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9BEEAF9" w14:textId="77777777" w:rsidR="00AC5B34" w:rsidRPr="005626A5" w:rsidRDefault="00AC5B34" w:rsidP="005626A5">
      <w:pPr>
        <w:pStyle w:val="MainTitle"/>
      </w:pPr>
    </w:p>
    <w:p w14:paraId="5C4938BC" w14:textId="4AF4872F" w:rsidR="00AC5B34" w:rsidRPr="002053FD" w:rsidRDefault="00737F94" w:rsidP="002053FD">
      <w:pPr>
        <w:pStyle w:val="MainTitle"/>
      </w:pPr>
      <w:r>
        <w:t>Di</w:t>
      </w:r>
      <w:r w:rsidR="007E39DB">
        <w:t>verse</w:t>
      </w:r>
      <w:r>
        <w:t xml:space="preserve"> Predictors of Treatment Response to Active Medication and Placebo in Gambling Disorder</w:t>
      </w:r>
    </w:p>
    <w:p w14:paraId="00125BD1" w14:textId="77777777" w:rsidR="00B12837" w:rsidRPr="00B12837" w:rsidRDefault="00B12837" w:rsidP="005F7775"/>
    <w:p w14:paraId="5B591A65" w14:textId="21034269" w:rsidR="00F1783E" w:rsidRPr="0038279B" w:rsidRDefault="00340890" w:rsidP="005F7775">
      <w:pPr>
        <w:rPr>
          <w:vertAlign w:val="superscript"/>
        </w:rPr>
      </w:pPr>
      <w:r w:rsidRPr="00EE60DD">
        <w:t>Nathan T.M. Huneke</w:t>
      </w:r>
      <w:r w:rsidRPr="00EE60DD">
        <w:rPr>
          <w:vertAlign w:val="superscript"/>
        </w:rPr>
        <w:t>1,</w:t>
      </w:r>
      <w:r w:rsidR="00364DA3">
        <w:rPr>
          <w:vertAlign w:val="superscript"/>
        </w:rPr>
        <w:t>2</w:t>
      </w:r>
      <w:r w:rsidR="001F01B2">
        <w:rPr>
          <w:vertAlign w:val="superscript"/>
        </w:rPr>
        <w:t>,3</w:t>
      </w:r>
      <w:r w:rsidRPr="00EE60DD">
        <w:t xml:space="preserve">, </w:t>
      </w:r>
      <w:r w:rsidR="00364DA3">
        <w:t>Samuel R. Chamberlain</w:t>
      </w:r>
      <w:r w:rsidR="00E6031A">
        <w:rPr>
          <w:vertAlign w:val="superscript"/>
        </w:rPr>
        <w:t>1,2,3</w:t>
      </w:r>
      <w:r w:rsidR="001F01B2">
        <w:rPr>
          <w:vertAlign w:val="superscript"/>
        </w:rPr>
        <w:t>,4</w:t>
      </w:r>
      <w:r w:rsidR="00CD3D19">
        <w:t xml:space="preserve">, </w:t>
      </w:r>
      <w:r w:rsidR="00EA6396">
        <w:t>David S. Baldwin</w:t>
      </w:r>
      <w:r w:rsidR="00E320A5">
        <w:rPr>
          <w:vertAlign w:val="superscript"/>
        </w:rPr>
        <w:t>1,2,</w:t>
      </w:r>
      <w:r w:rsidR="001F01B2">
        <w:rPr>
          <w:vertAlign w:val="superscript"/>
        </w:rPr>
        <w:t>3,</w:t>
      </w:r>
      <w:r w:rsidR="003B3690">
        <w:rPr>
          <w:vertAlign w:val="superscript"/>
        </w:rPr>
        <w:t>5</w:t>
      </w:r>
      <w:r w:rsidR="0038279B">
        <w:t>, Jon E. Grant</w:t>
      </w:r>
      <w:r w:rsidR="003B3690">
        <w:rPr>
          <w:vertAlign w:val="superscript"/>
        </w:rPr>
        <w:t>6</w:t>
      </w:r>
    </w:p>
    <w:p w14:paraId="04567AC0" w14:textId="77777777" w:rsidR="00F1783E" w:rsidRPr="00EE60DD" w:rsidRDefault="00F1783E" w:rsidP="005F7775">
      <w:pPr>
        <w:rPr>
          <w:vertAlign w:val="superscript"/>
        </w:rPr>
      </w:pPr>
    </w:p>
    <w:p w14:paraId="04AFC1A4" w14:textId="2CA224D7" w:rsidR="00AC5B34" w:rsidRPr="00EE60DD" w:rsidRDefault="00340890" w:rsidP="005F7775">
      <w:r w:rsidRPr="00EE60DD">
        <w:t>1. Clinical and Experimental Sciences, Faculty of Medicine, University of Southampton, UK</w:t>
      </w:r>
    </w:p>
    <w:p w14:paraId="570769C7" w14:textId="26B83F7C" w:rsidR="00AC5B34" w:rsidRDefault="00364DA3" w:rsidP="005F7775">
      <w:r>
        <w:t>2</w:t>
      </w:r>
      <w:r w:rsidR="00340890" w:rsidRPr="00EE60DD">
        <w:t xml:space="preserve">. University Department of Psychiatry, </w:t>
      </w:r>
      <w:r w:rsidR="003C5314">
        <w:t>University of Southampton</w:t>
      </w:r>
      <w:r w:rsidR="00340890" w:rsidRPr="00EE60DD">
        <w:t>, U</w:t>
      </w:r>
      <w:r w:rsidR="00E6031A">
        <w:t>K</w:t>
      </w:r>
    </w:p>
    <w:p w14:paraId="05683F28" w14:textId="3A5AD166" w:rsidR="00317A89" w:rsidRDefault="00317A89" w:rsidP="005F7775">
      <w:r>
        <w:t>3. Southern Health National Health Service</w:t>
      </w:r>
      <w:r w:rsidR="001F01B2">
        <w:t xml:space="preserve"> Foundation Trust, Southampton, UK</w:t>
      </w:r>
    </w:p>
    <w:p w14:paraId="6FBC5753" w14:textId="6CFD8226" w:rsidR="00E6031A" w:rsidRDefault="001F01B2" w:rsidP="005F7775">
      <w:r>
        <w:t>4</w:t>
      </w:r>
      <w:r w:rsidR="00E6031A">
        <w:t>. Department of Psyc</w:t>
      </w:r>
      <w:r w:rsidR="003C5314">
        <w:t>h</w:t>
      </w:r>
      <w:r w:rsidR="00E6031A">
        <w:t>iatry, University of Cambridge, UK</w:t>
      </w:r>
    </w:p>
    <w:p w14:paraId="75891359" w14:textId="0F332319" w:rsidR="00317A89" w:rsidRPr="00EE60DD" w:rsidRDefault="003B3690" w:rsidP="005F7775">
      <w:r>
        <w:t xml:space="preserve">5. </w:t>
      </w:r>
      <w:r w:rsidR="005166E3" w:rsidRPr="00EE60DD">
        <w:t>University Department of Psychiatry and Mental Health, University of Cape Town, Cape Town, South Africa</w:t>
      </w:r>
    </w:p>
    <w:p w14:paraId="5271DFD1" w14:textId="0CFDA8B0" w:rsidR="00AC5B34" w:rsidRDefault="005166E3" w:rsidP="005F7775">
      <w:r>
        <w:t>6</w:t>
      </w:r>
      <w:r w:rsidR="00340890" w:rsidRPr="00EE60DD">
        <w:t xml:space="preserve">. </w:t>
      </w:r>
      <w:r w:rsidR="0038279B">
        <w:t xml:space="preserve">Department of Psychiatry </w:t>
      </w:r>
      <w:r w:rsidR="00B70127">
        <w:t>&amp; Behavioral Neuroscience, University of Chicago, Pritzker School of Medicine, Chicago, IL, USA</w:t>
      </w:r>
    </w:p>
    <w:p w14:paraId="75A43DAC" w14:textId="77777777" w:rsidR="006B5B90" w:rsidRPr="00EE60DD" w:rsidRDefault="006B5B90" w:rsidP="005F7775"/>
    <w:p w14:paraId="38DEED24" w14:textId="77777777" w:rsidR="00AC5B34" w:rsidRPr="00EE60DD" w:rsidRDefault="00340890" w:rsidP="005F7775">
      <w:r w:rsidRPr="00EE60DD">
        <w:t>Corresponding author: Nathan TM Huneke, University Department of Psychiatry, Academic Centre, College Keep, 4-12 Terminus Terrace, Southampton, SO14 3DT, UK. Email: n.huneke@soton.ac.uk</w:t>
      </w:r>
    </w:p>
    <w:p w14:paraId="5B3C4914" w14:textId="4D90D5F8" w:rsidR="00AC5B34" w:rsidRDefault="00340890" w:rsidP="005626A5">
      <w:pPr>
        <w:pStyle w:val="Heading1"/>
      </w:pPr>
      <w:r>
        <w:rPr>
          <w:rFonts w:ascii="TimesNewRomanPSMT" w:hAnsi="TimesNewRomanPSMT" w:cs="TimesNewRomanPSMT"/>
        </w:rPr>
        <w:br w:type="page"/>
      </w:r>
      <w:bookmarkStart w:id="0" w:name="Abstract"/>
      <w:r>
        <w:lastRenderedPageBreak/>
        <w:t>Abstract</w:t>
      </w:r>
      <w:bookmarkEnd w:id="0"/>
    </w:p>
    <w:p w14:paraId="486D56D9" w14:textId="338F27F2" w:rsidR="00E34D59" w:rsidRDefault="00BC3FB0" w:rsidP="00E34D59">
      <w:pPr>
        <w:rPr>
          <w:lang w:eastAsia="en-GB"/>
        </w:rPr>
      </w:pPr>
      <w:r>
        <w:rPr>
          <w:lang w:eastAsia="en-GB"/>
        </w:rPr>
        <w:t>Gambling disorder creates a significant public health burden</w:t>
      </w:r>
      <w:r w:rsidR="00934D40">
        <w:rPr>
          <w:lang w:eastAsia="en-GB"/>
        </w:rPr>
        <w:t xml:space="preserve">. Despite decades of clinical trials, there are no licensed pharmacological treatments for gambling </w:t>
      </w:r>
      <w:r w:rsidR="00897EF0">
        <w:rPr>
          <w:lang w:eastAsia="en-GB"/>
        </w:rPr>
        <w:t xml:space="preserve">disorder. </w:t>
      </w:r>
      <w:r w:rsidR="00E93744">
        <w:rPr>
          <w:lang w:eastAsia="en-GB"/>
        </w:rPr>
        <w:t>Contributing factors to this are the high placebo response rates seen in clinical trials</w:t>
      </w:r>
      <w:r w:rsidR="006B470B">
        <w:rPr>
          <w:lang w:eastAsia="en-GB"/>
        </w:rPr>
        <w:t>, the heterogeneity</w:t>
      </w:r>
      <w:r w:rsidR="00246CFD">
        <w:rPr>
          <w:lang w:eastAsia="en-GB"/>
        </w:rPr>
        <w:t xml:space="preserve"> of the disorder</w:t>
      </w:r>
      <w:r w:rsidR="006B470B">
        <w:rPr>
          <w:lang w:eastAsia="en-GB"/>
        </w:rPr>
        <w:t xml:space="preserve"> and </w:t>
      </w:r>
      <w:r w:rsidR="00246CFD">
        <w:rPr>
          <w:lang w:eastAsia="en-GB"/>
        </w:rPr>
        <w:t xml:space="preserve">high rates of psychiatric </w:t>
      </w:r>
      <w:r w:rsidR="006B470B">
        <w:rPr>
          <w:lang w:eastAsia="en-GB"/>
        </w:rPr>
        <w:t>comorbidities</w:t>
      </w:r>
      <w:r w:rsidR="00246CFD">
        <w:rPr>
          <w:lang w:eastAsia="en-GB"/>
        </w:rPr>
        <w:t>.</w:t>
      </w:r>
      <w:r w:rsidR="00DF587E">
        <w:rPr>
          <w:lang w:eastAsia="en-GB"/>
        </w:rPr>
        <w:t xml:space="preserve"> Indeed, a number of </w:t>
      </w:r>
      <w:r w:rsidR="003367FB">
        <w:rPr>
          <w:lang w:eastAsia="en-GB"/>
        </w:rPr>
        <w:t xml:space="preserve">demographic and clinical variables have previously been associated with </w:t>
      </w:r>
      <w:r w:rsidR="009379C2">
        <w:rPr>
          <w:lang w:eastAsia="en-GB"/>
        </w:rPr>
        <w:t xml:space="preserve">altered responses to pharmacotherapy, psychotherapy and placebo. Which variables are likely to predict response to one modality over another remains uncertain. We carried out </w:t>
      </w:r>
      <w:r w:rsidR="007735C0">
        <w:rPr>
          <w:lang w:eastAsia="en-GB"/>
        </w:rPr>
        <w:t xml:space="preserve">multiple linear regression analyses in a pooled dataset from </w:t>
      </w:r>
      <w:del w:id="1" w:author="Nathan Huneke" w:date="2021-09-09T15:26:00Z">
        <w:r w:rsidR="007735C0" w:rsidDel="009812D9">
          <w:rPr>
            <w:lang w:eastAsia="en-GB"/>
          </w:rPr>
          <w:delText xml:space="preserve">seven </w:delText>
        </w:r>
      </w:del>
      <w:ins w:id="2" w:author="Nathan Huneke" w:date="2021-09-09T15:26:00Z">
        <w:r w:rsidR="009812D9">
          <w:rPr>
            <w:lang w:eastAsia="en-GB"/>
          </w:rPr>
          <w:t xml:space="preserve">six </w:t>
        </w:r>
      </w:ins>
      <w:r w:rsidR="007735C0">
        <w:rPr>
          <w:lang w:eastAsia="en-GB"/>
        </w:rPr>
        <w:t xml:space="preserve">treatment studies in gambling disorder with the aim of identifying predictors of </w:t>
      </w:r>
      <w:r w:rsidR="00233042">
        <w:rPr>
          <w:lang w:eastAsia="en-GB"/>
        </w:rPr>
        <w:t>treatment</w:t>
      </w:r>
      <w:r w:rsidR="007735C0">
        <w:rPr>
          <w:lang w:eastAsia="en-GB"/>
        </w:rPr>
        <w:t xml:space="preserve"> response.</w:t>
      </w:r>
      <w:r w:rsidR="00DC1CA3">
        <w:rPr>
          <w:lang w:eastAsia="en-GB"/>
        </w:rPr>
        <w:t xml:space="preserve"> Potential predictors were identified </w:t>
      </w:r>
      <w:r w:rsidR="00DC1CA3">
        <w:rPr>
          <w:i/>
          <w:iCs/>
          <w:lang w:eastAsia="en-GB"/>
        </w:rPr>
        <w:t>a priori</w:t>
      </w:r>
      <w:r w:rsidR="00DC1CA3">
        <w:rPr>
          <w:lang w:eastAsia="en-GB"/>
        </w:rPr>
        <w:t xml:space="preserve"> through hypothesis and entered into models </w:t>
      </w:r>
      <w:r w:rsidR="00DC4D27">
        <w:rPr>
          <w:lang w:eastAsia="en-GB"/>
        </w:rPr>
        <w:t>including</w:t>
      </w:r>
      <w:r w:rsidR="00DC1CA3">
        <w:rPr>
          <w:lang w:eastAsia="en-GB"/>
        </w:rPr>
        <w:t xml:space="preserve"> all patients, and subsequently </w:t>
      </w:r>
      <w:r w:rsidR="007373C0">
        <w:rPr>
          <w:lang w:eastAsia="en-GB"/>
        </w:rPr>
        <w:t>for those randomized to active medication or placebo separately</w:t>
      </w:r>
      <w:r w:rsidR="00DC1CA3">
        <w:rPr>
          <w:lang w:eastAsia="en-GB"/>
        </w:rPr>
        <w:t>.</w:t>
      </w:r>
      <w:r w:rsidR="007735C0">
        <w:rPr>
          <w:lang w:eastAsia="en-GB"/>
        </w:rPr>
        <w:t xml:space="preserve"> </w:t>
      </w:r>
      <w:r w:rsidR="004464AA">
        <w:rPr>
          <w:lang w:eastAsia="en-GB"/>
        </w:rPr>
        <w:t xml:space="preserve">We </w:t>
      </w:r>
      <w:r w:rsidR="00233042">
        <w:rPr>
          <w:lang w:eastAsia="en-GB"/>
        </w:rPr>
        <w:t xml:space="preserve">found that </w:t>
      </w:r>
      <w:r w:rsidR="00D50E76">
        <w:rPr>
          <w:lang w:eastAsia="en-GB"/>
        </w:rPr>
        <w:t xml:space="preserve">baseline severity of gambling symptoms and number of weeks completed in a trial were predictors of active medication response, while decreased baseline symptoms of anxiety, increased baseline symptoms of depression, and non-Caucasian ethnicity were associated with placebo response. </w:t>
      </w:r>
      <w:r w:rsidR="00C247EA">
        <w:rPr>
          <w:lang w:eastAsia="en-GB"/>
        </w:rPr>
        <w:t>Sensitivity</w:t>
      </w:r>
      <w:r w:rsidR="00D50E76">
        <w:rPr>
          <w:lang w:eastAsia="en-GB"/>
        </w:rPr>
        <w:t xml:space="preserve"> analyses showed that these associations were robust to choices made during the analysis</w:t>
      </w:r>
      <w:r w:rsidR="00C247EA">
        <w:rPr>
          <w:lang w:eastAsia="en-GB"/>
        </w:rPr>
        <w:t xml:space="preserve">. </w:t>
      </w:r>
      <w:r w:rsidR="00277E84" w:rsidRPr="00277E84">
        <w:rPr>
          <w:lang w:eastAsia="en-GB"/>
        </w:rPr>
        <w:t>Further research is required to understand whether controlling for these variables, or using enriched samples, improves assay sensitivity in placebo-controlled clinical trials for gambling disorder.</w:t>
      </w:r>
    </w:p>
    <w:p w14:paraId="02C4BC16" w14:textId="74283201" w:rsidR="00291064" w:rsidRDefault="000C30A8" w:rsidP="000C30A8">
      <w:pPr>
        <w:pStyle w:val="Heading1"/>
      </w:pPr>
      <w:r>
        <w:t>Keywords</w:t>
      </w:r>
    </w:p>
    <w:p w14:paraId="451344E0" w14:textId="0E8F6F43" w:rsidR="000C30A8" w:rsidRPr="000C30A8" w:rsidRDefault="000C30A8" w:rsidP="000C30A8">
      <w:r>
        <w:t xml:space="preserve">Gambling disorder, Treatment response, </w:t>
      </w:r>
      <w:r w:rsidR="00891A42">
        <w:t>Clinical trials, Placebo response</w:t>
      </w:r>
    </w:p>
    <w:p w14:paraId="6CFAADA4" w14:textId="3B086ED6" w:rsidR="00E36423" w:rsidRDefault="00340890" w:rsidP="00E36423">
      <w:pPr>
        <w:pStyle w:val="Heading1"/>
      </w:pPr>
      <w:r>
        <w:rPr>
          <w:rFonts w:ascii="ArialMT" w:hAnsi="ArialMT" w:cs="ArialMT"/>
          <w:sz w:val="22"/>
        </w:rPr>
        <w:br w:type="page"/>
      </w:r>
      <w:r w:rsidR="00E34D59">
        <w:lastRenderedPageBreak/>
        <w:t>Introduction</w:t>
      </w:r>
    </w:p>
    <w:p w14:paraId="67E47026" w14:textId="0F8B7A5C" w:rsidR="00E36423" w:rsidRDefault="00E36423" w:rsidP="00E36423">
      <w:pPr>
        <w:rPr>
          <w:lang w:eastAsia="en-GB"/>
        </w:rPr>
      </w:pPr>
      <w:r>
        <w:rPr>
          <w:lang w:eastAsia="en-GB"/>
        </w:rPr>
        <w:t xml:space="preserve">Gambling </w:t>
      </w:r>
      <w:r w:rsidR="007E39DB">
        <w:rPr>
          <w:lang w:eastAsia="en-GB"/>
        </w:rPr>
        <w:t xml:space="preserve">can be </w:t>
      </w:r>
      <w:r w:rsidR="007267EE">
        <w:rPr>
          <w:lang w:eastAsia="en-GB"/>
        </w:rPr>
        <w:t>a normal recreational activity</w:t>
      </w:r>
      <w:r w:rsidR="007E1E83">
        <w:rPr>
          <w:lang w:eastAsia="en-GB"/>
        </w:rPr>
        <w:t>; h</w:t>
      </w:r>
      <w:r>
        <w:rPr>
          <w:lang w:eastAsia="en-GB"/>
        </w:rPr>
        <w:t>owever, in some individuals, gambling behavior can become persistent, recurrent and maladaptive, leading to problems with relationships, employment and financial difficulties</w:t>
      </w:r>
      <w:r w:rsidR="0040214C">
        <w:rPr>
          <w:lang w:eastAsia="en-GB"/>
        </w:rPr>
        <w:t xml:space="preserve"> </w:t>
      </w:r>
      <w:r>
        <w:rPr>
          <w:lang w:eastAsia="en-GB"/>
        </w:rPr>
        <w:fldChar w:fldCharType="begin"/>
      </w:r>
      <w:r w:rsidR="003F0F5E">
        <w:rPr>
          <w:lang w:eastAsia="en-GB"/>
        </w:rPr>
        <w:instrText xml:space="preserve"> ADDIN EN.CITE &lt;EndNote&gt;&lt;Cite&gt;&lt;Author&gt;Grant&lt;/Author&gt;&lt;Year&gt;2010&lt;/Year&gt;&lt;RecNum&gt;225&lt;/RecNum&gt;&lt;DisplayText&gt;(Grant et al., 2010b)&lt;/DisplayText&gt;&lt;record&gt;&lt;rec-number&gt;225&lt;/rec-number&gt;&lt;foreign-keys&gt;&lt;key app="EN" db-id="dztt5tva9xzt2xerwstv9eenst5x9tafxe5z" timestamp="1623427307"&gt;225&lt;/key&gt;&lt;/foreign-keys&gt;&lt;ref-type name="Journal Article"&gt;17&lt;/ref-type&gt;&lt;contributors&gt;&lt;authors&gt;&lt;author&gt;Grant, J. E.&lt;/author&gt;&lt;author&gt;Schreiber, L.&lt;/author&gt;&lt;author&gt;Odlaug, B. L.&lt;/author&gt;&lt;author&gt;Kim, Suck Won&lt;/author&gt;&lt;/authors&gt;&lt;/contributors&gt;&lt;titles&gt;&lt;title&gt;Pathologic gambling and bankruptcy&lt;/title&gt;&lt;secondary-title&gt;Comprehensive Psychiatry&lt;/secondary-title&gt;&lt;/titles&gt;&lt;periodical&gt;&lt;full-title&gt;Comprehensive Psychiatry&lt;/full-title&gt;&lt;abbr-1&gt;Compr. Psychiatry&lt;/abbr-1&gt;&lt;abbr-2&gt;Compr Psychiatry&lt;/abbr-2&gt;&lt;/periodical&gt;&lt;pages&gt;115-120&lt;/pages&gt;&lt;volume&gt;51&lt;/volume&gt;&lt;number&gt;2&lt;/number&gt;&lt;keywords&gt;&lt;keyword&gt;Gambling&lt;/keyword&gt;&lt;/keywords&gt;&lt;dates&gt;&lt;year&gt;2010&lt;/year&gt;&lt;/dates&gt;&lt;publisher&gt;Elsevier BV&lt;/publisher&gt;&lt;isbn&gt;0010-440X&lt;/isbn&gt;&lt;urls&gt;&lt;related-urls&gt;&lt;url&gt;https://dx.doi.org/10.1016/j.comppsych.2009.04.002&lt;/url&gt;&lt;/related-urls&gt;&lt;/urls&gt;&lt;electronic-resource-num&gt;10.1016/j.comppsych.2009.04.002&lt;/electronic-resource-num&gt;&lt;/record&gt;&lt;/Cite&gt;&lt;/EndNote&gt;</w:instrText>
      </w:r>
      <w:r>
        <w:rPr>
          <w:lang w:eastAsia="en-GB"/>
        </w:rPr>
        <w:fldChar w:fldCharType="separate"/>
      </w:r>
      <w:r w:rsidR="003F0F5E">
        <w:rPr>
          <w:noProof/>
          <w:lang w:eastAsia="en-GB"/>
        </w:rPr>
        <w:t>(Grant et al., 2010b)</w:t>
      </w:r>
      <w:r>
        <w:rPr>
          <w:lang w:eastAsia="en-GB"/>
        </w:rPr>
        <w:fldChar w:fldCharType="end"/>
      </w:r>
      <w:r w:rsidR="006E25B2">
        <w:rPr>
          <w:lang w:eastAsia="en-GB"/>
        </w:rPr>
        <w:t>.</w:t>
      </w:r>
      <w:r>
        <w:rPr>
          <w:lang w:eastAsia="en-GB"/>
        </w:rPr>
        <w:t xml:space="preserve"> The prevalence of subclinical problem gambling behaviors</w:t>
      </w:r>
      <w:r w:rsidR="00E563B2">
        <w:rPr>
          <w:lang w:eastAsia="en-GB"/>
        </w:rPr>
        <w:t xml:space="preserve"> is approximately 3-4%, while a further 1% experience a gambling disorder</w:t>
      </w:r>
      <w:r w:rsidR="0040214C">
        <w:rPr>
          <w:lang w:eastAsia="en-GB"/>
        </w:rPr>
        <w:t xml:space="preserve"> </w:t>
      </w:r>
      <w:r>
        <w:rPr>
          <w:lang w:eastAsia="en-GB"/>
        </w:rPr>
        <w:fldChar w:fldCharType="begin"/>
      </w:r>
      <w:r w:rsidR="00EA4414">
        <w:rPr>
          <w:lang w:eastAsia="en-GB"/>
        </w:rPr>
        <w:instrText xml:space="preserve"> ADDIN EN.CITE &lt;EndNote&gt;&lt;Cite&gt;&lt;Author&gt;Black&lt;/Author&gt;&lt;Year&gt;2019&lt;/Year&gt;&lt;RecNum&gt;224&lt;/RecNum&gt;&lt;DisplayText&gt;(Black and Shaw, 2019; Buchanan et al., 2020)&lt;/DisplayText&gt;&lt;record&gt;&lt;rec-number&gt;224&lt;/rec-number&gt;&lt;foreign-keys&gt;&lt;key app="EN" db-id="dztt5tva9xzt2xerwstv9eenst5x9tafxe5z" timestamp="1623424588"&gt;224&lt;/key&gt;&lt;/foreign-keys&gt;&lt;ref-type name="Book Section"&gt;5&lt;/ref-type&gt;&lt;contributors&gt;&lt;authors&gt;&lt;author&gt;Black, Donald W.&lt;/author&gt;&lt;author&gt;Shaw, Martha&lt;/author&gt;&lt;/authors&gt;&lt;/contributors&gt;&lt;titles&gt;&lt;title&gt;The Epidemiology of Gambling Disorder&lt;/title&gt;&lt;alt-title&gt;Gambling Disorder&lt;/alt-title&gt;&lt;/titles&gt;&lt;pages&gt;29-48&lt;/pages&gt;&lt;keywords&gt;&lt;keyword&gt;Gambling&lt;/keyword&gt;&lt;/keywords&gt;&lt;dates&gt;&lt;year&gt;2019&lt;/year&gt;&lt;/dates&gt;&lt;publisher&gt;Springer International Publishing&lt;/publisher&gt;&lt;urls&gt;&lt;related-urls&gt;&lt;url&gt;https://dx.doi.org/10.1007/978-3-030-03060-5_3&lt;/url&gt;&lt;/related-urls&gt;&lt;/urls&gt;&lt;electronic-resource-num&gt;10.1007/978-3-030-03060-5_3&lt;/electronic-resource-num&gt;&lt;/record&gt;&lt;/Cite&gt;&lt;Cite&gt;&lt;Author&gt;Buchanan&lt;/Author&gt;&lt;Year&gt;2020&lt;/Year&gt;&lt;RecNum&gt;221&lt;/RecNum&gt;&lt;record&gt;&lt;rec-number&gt;221&lt;/rec-number&gt;&lt;foreign-keys&gt;&lt;key app="EN" db-id="dztt5tva9xzt2xerwstv9eenst5x9tafxe5z" timestamp="1623408252"&gt;221&lt;/key&gt;&lt;/foreign-keys&gt;&lt;ref-type name="Journal Article"&gt;17&lt;/ref-type&gt;&lt;contributors&gt;&lt;authors&gt;&lt;author&gt;Buchanan, Tony W.&lt;/author&gt;&lt;author&gt;McMullin, Sara D.&lt;/author&gt;&lt;author&gt;Baxley, Catherine&lt;/author&gt;&lt;author&gt;Weinstock, Jeremiah&lt;/author&gt;&lt;/authors&gt;&lt;/contributors&gt;&lt;titles&gt;&lt;title&gt;Stress and gambling&lt;/title&gt;&lt;secondary-title&gt;Current Opinion in Behavioral Sciences&lt;/secondary-title&gt;&lt;/titles&gt;&lt;periodical&gt;&lt;full-title&gt;Current Opinion in Behavioral Sciences&lt;/full-title&gt;&lt;/periodical&gt;&lt;pages&gt;8-12&lt;/pages&gt;&lt;volume&gt;31&lt;/volume&gt;&lt;section&gt;8&lt;/section&gt;&lt;keywords&gt;&lt;keyword&gt;Gambling&lt;/keyword&gt;&lt;/keywords&gt;&lt;dates&gt;&lt;year&gt;2020&lt;/year&gt;&lt;/dates&gt;&lt;isbn&gt;23521546&lt;/isbn&gt;&lt;urls&gt;&lt;/urls&gt;&lt;electronic-resource-num&gt;10.1016/j.cobeha.2019.09.004&lt;/electronic-resource-num&gt;&lt;/record&gt;&lt;/Cite&gt;&lt;/EndNote&gt;</w:instrText>
      </w:r>
      <w:r>
        <w:rPr>
          <w:lang w:eastAsia="en-GB"/>
        </w:rPr>
        <w:fldChar w:fldCharType="separate"/>
      </w:r>
      <w:r w:rsidR="00EA4414">
        <w:rPr>
          <w:noProof/>
          <w:lang w:eastAsia="en-GB"/>
        </w:rPr>
        <w:t>(Black and Shaw, 2019; Buchanan et al., 2020)</w:t>
      </w:r>
      <w:r>
        <w:rPr>
          <w:lang w:eastAsia="en-GB"/>
        </w:rPr>
        <w:fldChar w:fldCharType="end"/>
      </w:r>
      <w:r>
        <w:rPr>
          <w:lang w:eastAsia="en-GB"/>
        </w:rPr>
        <w:t xml:space="preserve">. </w:t>
      </w:r>
      <w:r w:rsidR="00865E59">
        <w:rPr>
          <w:lang w:eastAsia="en-GB"/>
        </w:rPr>
        <w:t>P</w:t>
      </w:r>
      <w:r>
        <w:rPr>
          <w:lang w:eastAsia="en-GB"/>
        </w:rPr>
        <w:t>atients with gambling disorder</w:t>
      </w:r>
      <w:r w:rsidR="00865E59">
        <w:rPr>
          <w:lang w:eastAsia="en-GB"/>
        </w:rPr>
        <w:t xml:space="preserve"> additionally</w:t>
      </w:r>
      <w:r>
        <w:rPr>
          <w:lang w:eastAsia="en-GB"/>
        </w:rPr>
        <w:t xml:space="preserve"> often experience comorbid psychiatric disorders, such as </w:t>
      </w:r>
      <w:r w:rsidR="007E1E83">
        <w:rPr>
          <w:lang w:eastAsia="en-GB"/>
        </w:rPr>
        <w:t xml:space="preserve">substance use, </w:t>
      </w:r>
      <w:r>
        <w:rPr>
          <w:lang w:eastAsia="en-GB"/>
        </w:rPr>
        <w:t>depression or anxiety disorders</w:t>
      </w:r>
      <w:r w:rsidR="0040214C">
        <w:rPr>
          <w:lang w:eastAsia="en-GB"/>
        </w:rPr>
        <w:t xml:space="preserve"> </w:t>
      </w:r>
      <w:r>
        <w:rPr>
          <w:lang w:eastAsia="en-GB"/>
        </w:rPr>
        <w:fldChar w:fldCharType="begin">
          <w:fldData xml:space="preserve">PEVuZE5vdGU+PENpdGU+PEF1dGhvcj5CbGFjazwvQXV0aG9yPjxZZWFyPjIwMTk8L1llYXI+PFJl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</w:fldData>
        </w:fldChar>
      </w:r>
      <w:r w:rsidR="00EA4414">
        <w:rPr>
          <w:lang w:eastAsia="en-GB"/>
        </w:rPr>
        <w:instrText xml:space="preserve"> ADDIN EN.CITE </w:instrText>
      </w:r>
      <w:r w:rsidR="00EA4414">
        <w:rPr>
          <w:lang w:eastAsia="en-GB"/>
        </w:rPr>
        <w:fldChar w:fldCharType="begin">
          <w:fldData xml:space="preserve">PEVuZE5vdGU+PENpdGU+PEF1dGhvcj5CbGFjazwvQXV0aG9yPjxZZWFyPjIwMTk8L1llYXI+PFJl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</w:fldData>
        </w:fldChar>
      </w:r>
      <w:r w:rsidR="00EA4414">
        <w:rPr>
          <w:lang w:eastAsia="en-GB"/>
        </w:rPr>
        <w:instrText xml:space="preserve"> ADDIN EN.CITE.DATA </w:instrText>
      </w:r>
      <w:r w:rsidR="00EA4414">
        <w:rPr>
          <w:lang w:eastAsia="en-GB"/>
        </w:rPr>
      </w:r>
      <w:r w:rsidR="00EA4414">
        <w:rPr>
          <w:lang w:eastAsia="en-GB"/>
        </w:rPr>
        <w:fldChar w:fldCharType="end"/>
      </w:r>
      <w:r>
        <w:rPr>
          <w:lang w:eastAsia="en-GB"/>
        </w:rPr>
      </w:r>
      <w:r>
        <w:rPr>
          <w:lang w:eastAsia="en-GB"/>
        </w:rPr>
        <w:fldChar w:fldCharType="separate"/>
      </w:r>
      <w:r w:rsidR="00EA4414">
        <w:rPr>
          <w:noProof/>
          <w:lang w:eastAsia="en-GB"/>
        </w:rPr>
        <w:t>(Black and Shaw, 2019; Kessler et al., 2008)</w:t>
      </w:r>
      <w:r>
        <w:rPr>
          <w:lang w:eastAsia="en-GB"/>
        </w:rPr>
        <w:fldChar w:fldCharType="end"/>
      </w:r>
      <w:r>
        <w:rPr>
          <w:lang w:eastAsia="en-GB"/>
        </w:rPr>
        <w:t xml:space="preserve">. Therefore, gambling disorder </w:t>
      </w:r>
      <w:r w:rsidR="00C34689">
        <w:rPr>
          <w:lang w:eastAsia="en-GB"/>
        </w:rPr>
        <w:t>creates</w:t>
      </w:r>
      <w:r>
        <w:rPr>
          <w:lang w:eastAsia="en-GB"/>
        </w:rPr>
        <w:t xml:space="preserve"> a significant public health burden.</w:t>
      </w:r>
      <w:r w:rsidR="0040214C">
        <w:rPr>
          <w:lang w:eastAsia="en-GB"/>
        </w:rPr>
        <w:t xml:space="preserve"> </w:t>
      </w:r>
    </w:p>
    <w:p w14:paraId="17DD41A4" w14:textId="6B83B6B5" w:rsidR="00B54F69" w:rsidRDefault="00E36423" w:rsidP="00E36423">
      <w:pPr>
        <w:rPr>
          <w:ins w:id="3" w:author="Nathan Huneke" w:date="2021-09-08T13:24:00Z"/>
          <w:lang w:eastAsia="en-GB"/>
        </w:rPr>
      </w:pPr>
      <w:r>
        <w:rPr>
          <w:lang w:eastAsia="en-GB"/>
        </w:rPr>
        <w:t>At present there are no licensed</w:t>
      </w:r>
      <w:r w:rsidR="006E3B28">
        <w:rPr>
          <w:lang w:eastAsia="en-GB"/>
        </w:rPr>
        <w:t xml:space="preserve"> pharmacological</w:t>
      </w:r>
      <w:r>
        <w:rPr>
          <w:lang w:eastAsia="en-GB"/>
        </w:rPr>
        <w:t xml:space="preserve"> treatments for gambling disorder</w:t>
      </w:r>
      <w:r w:rsidR="007E1E83">
        <w:rPr>
          <w:lang w:eastAsia="en-GB"/>
        </w:rPr>
        <w:t xml:space="preserve"> despite decades of clinical trial</w:t>
      </w:r>
      <w:r w:rsidR="006A4919">
        <w:rPr>
          <w:lang w:eastAsia="en-GB"/>
        </w:rPr>
        <w:t>s</w:t>
      </w:r>
      <w:r>
        <w:rPr>
          <w:lang w:eastAsia="en-GB"/>
        </w:rPr>
        <w:t xml:space="preserve">. One contributing factor to this is the large placebo response rate seen in clinical trials </w:t>
      </w:r>
      <w:r w:rsidR="00EF76DC">
        <w:rPr>
          <w:lang w:eastAsia="en-GB"/>
        </w:rPr>
        <w:t>for</w:t>
      </w:r>
      <w:r w:rsidR="006E3B28">
        <w:rPr>
          <w:lang w:eastAsia="en-GB"/>
        </w:rPr>
        <w:t xml:space="preserve"> gambling disorder</w:t>
      </w:r>
      <w:r w:rsidR="005078E9">
        <w:rPr>
          <w:lang w:eastAsia="en-GB"/>
        </w:rPr>
        <w:t>, sometimes</w:t>
      </w:r>
      <w:r>
        <w:rPr>
          <w:lang w:eastAsia="en-GB"/>
        </w:rPr>
        <w:t xml:space="preserve"> surpass</w:t>
      </w:r>
      <w:r w:rsidR="005078E9">
        <w:rPr>
          <w:lang w:eastAsia="en-GB"/>
        </w:rPr>
        <w:t>ing</w:t>
      </w:r>
      <w:r>
        <w:rPr>
          <w:lang w:eastAsia="en-GB"/>
        </w:rPr>
        <w:t xml:space="preserve"> 70%</w:t>
      </w:r>
      <w:r w:rsidR="0070118C">
        <w:rPr>
          <w:lang w:eastAsia="en-GB"/>
        </w:rPr>
        <w:t xml:space="preserve"> </w:t>
      </w:r>
      <w:r>
        <w:rPr>
          <w:lang w:eastAsia="en-GB"/>
        </w:rPr>
        <w:fldChar w:fldCharType="begin"/>
      </w:r>
      <w:r w:rsidR="00EA4414">
        <w:rPr>
          <w:lang w:eastAsia="en-GB"/>
        </w:rPr>
        <w:instrText xml:space="preserve"> ADDIN EN.CITE &lt;EndNote&gt;&lt;Cite&gt;&lt;Author&gt;Kraus&lt;/Author&gt;&lt;Year&gt;2020&lt;/Year&gt;&lt;RecNum&gt;223&lt;/RecNum&gt;&lt;DisplayText&gt;(Kraus et al., 2020)&lt;/DisplayText&gt;&lt;record&gt;&lt;rec-number&gt;223&lt;/rec-number&gt;&lt;foreign-keys&gt;&lt;key app="EN" db-id="dztt5tva9xzt2xerwstv9eenst5x9tafxe5z" timestamp="1623422876"&gt;223&lt;/key&gt;&lt;/foreign-keys&gt;&lt;ref-type name="Journal Article"&gt;17&lt;/ref-type&gt;&lt;contributors&gt;&lt;authors&gt;&lt;author&gt;Kraus, S. W.&lt;/author&gt;&lt;author&gt;Etuk, R.&lt;/author&gt;&lt;author&gt;Potenza, M. N.&lt;/author&gt;&lt;/authors&gt;&lt;/contributors&gt;&lt;auth-address&gt;Department of Psychology, University of Nevada, Las Vegas, NV, USA.&amp;#xD;Department of Psychiatry, Yale University School of Medicine, New Haven, CT, USA.&amp;#xD;Department of Neuroscience, Yale University School of Medicine, New Haven, CT, USA.&amp;#xD;Yale Child Study Center, Yale University School of Medicine, New Haven, CT, USA.&amp;#xD;The Connecticut Council on Problem Gambling, Wethersfield, CT, USA.&amp;#xD;The Connecticut Mental Health Center, New Haven, CT, USA.&lt;/auth-address&gt;&lt;titles&gt;&lt;title&gt;Current pharmacotherapy for gambling disorder: a systematic review&lt;/title&gt;&lt;secondary-title&gt;Expert Opin Pharmacother&lt;/secondary-title&gt;&lt;/titles&gt;&lt;periodical&gt;&lt;full-title&gt;Expert Opinion on Pharmacotherapy&lt;/full-title&gt;&lt;abbr-1&gt;Expert Opin. Pharmacother.&lt;/abbr-1&gt;&lt;abbr-2&gt;Expert Opin Pharmacother&lt;/abbr-2&gt;&lt;/periodical&gt;&lt;pages&gt;287-296&lt;/pages&gt;&lt;volume&gt;21&lt;/volume&gt;&lt;number&gt;3&lt;/number&gt;&lt;edition&gt;2020/01/14&lt;/edition&gt;&lt;keywords&gt;&lt;keyword&gt;Gambling&lt;/keyword&gt;&lt;/keywords&gt;&lt;dates&gt;&lt;year&gt;2020&lt;/year&gt;&lt;pub-dates&gt;&lt;date&gt;Feb&lt;/date&gt;&lt;/pub-dates&gt;&lt;/dates&gt;&lt;isbn&gt;1744-7666 (Electronic)&amp;#xD;1465-6566 (Linking)&lt;/isbn&gt;&lt;accession-num&gt;31928246&lt;/accession-num&gt;&lt;urls&gt;&lt;related-urls&gt;&lt;url&gt;https://www.ncbi.nlm.nih.gov/pubmed/31928246&lt;/url&gt;&lt;/related-urls&gt;&lt;/urls&gt;&lt;electronic-resource-num&gt;10.1080/14656566.2019.1702969&lt;/electronic-resource-num&gt;&lt;/record&gt;&lt;/Cite&gt;&lt;/EndNote&gt;</w:instrText>
      </w:r>
      <w:r>
        <w:rPr>
          <w:lang w:eastAsia="en-GB"/>
        </w:rPr>
        <w:fldChar w:fldCharType="separate"/>
      </w:r>
      <w:r w:rsidR="00EA4414">
        <w:rPr>
          <w:noProof/>
          <w:lang w:eastAsia="en-GB"/>
        </w:rPr>
        <w:t>(Kraus et al., 2020)</w:t>
      </w:r>
      <w:r>
        <w:rPr>
          <w:lang w:eastAsia="en-GB"/>
        </w:rPr>
        <w:fldChar w:fldCharType="end"/>
      </w:r>
      <w:r>
        <w:rPr>
          <w:lang w:eastAsia="en-GB"/>
        </w:rPr>
        <w:t xml:space="preserve">. As a result, it can be challenging to demonstrate medication benefits over placebo. Furthermore, gambling disorder is heterogeneous in nature, with differing behavioral subtypes and </w:t>
      </w:r>
      <w:r w:rsidR="0040214C">
        <w:rPr>
          <w:lang w:eastAsia="en-GB"/>
        </w:rPr>
        <w:t xml:space="preserve">(as noted) </w:t>
      </w:r>
      <w:r>
        <w:rPr>
          <w:lang w:eastAsia="en-GB"/>
        </w:rPr>
        <w:t>high rates of comorbidity with other psychiatric disorders</w:t>
      </w:r>
      <w:r w:rsidR="0070118C">
        <w:rPr>
          <w:lang w:eastAsia="en-GB"/>
        </w:rPr>
        <w:t xml:space="preserve"> </w:t>
      </w:r>
      <w:r>
        <w:rPr>
          <w:lang w:eastAsia="en-GB"/>
        </w:rPr>
        <w:fldChar w:fldCharType="begin">
          <w:fldData xml:space="preserve">PEVuZE5vdGU+PENpdGU+PEF1dGhvcj5LZXNzbGVyPC9BdXRob3I+PFllYXI+MjAwODwvWWVhcj48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</w:fldData>
        </w:fldChar>
      </w:r>
      <w:r w:rsidR="00EA4414">
        <w:rPr>
          <w:lang w:eastAsia="en-GB"/>
        </w:rPr>
        <w:instrText xml:space="preserve"> ADDIN EN.CITE </w:instrText>
      </w:r>
      <w:r w:rsidR="00EA4414">
        <w:rPr>
          <w:lang w:eastAsia="en-GB"/>
        </w:rPr>
        <w:fldChar w:fldCharType="begin">
          <w:fldData xml:space="preserve">PEVuZE5vdGU+PENpdGU+PEF1dGhvcj5LZXNzbGVyPC9BdXRob3I+PFllYXI+MjAwODwvWWVhcj48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</w:fldData>
        </w:fldChar>
      </w:r>
      <w:r w:rsidR="00EA4414">
        <w:rPr>
          <w:lang w:eastAsia="en-GB"/>
        </w:rPr>
        <w:instrText xml:space="preserve"> ADDIN EN.CITE.DATA </w:instrText>
      </w:r>
      <w:r w:rsidR="00EA4414">
        <w:rPr>
          <w:lang w:eastAsia="en-GB"/>
        </w:rPr>
      </w:r>
      <w:r w:rsidR="00EA4414">
        <w:rPr>
          <w:lang w:eastAsia="en-GB"/>
        </w:rPr>
        <w:fldChar w:fldCharType="end"/>
      </w:r>
      <w:r>
        <w:rPr>
          <w:lang w:eastAsia="en-GB"/>
        </w:rPr>
      </w:r>
      <w:r>
        <w:rPr>
          <w:lang w:eastAsia="en-GB"/>
        </w:rPr>
        <w:fldChar w:fldCharType="separate"/>
      </w:r>
      <w:r w:rsidR="00EA4414">
        <w:rPr>
          <w:noProof/>
          <w:lang w:eastAsia="en-GB"/>
        </w:rPr>
        <w:t>(Black and Shaw, 2019; Kessler et al., 2008)</w:t>
      </w:r>
      <w:r>
        <w:rPr>
          <w:lang w:eastAsia="en-GB"/>
        </w:rPr>
        <w:fldChar w:fldCharType="end"/>
      </w:r>
      <w:r>
        <w:rPr>
          <w:lang w:eastAsia="en-GB"/>
        </w:rPr>
        <w:t>.</w:t>
      </w:r>
      <w:ins w:id="4" w:author="Nathan Huneke" w:date="2021-09-08T15:56:00Z">
        <w:r w:rsidR="00103865">
          <w:rPr>
            <w:lang w:eastAsia="en-GB"/>
          </w:rPr>
          <w:t xml:space="preserve"> </w:t>
        </w:r>
      </w:ins>
      <w:moveToRangeStart w:id="5" w:author="Nathan Huneke" w:date="2021-09-08T15:56:00Z" w:name="move82008995"/>
      <w:moveTo w:id="6" w:author="Nathan Huneke" w:date="2021-09-08T15:56:00Z">
        <w:r w:rsidR="00103865">
          <w:rPr>
            <w:lang w:eastAsia="en-GB"/>
          </w:rPr>
          <w:t xml:space="preserve">Which factors are more likely to predict response to one treatment modality or another remains </w:t>
        </w:r>
        <w:del w:id="7" w:author="Nathan Huneke" w:date="2021-09-09T11:30:00Z">
          <w:r w:rsidR="00103865" w:rsidDel="007A6228">
            <w:rPr>
              <w:lang w:eastAsia="en-GB"/>
            </w:rPr>
            <w:delText>unknown</w:delText>
          </w:r>
        </w:del>
      </w:moveTo>
      <w:ins w:id="8" w:author="Nathan Huneke" w:date="2021-09-09T11:30:00Z">
        <w:r w:rsidR="007A6228">
          <w:rPr>
            <w:lang w:eastAsia="en-GB"/>
          </w:rPr>
          <w:t>uncertain</w:t>
        </w:r>
      </w:ins>
      <w:moveTo w:id="9" w:author="Nathan Huneke" w:date="2021-09-08T15:56:00Z">
        <w:r w:rsidR="00103865">
          <w:rPr>
            <w:lang w:eastAsia="en-GB"/>
          </w:rPr>
          <w:t>. This could lead to poor control of confounders in clinical trials for gambling disorder, reducing the trials’ assay sensitivit</w:t>
        </w:r>
      </w:moveTo>
      <w:ins w:id="10" w:author="SRC" w:date="2021-09-19T15:14:00Z">
        <w:r w:rsidR="00453728">
          <w:rPr>
            <w:lang w:eastAsia="en-GB"/>
          </w:rPr>
          <w:t>ies</w:t>
        </w:r>
      </w:ins>
      <w:moveTo w:id="11" w:author="Nathan Huneke" w:date="2021-09-08T15:56:00Z">
        <w:del w:id="12" w:author="SRC" w:date="2021-09-19T15:14:00Z">
          <w:r w:rsidR="00103865" w:rsidDel="00453728">
            <w:rPr>
              <w:lang w:eastAsia="en-GB"/>
            </w:rPr>
            <w:delText>y</w:delText>
          </w:r>
        </w:del>
        <w:r w:rsidR="00103865">
          <w:rPr>
            <w:lang w:eastAsia="en-GB"/>
          </w:rPr>
          <w:t xml:space="preserve"> </w:t>
        </w:r>
        <w:r w:rsidR="00103865">
          <w:rPr>
            <w:lang w:eastAsia="en-GB"/>
          </w:rPr>
          <w:fldChar w:fldCharType="begin"/>
        </w:r>
        <w:r w:rsidR="00103865">
          <w:rPr>
            <w:lang w:eastAsia="en-GB"/>
          </w:rPr>
          <w:instrText xml:space="preserve"> ADDIN EN.CITE &lt;EndNote&gt;&lt;Cite&gt;&lt;Author&gt;Huneke&lt;/Author&gt;&lt;Year&gt;2020&lt;/Year&gt;&lt;RecNum&gt;238&lt;/RecNum&gt;&lt;DisplayText&gt;(Huneke et al., 2020)&lt;/DisplayText&gt;&lt;record&gt;&lt;rec-number&gt;238&lt;/rec-number&gt;&lt;foreign-keys&gt;&lt;key app="EN" db-id="dztt5tva9xzt2xerwstv9eenst5x9tafxe5z" timestamp="1625479089"&gt;238&lt;/key&gt;&lt;/foreign-keys&gt;&lt;ref-type name="Journal Article"&gt;17&lt;/ref-type&gt;&lt;contributors&gt;&lt;authors&gt;&lt;author&gt;Huneke, N. T. M.&lt;/author&gt;&lt;author&gt;van der Wee, N.&lt;/author&gt;&lt;author&gt;Garner, M.&lt;/author&gt;&lt;author&gt;Baldwin, D. S.&lt;/author&gt;&lt;/authors&gt;&lt;/contributors&gt;&lt;auth-address&gt;Clinical and Experimental Sciences, Faculty of Medicine, University of Southampton, Southampton, UK.&amp;#xD;University Department of Psychiatry, Academic Centre, College Keep, 4-12 Terminus Terrace, Southampton, SO14 3DT, UK.&amp;#xD;Department of Psychiatry, Leiden University Medical Center, Leiden, The Netherlands.&amp;#xD;Academic Unit of Psychology, Faculty of Environmental and Life Sciences, University of Southampton, Southampton, UK.&amp;#xD;University Department of Psychiatry and Mental Health, University of Cape Town, Cape Town, South Africa.&lt;/auth-address&gt;&lt;titles&gt;&lt;title&gt;Why we need more research into the placebo response in psychiatry&lt;/title&gt;&lt;secondary-title&gt;Psychol Med&lt;/secondary-title&gt;&lt;/titles&gt;&lt;periodical&gt;&lt;full-title&gt;Psychological Medicine&lt;/full-title&gt;&lt;abbr-1&gt;Psychol. Med.&lt;/abbr-1&gt;&lt;abbr-2&gt;Psychol Med&lt;/abbr-2&gt;&lt;/periodical&gt;&lt;pages&gt;2317-2323&lt;/pages&gt;&lt;volume&gt;50&lt;/volume&gt;&lt;number&gt;14&lt;/number&gt;&lt;edition&gt;2020/10/09&lt;/edition&gt;&lt;keywords&gt;&lt;keyword&gt;Background&lt;/keyword&gt;&lt;/keywords&gt;&lt;dates&gt;&lt;year&gt;2020&lt;/year&gt;&lt;pub-dates&gt;&lt;date&gt;Oct&lt;/date&gt;&lt;/pub-dates&gt;&lt;/dates&gt;&lt;isbn&gt;1469-8978 (Electronic)&amp;#xD;0033-2917 (Linking)&lt;/isbn&gt;&lt;accession-num&gt;33028433&lt;/accession-num&gt;&lt;label&gt;Baldwin&lt;/label&gt;&lt;urls&gt;&lt;related-urls&gt;&lt;url&gt;https://www.ncbi.nlm.nih.gov/pubmed/33028433&lt;/url&gt;&lt;/related-urls&gt;&lt;/urls&gt;&lt;custom2&gt;PMC7610180&lt;/custom2&gt;&lt;electronic-resource-num&gt;10.1017/S0033291720003633&lt;/electronic-resource-num&gt;&lt;/record&gt;&lt;/Cite&gt;&lt;/EndNote&gt;</w:instrText>
        </w:r>
        <w:r w:rsidR="00103865">
          <w:rPr>
            <w:lang w:eastAsia="en-GB"/>
          </w:rPr>
          <w:fldChar w:fldCharType="separate"/>
        </w:r>
        <w:r w:rsidR="00103865">
          <w:rPr>
            <w:noProof/>
            <w:lang w:eastAsia="en-GB"/>
          </w:rPr>
          <w:t>(Huneke et al., 2020)</w:t>
        </w:r>
        <w:r w:rsidR="00103865">
          <w:rPr>
            <w:lang w:eastAsia="en-GB"/>
          </w:rPr>
          <w:fldChar w:fldCharType="end"/>
        </w:r>
        <w:r w:rsidR="00103865">
          <w:rPr>
            <w:lang w:eastAsia="en-GB"/>
          </w:rPr>
          <w:t>.</w:t>
        </w:r>
      </w:moveTo>
      <w:moveToRangeEnd w:id="5"/>
      <w:r>
        <w:rPr>
          <w:lang w:eastAsia="en-GB"/>
        </w:rPr>
        <w:t xml:space="preserve"> </w:t>
      </w:r>
      <w:ins w:id="13" w:author="Nathan Huneke" w:date="2021-09-08T13:37:00Z">
        <w:r w:rsidR="001C5AB5">
          <w:rPr>
            <w:lang w:eastAsia="en-GB"/>
          </w:rPr>
          <w:t>Understanding</w:t>
        </w:r>
      </w:ins>
      <w:ins w:id="14" w:author="Nathan Huneke" w:date="2021-09-08T13:36:00Z">
        <w:r w:rsidR="002D6491">
          <w:rPr>
            <w:lang w:eastAsia="en-GB"/>
          </w:rPr>
          <w:t xml:space="preserve"> who is more or less likely to </w:t>
        </w:r>
      </w:ins>
      <w:ins w:id="15" w:author="Nathan Huneke" w:date="2021-09-08T13:38:00Z">
        <w:r w:rsidR="001C5AB5">
          <w:rPr>
            <w:lang w:eastAsia="en-GB"/>
          </w:rPr>
          <w:t>respond</w:t>
        </w:r>
      </w:ins>
      <w:ins w:id="16" w:author="Nathan Huneke" w:date="2021-09-08T13:36:00Z">
        <w:r w:rsidR="004437F8">
          <w:rPr>
            <w:lang w:eastAsia="en-GB"/>
          </w:rPr>
          <w:t xml:space="preserve"> </w:t>
        </w:r>
      </w:ins>
      <w:ins w:id="17" w:author="Nathan Huneke" w:date="2021-09-08T13:38:00Z">
        <w:r w:rsidR="001C5AB5">
          <w:rPr>
            <w:lang w:eastAsia="en-GB"/>
          </w:rPr>
          <w:t>to</w:t>
        </w:r>
      </w:ins>
      <w:ins w:id="18" w:author="Nathan Huneke" w:date="2021-09-08T13:36:00Z">
        <w:r w:rsidR="004437F8">
          <w:rPr>
            <w:lang w:eastAsia="en-GB"/>
          </w:rPr>
          <w:t xml:space="preserve"> treatment </w:t>
        </w:r>
      </w:ins>
      <w:ins w:id="19" w:author="Nathan Huneke" w:date="2021-09-08T13:38:00Z">
        <w:r w:rsidR="001C5AB5">
          <w:rPr>
            <w:lang w:eastAsia="en-GB"/>
          </w:rPr>
          <w:t>is</w:t>
        </w:r>
      </w:ins>
      <w:ins w:id="20" w:author="Nathan Huneke" w:date="2021-09-09T11:30:00Z">
        <w:r w:rsidR="00D11B5D">
          <w:rPr>
            <w:lang w:eastAsia="en-GB"/>
          </w:rPr>
          <w:t xml:space="preserve"> therefore</w:t>
        </w:r>
      </w:ins>
      <w:ins w:id="21" w:author="Nathan Huneke" w:date="2021-09-08T13:38:00Z">
        <w:r w:rsidR="001C5AB5">
          <w:rPr>
            <w:lang w:eastAsia="en-GB"/>
          </w:rPr>
          <w:t xml:space="preserve"> </w:t>
        </w:r>
        <w:r w:rsidR="000079BE">
          <w:rPr>
            <w:lang w:eastAsia="en-GB"/>
          </w:rPr>
          <w:t>crucial</w:t>
        </w:r>
      </w:ins>
      <w:ins w:id="22" w:author="Nathan Huneke" w:date="2021-09-08T13:36:00Z">
        <w:r w:rsidR="004437F8">
          <w:rPr>
            <w:lang w:eastAsia="en-GB"/>
          </w:rPr>
          <w:t>.</w:t>
        </w:r>
      </w:ins>
      <w:ins w:id="23" w:author="Nathan Huneke" w:date="2021-09-08T15:56:00Z">
        <w:r w:rsidR="00103865">
          <w:rPr>
            <w:lang w:eastAsia="en-GB"/>
          </w:rPr>
          <w:t xml:space="preserve"> </w:t>
        </w:r>
      </w:ins>
    </w:p>
    <w:p w14:paraId="15A02FD6" w14:textId="15B14E83" w:rsidR="004645BE" w:rsidRDefault="000E4018" w:rsidP="00E36423">
      <w:pPr>
        <w:rPr>
          <w:ins w:id="24" w:author="Grant, Jon [BSD] - PSY" w:date="2021-09-19T07:42:00Z"/>
          <w:lang w:eastAsia="en-GB"/>
        </w:rPr>
      </w:pPr>
      <w:ins w:id="25" w:author="Nathan Huneke" w:date="2021-09-08T13:39:00Z">
        <w:r>
          <w:rPr>
            <w:lang w:eastAsia="en-GB"/>
          </w:rPr>
          <w:t xml:space="preserve">Predictors of treatment response </w:t>
        </w:r>
      </w:ins>
      <w:ins w:id="26" w:author="Nathan Huneke" w:date="2021-09-08T13:40:00Z">
        <w:r w:rsidR="00A273D6">
          <w:rPr>
            <w:lang w:eastAsia="en-GB"/>
          </w:rPr>
          <w:t>to pharmacotherapy</w:t>
        </w:r>
      </w:ins>
      <w:ins w:id="27" w:author="Nathan Huneke" w:date="2021-09-08T15:41:00Z">
        <w:r w:rsidR="002B4C95">
          <w:rPr>
            <w:lang w:eastAsia="en-GB"/>
          </w:rPr>
          <w:t xml:space="preserve">, </w:t>
        </w:r>
      </w:ins>
      <w:ins w:id="28" w:author="Nathan Huneke" w:date="2021-09-08T13:40:00Z">
        <w:r w:rsidR="00A273D6">
          <w:rPr>
            <w:lang w:eastAsia="en-GB"/>
          </w:rPr>
          <w:t>placebo</w:t>
        </w:r>
      </w:ins>
      <w:ins w:id="29" w:author="Nathan Huneke" w:date="2021-09-08T15:41:00Z">
        <w:r w:rsidR="002B4C95">
          <w:rPr>
            <w:lang w:eastAsia="en-GB"/>
          </w:rPr>
          <w:t>, and psychotherapy</w:t>
        </w:r>
      </w:ins>
      <w:ins w:id="30" w:author="Nathan Huneke" w:date="2021-09-08T13:40:00Z">
        <w:r w:rsidR="00A273D6">
          <w:rPr>
            <w:lang w:eastAsia="en-GB"/>
          </w:rPr>
          <w:t xml:space="preserve"> have been explored in</w:t>
        </w:r>
      </w:ins>
      <w:ins w:id="31" w:author="Nathan Huneke" w:date="2021-09-08T13:39:00Z">
        <w:r>
          <w:rPr>
            <w:lang w:eastAsia="en-GB"/>
          </w:rPr>
          <w:t xml:space="preserve"> </w:t>
        </w:r>
        <w:r w:rsidR="004415FA">
          <w:rPr>
            <w:lang w:eastAsia="en-GB"/>
          </w:rPr>
          <w:t>gambling disorder</w:t>
        </w:r>
      </w:ins>
      <w:ins w:id="32" w:author="Nathan Huneke" w:date="2021-09-08T13:40:00Z">
        <w:r w:rsidR="00A273D6">
          <w:rPr>
            <w:lang w:eastAsia="en-GB"/>
          </w:rPr>
          <w:t>.</w:t>
        </w:r>
      </w:ins>
      <w:ins w:id="33" w:author="Nathan Huneke" w:date="2021-09-08T15:37:00Z">
        <w:r w:rsidR="000A6B6A">
          <w:rPr>
            <w:lang w:eastAsia="en-GB"/>
          </w:rPr>
          <w:t xml:space="preserve"> </w:t>
        </w:r>
      </w:ins>
      <w:ins w:id="34" w:author="Nathan Huneke" w:date="2021-09-08T15:41:00Z">
        <w:r w:rsidR="002B4C95">
          <w:rPr>
            <w:lang w:eastAsia="en-GB"/>
          </w:rPr>
          <w:t xml:space="preserve">A </w:t>
        </w:r>
      </w:ins>
      <w:ins w:id="35" w:author="Nathan Huneke" w:date="2021-09-08T15:42:00Z">
        <w:r w:rsidR="002B4C95">
          <w:rPr>
            <w:lang w:eastAsia="en-GB"/>
          </w:rPr>
          <w:t xml:space="preserve">systematic review </w:t>
        </w:r>
      </w:ins>
      <w:ins w:id="36" w:author="Nathan Huneke" w:date="2021-09-08T15:49:00Z">
        <w:r w:rsidR="00DA5E89">
          <w:rPr>
            <w:lang w:eastAsia="en-GB"/>
          </w:rPr>
          <w:t xml:space="preserve">of </w:t>
        </w:r>
      </w:ins>
      <w:ins w:id="37" w:author="Nathan Huneke" w:date="2021-09-08T15:52:00Z">
        <w:r w:rsidR="00C35EC6">
          <w:rPr>
            <w:lang w:eastAsia="en-GB"/>
          </w:rPr>
          <w:t>33 studies</w:t>
        </w:r>
      </w:ins>
      <w:ins w:id="38" w:author="Nathan Huneke" w:date="2021-09-13T15:06:00Z">
        <w:r w:rsidR="00C450FC">
          <w:rPr>
            <w:lang w:eastAsia="en-GB"/>
          </w:rPr>
          <w:t xml:space="preserve"> of psychosocial interve</w:t>
        </w:r>
      </w:ins>
      <w:ins w:id="39" w:author="Nathan Huneke" w:date="2021-09-13T15:07:00Z">
        <w:r w:rsidR="00C450FC">
          <w:rPr>
            <w:lang w:eastAsia="en-GB"/>
          </w:rPr>
          <w:t>ntions</w:t>
        </w:r>
      </w:ins>
      <w:ins w:id="40" w:author="Nathan Huneke" w:date="2021-09-08T15:52:00Z">
        <w:r w:rsidR="00C35EC6">
          <w:rPr>
            <w:lang w:eastAsia="en-GB"/>
          </w:rPr>
          <w:t xml:space="preserve"> </w:t>
        </w:r>
      </w:ins>
      <w:ins w:id="41" w:author="Nathan Huneke" w:date="2021-09-08T15:53:00Z">
        <w:r w:rsidR="001C12E0">
          <w:rPr>
            <w:lang w:eastAsia="en-GB"/>
          </w:rPr>
          <w:t xml:space="preserve">showed that male gender and low depression levels </w:t>
        </w:r>
        <w:del w:id="42" w:author="SRC" w:date="2021-09-19T15:14:00Z">
          <w:r w:rsidR="001C12E0" w:rsidDel="00453728">
            <w:rPr>
              <w:lang w:eastAsia="en-GB"/>
            </w:rPr>
            <w:delText>are</w:delText>
          </w:r>
        </w:del>
      </w:ins>
      <w:ins w:id="43" w:author="SRC" w:date="2021-09-19T15:14:00Z">
        <w:r w:rsidR="00453728">
          <w:rPr>
            <w:lang w:eastAsia="en-GB"/>
          </w:rPr>
          <w:t>were</w:t>
        </w:r>
      </w:ins>
      <w:ins w:id="44" w:author="Nathan Huneke" w:date="2021-09-08T15:53:00Z">
        <w:r w:rsidR="001C12E0">
          <w:rPr>
            <w:lang w:eastAsia="en-GB"/>
          </w:rPr>
          <w:t xml:space="preserve"> consistent</w:t>
        </w:r>
      </w:ins>
      <w:ins w:id="45" w:author="Nathan Huneke" w:date="2021-09-08T15:54:00Z">
        <w:r w:rsidR="001C12E0">
          <w:rPr>
            <w:lang w:eastAsia="en-GB"/>
          </w:rPr>
          <w:t xml:space="preserve"> </w:t>
        </w:r>
        <w:r w:rsidR="00801BE7">
          <w:rPr>
            <w:lang w:eastAsia="en-GB"/>
          </w:rPr>
          <w:t xml:space="preserve">predictors of successful treatment </w:t>
        </w:r>
      </w:ins>
      <w:r w:rsidR="00801BE7">
        <w:rPr>
          <w:lang w:eastAsia="en-GB"/>
        </w:rPr>
        <w:fldChar w:fldCharType="begin"/>
      </w:r>
      <w:r w:rsidR="00801BE7">
        <w:rPr>
          <w:lang w:eastAsia="en-GB"/>
        </w:rPr>
        <w:instrText xml:space="preserve"> ADDIN EN.CITE &lt;EndNote&gt;&lt;Cite&gt;&lt;Author&gt;Merkouris&lt;/Author&gt;&lt;Year&gt;2016&lt;/Year&gt;&lt;RecNum&gt;198&lt;/RecNum&gt;&lt;DisplayText&gt;(Merkouris et al., 2016)&lt;/DisplayText&gt;&lt;record&gt;&lt;rec-number&gt;198&lt;/rec-number&gt;&lt;foreign-keys&gt;&lt;key app="EN" db-id="dztt5tva9xzt2xerwstv9eenst5x9tafxe5z" timestamp="1622213033"&gt;198&lt;/key&gt;&lt;/foreign-keys&gt;&lt;ref-type name="Journal Article"&gt;17&lt;/ref-type&gt;&lt;contributors&gt;&lt;authors&gt;&lt;author&gt;Merkouris, S. S.&lt;/author&gt;&lt;author&gt;Thomas, S. A.&lt;/author&gt;&lt;author&gt;Browning, C. J.&lt;/author&gt;&lt;author&gt;Dowling, N. A.&lt;/author&gt;&lt;/authors&gt;&lt;/contributors&gt;&lt;titles&gt;&lt;title&gt;Predictors of outcomes of psychological treatments for disordered gambling: A systematic review&lt;/title&gt;&lt;secondary-title&gt;Clinical Psychology Review&lt;/secondary-title&gt;&lt;/titles&gt;&lt;periodical&gt;&lt;full-title&gt;Clinical Psychology Review&lt;/full-title&gt;&lt;abbr-1&gt;Clin. Psychol. Rev.&lt;/abbr-1&gt;&lt;abbr-2&gt;Clin Psychol Rev&lt;/abbr-2&gt;&lt;/periodical&gt;&lt;pages&gt;7-31&lt;/pages&gt;&lt;volume&gt;48&lt;/volume&gt;&lt;keywords&gt;&lt;keyword&gt;Gambling&lt;/keyword&gt;&lt;/keywords&gt;&lt;dates&gt;&lt;year&gt;2016&lt;/year&gt;&lt;/dates&gt;&lt;publisher&gt;Elsevier BV&lt;/publisher&gt;&lt;isbn&gt;0272-7358&lt;/isbn&gt;&lt;urls&gt;&lt;related-urls&gt;&lt;url&gt;https://dx.doi.org/10.1016/j.cpr.2016.06.004&lt;/url&gt;&lt;/related-urls&gt;&lt;/urls&gt;&lt;electronic-resource-num&gt;10.1016/j.cpr.2016.06.004&lt;/electronic-resource-num&gt;&lt;/record&gt;&lt;/Cite&gt;&lt;/EndNote&gt;</w:instrText>
      </w:r>
      <w:r w:rsidR="00801BE7">
        <w:rPr>
          <w:lang w:eastAsia="en-GB"/>
        </w:rPr>
        <w:fldChar w:fldCharType="separate"/>
      </w:r>
      <w:r w:rsidR="00801BE7">
        <w:rPr>
          <w:noProof/>
          <w:lang w:eastAsia="en-GB"/>
        </w:rPr>
        <w:t>(Merkouris et al., 2016)</w:t>
      </w:r>
      <w:r w:rsidR="00801BE7">
        <w:rPr>
          <w:lang w:eastAsia="en-GB"/>
        </w:rPr>
        <w:fldChar w:fldCharType="end"/>
      </w:r>
      <w:ins w:id="46" w:author="Nathan Huneke" w:date="2021-09-08T15:54:00Z">
        <w:r w:rsidR="00801BE7">
          <w:rPr>
            <w:lang w:eastAsia="en-GB"/>
          </w:rPr>
          <w:t xml:space="preserve">. </w:t>
        </w:r>
      </w:ins>
      <w:ins w:id="47" w:author="Nathan Huneke" w:date="2021-09-09T11:41:00Z">
        <w:r w:rsidR="0025485A">
          <w:rPr>
            <w:lang w:eastAsia="en-GB"/>
          </w:rPr>
          <w:t xml:space="preserve">Other less consistent but </w:t>
        </w:r>
      </w:ins>
      <w:ins w:id="48" w:author="Nathan Huneke" w:date="2021-09-09T11:44:00Z">
        <w:r w:rsidR="004C742C">
          <w:rPr>
            <w:lang w:eastAsia="en-GB"/>
          </w:rPr>
          <w:t>nonet</w:t>
        </w:r>
      </w:ins>
      <w:ins w:id="49" w:author="Nathan Huneke" w:date="2021-09-09T11:41:00Z">
        <w:r w:rsidR="0025485A">
          <w:rPr>
            <w:lang w:eastAsia="en-GB"/>
          </w:rPr>
          <w:t xml:space="preserve">heless important </w:t>
        </w:r>
      </w:ins>
      <w:ins w:id="50" w:author="Nathan Huneke" w:date="2021-09-09T11:43:00Z">
        <w:r w:rsidR="00477CD6">
          <w:rPr>
            <w:lang w:eastAsia="en-GB"/>
          </w:rPr>
          <w:t>predictors of positive outcomes</w:t>
        </w:r>
      </w:ins>
      <w:ins w:id="51" w:author="Nathan Huneke" w:date="2021-09-09T11:41:00Z">
        <w:r w:rsidR="0025485A">
          <w:rPr>
            <w:lang w:eastAsia="en-GB"/>
          </w:rPr>
          <w:t xml:space="preserve"> included </w:t>
        </w:r>
        <w:r w:rsidR="00956893">
          <w:rPr>
            <w:lang w:eastAsia="en-GB"/>
          </w:rPr>
          <w:t xml:space="preserve">older age, </w:t>
        </w:r>
      </w:ins>
      <w:ins w:id="52" w:author="Nathan Huneke" w:date="2021-09-09T11:42:00Z">
        <w:r w:rsidR="00F04A58">
          <w:rPr>
            <w:lang w:eastAsia="en-GB"/>
          </w:rPr>
          <w:t xml:space="preserve">being employed, </w:t>
        </w:r>
      </w:ins>
      <w:ins w:id="53" w:author="Nathan Huneke" w:date="2021-09-09T11:43:00Z">
        <w:r w:rsidR="00255D86">
          <w:rPr>
            <w:lang w:eastAsia="en-GB"/>
          </w:rPr>
          <w:t>Asian American ethnicity</w:t>
        </w:r>
      </w:ins>
      <w:ins w:id="54" w:author="Nathan Huneke" w:date="2021-09-09T11:44:00Z">
        <w:r w:rsidR="00255D86">
          <w:rPr>
            <w:lang w:eastAsia="en-GB"/>
          </w:rPr>
          <w:t>,</w:t>
        </w:r>
      </w:ins>
      <w:ins w:id="55" w:author="Nathan Huneke" w:date="2021-09-09T11:50:00Z">
        <w:r w:rsidR="008A606D">
          <w:rPr>
            <w:lang w:eastAsia="en-GB"/>
          </w:rPr>
          <w:t xml:space="preserve"> </w:t>
        </w:r>
        <w:r w:rsidR="00B61728">
          <w:rPr>
            <w:lang w:eastAsia="en-GB"/>
          </w:rPr>
          <w:t xml:space="preserve">lower pre-treatment gambling </w:t>
        </w:r>
      </w:ins>
      <w:ins w:id="56" w:author="Nathan Huneke" w:date="2021-09-09T11:51:00Z">
        <w:r w:rsidR="00B61728">
          <w:rPr>
            <w:lang w:eastAsia="en-GB"/>
          </w:rPr>
          <w:t>symptom severity,</w:t>
        </w:r>
      </w:ins>
      <w:ins w:id="57" w:author="Nathan Huneke" w:date="2021-09-09T11:44:00Z">
        <w:r w:rsidR="00255D86">
          <w:rPr>
            <w:lang w:eastAsia="en-GB"/>
          </w:rPr>
          <w:t xml:space="preserve"> and being in the action stage of change </w:t>
        </w:r>
      </w:ins>
      <w:r w:rsidR="004C742C">
        <w:rPr>
          <w:lang w:eastAsia="en-GB"/>
        </w:rPr>
        <w:fldChar w:fldCharType="begin"/>
      </w:r>
      <w:r w:rsidR="004C742C">
        <w:rPr>
          <w:lang w:eastAsia="en-GB"/>
        </w:rPr>
        <w:instrText xml:space="preserve"> ADDIN EN.CITE &lt;EndNote&gt;&lt;Cite&gt;&lt;Author&gt;Merkouris&lt;/Author&gt;&lt;Year&gt;2016&lt;/Year&gt;&lt;RecNum&gt;198&lt;/RecNum&gt;&lt;DisplayText&gt;(Merkouris et al., 2016)&lt;/DisplayText&gt;&lt;record&gt;&lt;rec-number&gt;198&lt;/rec-number&gt;&lt;foreign-keys&gt;&lt;key app="EN" db-id="dztt5tva9xzt2xerwstv9eenst5x9tafxe5z" timestamp="1622213033"&gt;198&lt;/key&gt;&lt;/foreign-keys&gt;&lt;ref-type name="Journal Article"&gt;17&lt;/ref-type&gt;&lt;contributors&gt;&lt;authors&gt;&lt;author&gt;Merkouris, S. S.&lt;/author&gt;&lt;author&gt;Thomas, S. A.&lt;/author&gt;&lt;author&gt;Browning, C. J.&lt;/author&gt;&lt;author&gt;Dowling, N. A.&lt;/author&gt;&lt;/authors&gt;&lt;/contributors&gt;&lt;titles&gt;&lt;title&gt;Predictors of outcomes of psychological treatments for disordered gambling: A systematic review&lt;/title&gt;&lt;secondary-title&gt;Clinical Psychology Review&lt;/secondary-title&gt;&lt;/titles&gt;&lt;periodical&gt;&lt;full-title&gt;Clinical Psychology Review&lt;/full-title&gt;&lt;abbr-1&gt;Clin. Psychol. Rev.&lt;/abbr-1&gt;&lt;abbr-2&gt;Clin Psychol Rev&lt;/abbr-2&gt;&lt;/periodical&gt;&lt;pages&gt;7-31&lt;/pages&gt;&lt;volume&gt;48&lt;/volume&gt;&lt;keywords&gt;&lt;keyword&gt;Gambling&lt;/keyword&gt;&lt;/keywords&gt;&lt;dates&gt;&lt;year&gt;2016&lt;/year&gt;&lt;/dates&gt;&lt;publisher&gt;Elsevier BV&lt;/publisher&gt;&lt;isbn&gt;0272-7358&lt;/isbn&gt;&lt;urls&gt;&lt;related-urls&gt;&lt;url&gt;https://dx.doi.org/10.1016/j.cpr.2016.06.004&lt;/url&gt;&lt;/related-urls&gt;&lt;/urls&gt;&lt;electronic-resource-num&gt;10.1016/j.cpr.2016.06.004&lt;/electronic-resource-num&gt;&lt;/record&gt;&lt;/Cite&gt;&lt;/EndNote&gt;</w:instrText>
      </w:r>
      <w:r w:rsidR="004C742C">
        <w:rPr>
          <w:lang w:eastAsia="en-GB"/>
        </w:rPr>
        <w:fldChar w:fldCharType="separate"/>
      </w:r>
      <w:r w:rsidR="004C742C">
        <w:rPr>
          <w:noProof/>
          <w:lang w:eastAsia="en-GB"/>
        </w:rPr>
        <w:t>(Merkouris et al., 2016)</w:t>
      </w:r>
      <w:r w:rsidR="004C742C">
        <w:rPr>
          <w:lang w:eastAsia="en-GB"/>
        </w:rPr>
        <w:fldChar w:fldCharType="end"/>
      </w:r>
      <w:ins w:id="58" w:author="Nathan Huneke" w:date="2021-09-09T11:44:00Z">
        <w:r w:rsidR="004C742C">
          <w:rPr>
            <w:lang w:eastAsia="en-GB"/>
          </w:rPr>
          <w:t xml:space="preserve">. </w:t>
        </w:r>
      </w:ins>
      <w:ins w:id="59" w:author="Nathan Huneke" w:date="2021-09-09T12:08:00Z">
        <w:r w:rsidR="00DE14B2">
          <w:rPr>
            <w:lang w:eastAsia="en-GB"/>
          </w:rPr>
          <w:t xml:space="preserve">These findings are supported by </w:t>
        </w:r>
      </w:ins>
      <w:ins w:id="60" w:author="Nathan Huneke" w:date="2021-09-13T15:07:00Z">
        <w:r w:rsidR="002B0C8C">
          <w:rPr>
            <w:lang w:eastAsia="en-GB"/>
          </w:rPr>
          <w:t>similar associations seen in other stud</w:t>
        </w:r>
      </w:ins>
      <w:ins w:id="61" w:author="Nathan Huneke" w:date="2021-09-13T15:08:00Z">
        <w:r w:rsidR="002B0C8C">
          <w:rPr>
            <w:lang w:eastAsia="en-GB"/>
          </w:rPr>
          <w:t>ies</w:t>
        </w:r>
      </w:ins>
      <w:ins w:id="62" w:author="Nathan Huneke" w:date="2021-09-09T12:08:00Z">
        <w:r w:rsidR="00DE14B2">
          <w:rPr>
            <w:lang w:eastAsia="en-GB"/>
          </w:rPr>
          <w:t xml:space="preserve">. </w:t>
        </w:r>
      </w:ins>
      <w:ins w:id="63" w:author="Nathan Huneke" w:date="2021-09-09T12:12:00Z">
        <w:r w:rsidR="005F3B5C">
          <w:rPr>
            <w:lang w:eastAsia="en-GB"/>
          </w:rPr>
          <w:t xml:space="preserve">For example, </w:t>
        </w:r>
      </w:ins>
      <w:ins w:id="64" w:author="Nathan Huneke" w:date="2021-09-09T12:17:00Z">
        <w:r w:rsidR="00FB7A52">
          <w:rPr>
            <w:lang w:eastAsia="en-GB"/>
          </w:rPr>
          <w:t>younger age</w:t>
        </w:r>
      </w:ins>
      <w:ins w:id="65" w:author="Nathan Huneke" w:date="2021-09-09T12:19:00Z">
        <w:r w:rsidR="00C963B7">
          <w:rPr>
            <w:lang w:eastAsia="en-GB"/>
          </w:rPr>
          <w:t>,</w:t>
        </w:r>
      </w:ins>
      <w:ins w:id="66" w:author="Nathan Huneke" w:date="2021-09-09T12:17:00Z">
        <w:r w:rsidR="00FB7A52">
          <w:rPr>
            <w:lang w:eastAsia="en-GB"/>
          </w:rPr>
          <w:t xml:space="preserve"> low</w:t>
        </w:r>
      </w:ins>
      <w:ins w:id="67" w:author="Nathan Huneke" w:date="2021-09-09T12:19:00Z">
        <w:r w:rsidR="00C963B7">
          <w:rPr>
            <w:lang w:eastAsia="en-GB"/>
          </w:rPr>
          <w:t>er</w:t>
        </w:r>
      </w:ins>
      <w:ins w:id="68" w:author="Nathan Huneke" w:date="2021-09-09T12:17:00Z">
        <w:r w:rsidR="00FB7A52">
          <w:rPr>
            <w:lang w:eastAsia="en-GB"/>
          </w:rPr>
          <w:t xml:space="preserve"> education level</w:t>
        </w:r>
      </w:ins>
      <w:ins w:id="69" w:author="Nathan Huneke" w:date="2021-09-09T12:19:00Z">
        <w:r w:rsidR="00C963B7">
          <w:rPr>
            <w:lang w:eastAsia="en-GB"/>
          </w:rPr>
          <w:t xml:space="preserve">, and </w:t>
        </w:r>
        <w:r w:rsidR="004C2CC4">
          <w:rPr>
            <w:lang w:eastAsia="en-GB"/>
          </w:rPr>
          <w:t>higher baseline symptom severity</w:t>
        </w:r>
      </w:ins>
      <w:ins w:id="70" w:author="Nathan Huneke" w:date="2021-09-09T12:17:00Z">
        <w:r w:rsidR="00FB7A52">
          <w:rPr>
            <w:lang w:eastAsia="en-GB"/>
          </w:rPr>
          <w:t xml:space="preserve"> ha</w:t>
        </w:r>
      </w:ins>
      <w:ins w:id="71" w:author="Nathan Huneke" w:date="2021-09-13T15:08:00Z">
        <w:r w:rsidR="002B0C8C">
          <w:rPr>
            <w:lang w:eastAsia="en-GB"/>
          </w:rPr>
          <w:t>ve</w:t>
        </w:r>
      </w:ins>
      <w:ins w:id="72" w:author="Nathan Huneke" w:date="2021-09-09T12:17:00Z">
        <w:r w:rsidR="00FB7A52">
          <w:rPr>
            <w:lang w:eastAsia="en-GB"/>
          </w:rPr>
          <w:t xml:space="preserve"> been linked </w:t>
        </w:r>
      </w:ins>
      <w:ins w:id="73" w:author="Nathan Huneke" w:date="2021-09-09T12:18:00Z">
        <w:r w:rsidR="00744FA8">
          <w:rPr>
            <w:lang w:eastAsia="en-GB"/>
          </w:rPr>
          <w:t xml:space="preserve">with </w:t>
        </w:r>
      </w:ins>
      <w:ins w:id="74" w:author="Nathan Huneke" w:date="2021-09-09T12:20:00Z">
        <w:r w:rsidR="004C2CC4">
          <w:rPr>
            <w:lang w:eastAsia="en-GB"/>
          </w:rPr>
          <w:t xml:space="preserve">poorer treatment outcomes </w:t>
        </w:r>
      </w:ins>
      <w:r w:rsidR="00B1166E">
        <w:rPr>
          <w:lang w:eastAsia="en-GB"/>
        </w:rPr>
        <w:fldChar w:fldCharType="begin">
          <w:fldData xml:space="preserve">PEVuZE5vdGU+PENpdGU+PEF1dGhvcj5KaW1lbmV6LU11cmNpYTwvQXV0aG9yPjxZZWFyPjIwMTU8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=
</w:fldData>
        </w:fldChar>
      </w:r>
      <w:r w:rsidR="00B1166E">
        <w:rPr>
          <w:lang w:eastAsia="en-GB"/>
        </w:rPr>
        <w:instrText xml:space="preserve"> ADDIN EN.CITE </w:instrText>
      </w:r>
      <w:r w:rsidR="00B1166E">
        <w:rPr>
          <w:lang w:eastAsia="en-GB"/>
        </w:rPr>
        <w:fldChar w:fldCharType="begin">
          <w:fldData xml:space="preserve">PEVuZE5vdGU+PENpdGU+PEF1dGhvcj5KaW1lbmV6LU11cmNpYTwvQXV0aG9yPjxZZWFyPjIwMTU8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=
</w:fldData>
        </w:fldChar>
      </w:r>
      <w:r w:rsidR="00B1166E">
        <w:rPr>
          <w:lang w:eastAsia="en-GB"/>
        </w:rPr>
        <w:instrText xml:space="preserve"> ADDIN EN.CITE.DATA </w:instrText>
      </w:r>
      <w:r w:rsidR="00B1166E">
        <w:rPr>
          <w:lang w:eastAsia="en-GB"/>
        </w:rPr>
      </w:r>
      <w:r w:rsidR="00B1166E">
        <w:rPr>
          <w:lang w:eastAsia="en-GB"/>
        </w:rPr>
        <w:fldChar w:fldCharType="end"/>
      </w:r>
      <w:r w:rsidR="00B1166E">
        <w:rPr>
          <w:lang w:eastAsia="en-GB"/>
        </w:rPr>
      </w:r>
      <w:r w:rsidR="00B1166E">
        <w:rPr>
          <w:lang w:eastAsia="en-GB"/>
        </w:rPr>
        <w:fldChar w:fldCharType="separate"/>
      </w:r>
      <w:r w:rsidR="00B1166E">
        <w:rPr>
          <w:noProof/>
          <w:lang w:eastAsia="en-GB"/>
        </w:rPr>
        <w:t>(Granero et al., 2020; Jimenez-Murcia et al., 2015)</w:t>
      </w:r>
      <w:r w:rsidR="00B1166E">
        <w:rPr>
          <w:lang w:eastAsia="en-GB"/>
        </w:rPr>
        <w:fldChar w:fldCharType="end"/>
      </w:r>
      <w:ins w:id="75" w:author="Nathan Huneke" w:date="2021-09-09T12:21:00Z">
        <w:r w:rsidR="00E91761">
          <w:rPr>
            <w:lang w:eastAsia="en-GB"/>
          </w:rPr>
          <w:t xml:space="preserve">. </w:t>
        </w:r>
      </w:ins>
      <w:ins w:id="76" w:author="Nathan Huneke" w:date="2021-09-13T15:08:00Z">
        <w:r w:rsidR="002B0C8C">
          <w:rPr>
            <w:lang w:eastAsia="en-GB"/>
          </w:rPr>
          <w:t>Conversely</w:t>
        </w:r>
      </w:ins>
      <w:ins w:id="77" w:author="Nathan Huneke" w:date="2021-09-09T12:21:00Z">
        <w:r w:rsidR="00E91761">
          <w:rPr>
            <w:lang w:eastAsia="en-GB"/>
          </w:rPr>
          <w:t xml:space="preserve">, a study conducted in a gambling service in Singapore found that </w:t>
        </w:r>
      </w:ins>
      <w:ins w:id="78" w:author="Nathan Huneke" w:date="2021-09-13T15:08:00Z">
        <w:r w:rsidR="002B0C8C">
          <w:rPr>
            <w:lang w:eastAsia="en-GB"/>
          </w:rPr>
          <w:t>increased</w:t>
        </w:r>
      </w:ins>
      <w:ins w:id="79" w:author="Nathan Huneke" w:date="2021-09-09T12:21:00Z">
        <w:r w:rsidR="008B5BAD">
          <w:rPr>
            <w:lang w:eastAsia="en-GB"/>
          </w:rPr>
          <w:t xml:space="preserve"> seriousness of the pat</w:t>
        </w:r>
      </w:ins>
      <w:ins w:id="80" w:author="Nathan Huneke" w:date="2021-09-09T12:22:00Z">
        <w:r w:rsidR="008B5BAD">
          <w:rPr>
            <w:lang w:eastAsia="en-GB"/>
          </w:rPr>
          <w:t>ient’s gambling problem</w:t>
        </w:r>
      </w:ins>
      <w:ins w:id="81" w:author="Nathan Huneke" w:date="2021-09-13T15:08:00Z">
        <w:r w:rsidR="002B0C8C">
          <w:rPr>
            <w:lang w:eastAsia="en-GB"/>
          </w:rPr>
          <w:t xml:space="preserve"> at </w:t>
        </w:r>
        <w:r w:rsidR="002B0C8C">
          <w:rPr>
            <w:lang w:eastAsia="en-GB"/>
          </w:rPr>
          <w:lastRenderedPageBreak/>
          <w:t>baseline</w:t>
        </w:r>
      </w:ins>
      <w:ins w:id="82" w:author="Nathan Huneke" w:date="2021-09-09T12:22:00Z">
        <w:r w:rsidR="008B5BAD">
          <w:rPr>
            <w:lang w:eastAsia="en-GB"/>
          </w:rPr>
          <w:t xml:space="preserve"> was associated with </w:t>
        </w:r>
        <w:r w:rsidR="008B5BAD" w:rsidRPr="00D8018B">
          <w:rPr>
            <w:i/>
            <w:iCs/>
            <w:lang w:eastAsia="en-GB"/>
          </w:rPr>
          <w:t>improved</w:t>
        </w:r>
        <w:r w:rsidR="008B5BAD">
          <w:rPr>
            <w:lang w:eastAsia="en-GB"/>
          </w:rPr>
          <w:t xml:space="preserve"> outcome </w:t>
        </w:r>
      </w:ins>
      <w:r w:rsidR="008B5BAD">
        <w:rPr>
          <w:lang w:eastAsia="en-GB"/>
        </w:rPr>
        <w:fldChar w:fldCharType="begin"/>
      </w:r>
      <w:r w:rsidR="008B5BAD">
        <w:rPr>
          <w:lang w:eastAsia="en-GB"/>
        </w:rPr>
        <w:instrText xml:space="preserve"> ADDIN EN.CITE &lt;EndNote&gt;&lt;Cite&gt;&lt;Author&gt;Manning&lt;/Author&gt;&lt;Year&gt;2014&lt;/Year&gt;&lt;RecNum&gt;196&lt;/RecNum&gt;&lt;DisplayText&gt;(Manning et al., 2014)&lt;/DisplayText&gt;&lt;record&gt;&lt;rec-number&gt;196&lt;/rec-number&gt;&lt;foreign-keys&gt;&lt;key app="EN" db-id="dztt5tva9xzt2xerwstv9eenst5x9tafxe5z" timestamp="1622211361"&gt;196&lt;/key&gt;&lt;/foreign-keys&gt;&lt;ref-type name="Journal Article"&gt;17&lt;/ref-type&gt;&lt;contributors&gt;&lt;authors&gt;&lt;author&gt;Manning, V.&lt;/author&gt;&lt;author&gt;Ng, A.&lt;/author&gt;&lt;author&gt;Koh, P. K.&lt;/author&gt;&lt;author&gt;Guo, S.&lt;/author&gt;&lt;author&gt;Gomathinayagam, K.&lt;/author&gt;&lt;author&gt;Wong, K. E.&lt;/author&gt;&lt;/authors&gt;&lt;/contributors&gt;&lt;auth-address&gt;From the National Addictions Management Service (VM, AN, PKK, SG, KG, KEW), Institute of Mental Health, Singapore; Turning Point (VM), Eastern Health, Fitzroy, Australia; and Eastern Health Clinical School (VM), Monash University, Box Hill, Australia.&lt;/auth-address&gt;&lt;titles&gt;&lt;title&gt;Pathological gamblers in Singapore: treatment response at 3 months&lt;/title&gt;&lt;secondary-title&gt;J Addict Med&lt;/secondary-title&gt;&lt;/titles&gt;&lt;periodical&gt;&lt;full-title&gt;Journal of Addiction Medicine&lt;/full-title&gt;&lt;abbr-1&gt;J. Addict. Med.&lt;/abbr-1&gt;&lt;abbr-2&gt;J Addict Med&lt;/abbr-2&gt;&lt;/periodical&gt;&lt;pages&gt;462-9&lt;/pages&gt;&lt;volume&gt;8&lt;/volume&gt;&lt;number&gt;6&lt;/number&gt;&lt;edition&gt;2014/10/12&lt;/edition&gt;&lt;keywords&gt;&lt;keyword&gt;Gambling&lt;/keyword&gt;&lt;/keywords&gt;&lt;dates&gt;&lt;year&gt;2014&lt;/year&gt;&lt;pub-dates&gt;&lt;date&gt;Nov-Dec&lt;/date&gt;&lt;/pub-dates&gt;&lt;/dates&gt;&lt;isbn&gt;1935-3227 (Electronic)&amp;#xD;1932-0620 (Linking)&lt;/isbn&gt;&lt;accession-num&gt;25303985&lt;/accession-num&gt;&lt;urls&gt;&lt;related-urls&gt;&lt;url&gt;https://www.ncbi.nlm.nih.gov/pubmed/25303985&lt;/url&gt;&lt;/related-urls&gt;&lt;/urls&gt;&lt;electronic-resource-num&gt;10.1097/ADM.0000000000000082&lt;/electronic-resource-num&gt;&lt;/record&gt;&lt;/Cite&gt;&lt;/EndNote&gt;</w:instrText>
      </w:r>
      <w:r w:rsidR="008B5BAD">
        <w:rPr>
          <w:lang w:eastAsia="en-GB"/>
        </w:rPr>
        <w:fldChar w:fldCharType="separate"/>
      </w:r>
      <w:r w:rsidR="008B5BAD">
        <w:rPr>
          <w:noProof/>
          <w:lang w:eastAsia="en-GB"/>
        </w:rPr>
        <w:t>(Manning et al., 2014)</w:t>
      </w:r>
      <w:r w:rsidR="008B5BAD">
        <w:rPr>
          <w:lang w:eastAsia="en-GB"/>
        </w:rPr>
        <w:fldChar w:fldCharType="end"/>
      </w:r>
      <w:ins w:id="83" w:author="Nathan Huneke" w:date="2021-09-09T12:22:00Z">
        <w:r w:rsidR="008B5BAD">
          <w:rPr>
            <w:lang w:eastAsia="en-GB"/>
          </w:rPr>
          <w:t xml:space="preserve">. </w:t>
        </w:r>
      </w:ins>
      <w:ins w:id="84" w:author="Nathan Huneke" w:date="2021-09-13T15:10:00Z">
        <w:r w:rsidR="00A479FD">
          <w:rPr>
            <w:lang w:eastAsia="en-GB"/>
          </w:rPr>
          <w:t>H</w:t>
        </w:r>
      </w:ins>
      <w:ins w:id="85" w:author="Nathan Huneke" w:date="2021-09-09T12:22:00Z">
        <w:r w:rsidR="003740F6">
          <w:rPr>
            <w:lang w:eastAsia="en-GB"/>
          </w:rPr>
          <w:t>igher treatment satisfaction</w:t>
        </w:r>
      </w:ins>
      <w:ins w:id="86" w:author="Nathan Huneke" w:date="2021-09-13T15:10:00Z">
        <w:r w:rsidR="006A46A1">
          <w:rPr>
            <w:lang w:eastAsia="en-GB"/>
          </w:rPr>
          <w:t xml:space="preserve"> and </w:t>
        </w:r>
      </w:ins>
      <w:ins w:id="87" w:author="Nathan Huneke" w:date="2021-09-09T12:24:00Z">
        <w:r w:rsidR="00C23DA3">
          <w:rPr>
            <w:lang w:eastAsia="en-GB"/>
          </w:rPr>
          <w:t xml:space="preserve">playing strategic games (e.g. poker), as opposed to non-strategic games (e.g. slots), </w:t>
        </w:r>
      </w:ins>
      <w:ins w:id="88" w:author="Nathan Huneke" w:date="2021-09-09T12:25:00Z">
        <w:r w:rsidR="00F34D55">
          <w:rPr>
            <w:lang w:eastAsia="en-GB"/>
          </w:rPr>
          <w:t>ha</w:t>
        </w:r>
      </w:ins>
      <w:ins w:id="89" w:author="Nathan Huneke" w:date="2021-09-13T15:10:00Z">
        <w:r w:rsidR="006A46A1">
          <w:rPr>
            <w:lang w:eastAsia="en-GB"/>
          </w:rPr>
          <w:t>ve</w:t>
        </w:r>
      </w:ins>
      <w:ins w:id="90" w:author="Nathan Huneke" w:date="2021-09-09T12:25:00Z">
        <w:r w:rsidR="00F34D55">
          <w:rPr>
            <w:lang w:eastAsia="en-GB"/>
          </w:rPr>
          <w:t xml:space="preserve"> also been associated with improved </w:t>
        </w:r>
        <w:r w:rsidR="00AA27AC">
          <w:rPr>
            <w:lang w:eastAsia="en-GB"/>
          </w:rPr>
          <w:t>psychological treatment outcomes</w:t>
        </w:r>
      </w:ins>
      <w:ins w:id="91" w:author="Nathan Huneke" w:date="2021-09-13T15:09:00Z">
        <w:r w:rsidR="00BD0BEF">
          <w:t xml:space="preserve"> </w:t>
        </w:r>
      </w:ins>
      <w:r w:rsidR="00A479FD">
        <w:fldChar w:fldCharType="begin">
          <w:fldData xml:space="preserve">PEVuZE5vdGU+PENpdGU+PEF1dGhvcj5NYW5uaW5nPC9BdXRob3I+PFllYXI+MjAxNDwvWWVhcj48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</w:fldData>
        </w:fldChar>
      </w:r>
      <w:r w:rsidR="006A46A1">
        <w:instrText xml:space="preserve"> ADDIN EN.CITE </w:instrText>
      </w:r>
      <w:r w:rsidR="006A46A1">
        <w:fldChar w:fldCharType="begin">
          <w:fldData xml:space="preserve">PEVuZE5vdGU+PENpdGU+PEF1dGhvcj5NYW5uaW5nPC9BdXRob3I+PFllYXI+MjAxNDwvWWVhcj48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</w:fldData>
        </w:fldChar>
      </w:r>
      <w:r w:rsidR="006A46A1">
        <w:instrText xml:space="preserve"> ADDIN EN.CITE.DATA </w:instrText>
      </w:r>
      <w:r w:rsidR="006A46A1">
        <w:fldChar w:fldCharType="end"/>
      </w:r>
      <w:r w:rsidR="00A479FD">
        <w:fldChar w:fldCharType="separate"/>
      </w:r>
      <w:r w:rsidR="006A46A1">
        <w:rPr>
          <w:noProof/>
        </w:rPr>
        <w:t>(Guo et al., 2014; Manning et al., 2014; Moragas et al., 2015)</w:t>
      </w:r>
      <w:r w:rsidR="00A479FD">
        <w:fldChar w:fldCharType="end"/>
      </w:r>
      <w:ins w:id="92" w:author="Nathan Huneke" w:date="2021-09-09T12:25:00Z">
        <w:r w:rsidR="006C0957">
          <w:t>.</w:t>
        </w:r>
      </w:ins>
      <w:ins w:id="93" w:author="Nathan Huneke" w:date="2021-09-09T12:08:00Z">
        <w:r w:rsidR="00DE14B2">
          <w:rPr>
            <w:lang w:eastAsia="en-GB"/>
          </w:rPr>
          <w:t xml:space="preserve"> </w:t>
        </w:r>
      </w:ins>
    </w:p>
    <w:p w14:paraId="41AF6082" w14:textId="7A12C069" w:rsidR="00E36423" w:rsidRDefault="006A46A1" w:rsidP="00E36423">
      <w:pPr>
        <w:rPr>
          <w:lang w:eastAsia="en-GB"/>
        </w:rPr>
      </w:pPr>
      <w:ins w:id="94" w:author="Nathan Huneke" w:date="2021-09-13T15:11:00Z">
        <w:r>
          <w:rPr>
            <w:lang w:eastAsia="en-GB"/>
          </w:rPr>
          <w:t>Compared with this literature</w:t>
        </w:r>
      </w:ins>
      <w:ins w:id="95" w:author="Nathan Huneke" w:date="2021-09-09T12:26:00Z">
        <w:r w:rsidR="00AD232C">
          <w:rPr>
            <w:lang w:eastAsia="en-GB"/>
          </w:rPr>
          <w:t xml:space="preserve">, predictors of improved outcomes </w:t>
        </w:r>
        <w:r w:rsidR="00551B02">
          <w:rPr>
            <w:lang w:eastAsia="en-GB"/>
          </w:rPr>
          <w:t>with pharmacotherapy o</w:t>
        </w:r>
      </w:ins>
      <w:ins w:id="96" w:author="Nathan Huneke" w:date="2021-09-09T12:27:00Z">
        <w:r w:rsidR="00551B02">
          <w:rPr>
            <w:lang w:eastAsia="en-GB"/>
          </w:rPr>
          <w:t>r placebo has received relatively little attention</w:t>
        </w:r>
      </w:ins>
      <w:ins w:id="97" w:author="SRC" w:date="2021-09-19T15:14:00Z">
        <w:r w:rsidR="00453728">
          <w:rPr>
            <w:lang w:eastAsia="en-GB"/>
          </w:rPr>
          <w:t xml:space="preserve"> in the context of gambling disorder</w:t>
        </w:r>
      </w:ins>
      <w:ins w:id="98" w:author="Nathan Huneke" w:date="2021-09-09T12:28:00Z">
        <w:r w:rsidR="006A26CD">
          <w:rPr>
            <w:lang w:eastAsia="en-GB"/>
          </w:rPr>
          <w:t xml:space="preserve">. </w:t>
        </w:r>
      </w:ins>
      <w:ins w:id="99" w:author="Nathan Huneke" w:date="2021-09-09T12:43:00Z">
        <w:r w:rsidR="00930ABA">
          <w:rPr>
            <w:lang w:eastAsia="en-GB"/>
          </w:rPr>
          <w:t xml:space="preserve">In </w:t>
        </w:r>
        <w:r w:rsidR="00930DA0">
          <w:rPr>
            <w:lang w:eastAsia="en-GB"/>
          </w:rPr>
          <w:t xml:space="preserve">a pooled analysis of </w:t>
        </w:r>
      </w:ins>
      <w:ins w:id="100" w:author="Nathan Huneke" w:date="2021-09-09T12:44:00Z">
        <w:r w:rsidR="004A717A">
          <w:rPr>
            <w:lang w:eastAsia="en-GB"/>
          </w:rPr>
          <w:t xml:space="preserve">two double-blind placebo-controlled trials </w:t>
        </w:r>
        <w:r w:rsidR="00A45C30">
          <w:rPr>
            <w:lang w:eastAsia="en-GB"/>
          </w:rPr>
          <w:t>of opiate antagonists (nal</w:t>
        </w:r>
      </w:ins>
      <w:ins w:id="101" w:author="Nathan Huneke" w:date="2021-09-09T12:45:00Z">
        <w:r w:rsidR="00A45C30">
          <w:rPr>
            <w:lang w:eastAsia="en-GB"/>
          </w:rPr>
          <w:t xml:space="preserve">trexone or </w:t>
        </w:r>
        <w:proofErr w:type="spellStart"/>
        <w:r w:rsidR="00A45C30">
          <w:rPr>
            <w:lang w:eastAsia="en-GB"/>
          </w:rPr>
          <w:t>nalmefene</w:t>
        </w:r>
        <w:proofErr w:type="spellEnd"/>
        <w:r w:rsidR="00A45C30">
          <w:rPr>
            <w:lang w:eastAsia="en-GB"/>
          </w:rPr>
          <w:t>)</w:t>
        </w:r>
        <w:r w:rsidR="00730730">
          <w:rPr>
            <w:lang w:eastAsia="en-GB"/>
          </w:rPr>
          <w:t>, younger age was associated with placebo response, while a family history of alcoholism and intensity of gambling urges</w:t>
        </w:r>
        <w:r w:rsidR="00E92AAD">
          <w:rPr>
            <w:lang w:eastAsia="en-GB"/>
          </w:rPr>
          <w:t xml:space="preserve"> were important in medication response </w:t>
        </w:r>
      </w:ins>
      <w:r w:rsidR="00E92AAD">
        <w:rPr>
          <w:lang w:eastAsia="en-GB"/>
        </w:rPr>
        <w:fldChar w:fldCharType="begin"/>
      </w:r>
      <w:r w:rsidR="00E92AAD">
        <w:rPr>
          <w:lang w:eastAsia="en-GB"/>
        </w:rPr>
        <w:instrText xml:space="preserve"> ADDIN EN.CITE &lt;EndNote&gt;&lt;Cite&gt;&lt;Author&gt;Grant&lt;/Author&gt;&lt;Year&gt;2008&lt;/Year&gt;&lt;RecNum&gt;192&lt;/RecNum&gt;&lt;DisplayText&gt;(Grant et al., 2008b)&lt;/DisplayText&gt;&lt;record&gt;&lt;rec-number&gt;192&lt;/rec-number&gt;&lt;foreign-keys&gt;&lt;key app="EN" db-id="dztt5tva9xzt2xerwstv9eenst5x9tafxe5z" timestamp="1622210622"&gt;192&lt;/key&gt;&lt;/foreign-keys&gt;&lt;ref-type name="Journal Article"&gt;17&lt;/ref-type&gt;&lt;contributors&gt;&lt;authors&gt;&lt;author&gt;Grant, J. E.&lt;/author&gt;&lt;author&gt;Kim, Suck Won&lt;/author&gt;&lt;author&gt;Hollander, E.&lt;/author&gt;&lt;author&gt;Potenza, M. N.&lt;/author&gt;&lt;/authors&gt;&lt;/contributors&gt;&lt;titles&gt;&lt;title&gt;Predicting response to opiate antagonists and placebo in the treatment of pathological gambling&lt;/title&gt;&lt;secondary-title&gt;Psychopharmacology&lt;/secondary-title&gt;&lt;/titles&gt;&lt;periodical&gt;&lt;full-title&gt;Psychopharmacology&lt;/full-title&gt;&lt;abbr-1&gt;Psychopharmacology&lt;/abbr-1&gt;&lt;abbr-2&gt;Psychopharmacology&lt;/abbr-2&gt;&lt;/periodical&gt;&lt;pages&gt;521-527&lt;/pages&gt;&lt;volume&gt;200&lt;/volume&gt;&lt;number&gt;4&lt;/number&gt;&lt;keywords&gt;&lt;keyword&gt;Gambling&lt;/keyword&gt;&lt;/keywords&gt;&lt;dates&gt;&lt;year&gt;2008&lt;/year&gt;&lt;/dates&gt;&lt;publisher&gt;Springer Science and Business Media LLC&lt;/publisher&gt;&lt;isbn&gt;0033-3158&lt;/isbn&gt;&lt;urls&gt;&lt;related-urls&gt;&lt;url&gt;https://dx.doi.org/10.1007/s00213-008-1235-3&lt;/url&gt;&lt;/related-urls&gt;&lt;/urls&gt;&lt;electronic-resource-num&gt;10.1007/s00213-008-1235-3&lt;/electronic-resource-num&gt;&lt;/record&gt;&lt;/Cite&gt;&lt;/EndNote&gt;</w:instrText>
      </w:r>
      <w:r w:rsidR="00E92AAD">
        <w:rPr>
          <w:lang w:eastAsia="en-GB"/>
        </w:rPr>
        <w:fldChar w:fldCharType="separate"/>
      </w:r>
      <w:r w:rsidR="00E92AAD">
        <w:rPr>
          <w:noProof/>
          <w:lang w:eastAsia="en-GB"/>
        </w:rPr>
        <w:t>(Grant et al., 2008b)</w:t>
      </w:r>
      <w:r w:rsidR="00E92AAD">
        <w:rPr>
          <w:lang w:eastAsia="en-GB"/>
        </w:rPr>
        <w:fldChar w:fldCharType="end"/>
      </w:r>
      <w:ins w:id="102" w:author="Nathan Huneke" w:date="2021-09-09T12:46:00Z">
        <w:r w:rsidR="00E92AAD">
          <w:rPr>
            <w:lang w:eastAsia="en-GB"/>
          </w:rPr>
          <w:t xml:space="preserve">. </w:t>
        </w:r>
      </w:ins>
      <w:ins w:id="103" w:author="Nathan Huneke" w:date="2021-09-09T12:48:00Z">
        <w:r w:rsidR="00CA4D0F">
          <w:rPr>
            <w:lang w:eastAsia="en-GB"/>
          </w:rPr>
          <w:t>In another study</w:t>
        </w:r>
        <w:r w:rsidR="003143A2">
          <w:rPr>
            <w:lang w:eastAsia="en-GB"/>
          </w:rPr>
          <w:t xml:space="preserve"> of </w:t>
        </w:r>
        <w:r w:rsidR="00CA4D0F">
          <w:rPr>
            <w:lang w:eastAsia="en-GB"/>
          </w:rPr>
          <w:t xml:space="preserve">152 patients </w:t>
        </w:r>
        <w:r w:rsidR="003143A2">
          <w:rPr>
            <w:lang w:eastAsia="en-GB"/>
          </w:rPr>
          <w:t xml:space="preserve">assigned to placebo in multiple </w:t>
        </w:r>
      </w:ins>
      <w:ins w:id="104" w:author="Nathan Huneke" w:date="2021-09-13T15:11:00Z">
        <w:r w:rsidR="004315D9">
          <w:rPr>
            <w:lang w:eastAsia="en-GB"/>
          </w:rPr>
          <w:t>randomized</w:t>
        </w:r>
      </w:ins>
      <w:ins w:id="105" w:author="Nathan Huneke" w:date="2021-09-09T12:48:00Z">
        <w:r w:rsidR="003143A2">
          <w:rPr>
            <w:lang w:eastAsia="en-GB"/>
          </w:rPr>
          <w:t xml:space="preserve">-controlled trials, </w:t>
        </w:r>
        <w:r w:rsidR="001C2C1D">
          <w:rPr>
            <w:lang w:eastAsia="en-GB"/>
          </w:rPr>
          <w:t>placebo respo</w:t>
        </w:r>
      </w:ins>
      <w:ins w:id="106" w:author="Nathan Huneke" w:date="2021-09-09T12:51:00Z">
        <w:r w:rsidR="005E3956">
          <w:rPr>
            <w:lang w:eastAsia="en-GB"/>
          </w:rPr>
          <w:t>nders stayed in treatment significantly longer</w:t>
        </w:r>
      </w:ins>
      <w:ins w:id="107" w:author="Nathan Huneke" w:date="2021-09-09T12:49:00Z">
        <w:r w:rsidR="00B2779A">
          <w:rPr>
            <w:lang w:eastAsia="en-GB"/>
          </w:rPr>
          <w:t>,</w:t>
        </w:r>
      </w:ins>
      <w:ins w:id="108" w:author="Nathan Huneke" w:date="2021-09-09T12:51:00Z">
        <w:r w:rsidR="005E3956">
          <w:rPr>
            <w:lang w:eastAsia="en-GB"/>
          </w:rPr>
          <w:t xml:space="preserve"> were more likely to support ‘enjoyment’ and less likely to support ‘loneliness’ or ‘boredom’</w:t>
        </w:r>
      </w:ins>
      <w:ins w:id="109" w:author="Nathan Huneke" w:date="2021-09-13T15:12:00Z">
        <w:r w:rsidR="00AF4DB3">
          <w:rPr>
            <w:lang w:eastAsia="en-GB"/>
          </w:rPr>
          <w:t xml:space="preserve"> as triggers for gambling</w:t>
        </w:r>
      </w:ins>
      <w:ins w:id="110" w:author="Nathan Huneke" w:date="2021-09-09T12:52:00Z">
        <w:r w:rsidR="008142BF">
          <w:rPr>
            <w:lang w:eastAsia="en-GB"/>
          </w:rPr>
          <w:t>, and were more</w:t>
        </w:r>
      </w:ins>
      <w:ins w:id="111" w:author="Nathan Huneke" w:date="2021-09-09T12:53:00Z">
        <w:r w:rsidR="008142BF">
          <w:rPr>
            <w:lang w:eastAsia="en-GB"/>
          </w:rPr>
          <w:t xml:space="preserve"> likely to be non-Caucasian. Interestingly, there was no difference in age between placebo responders and non-responders in this study </w:t>
        </w:r>
      </w:ins>
      <w:r w:rsidR="008142BF">
        <w:rPr>
          <w:lang w:eastAsia="en-GB"/>
        </w:rPr>
        <w:fldChar w:fldCharType="begin"/>
      </w:r>
      <w:r w:rsidR="008142BF">
        <w:rPr>
          <w:lang w:eastAsia="en-GB"/>
        </w:rPr>
        <w:instrText xml:space="preserve"> ADDIN EN.CITE &lt;EndNote&gt;&lt;Cite&gt;&lt;Author&gt;Grant&lt;/Author&gt;&lt;Year&gt;2017&lt;/Year&gt;&lt;RecNum&gt;180&lt;/RecNum&gt;&lt;DisplayText&gt;(Grant and Chamberlain, 2017)&lt;/DisplayText&gt;&lt;record&gt;&lt;rec-number&gt;180&lt;/rec-number&gt;&lt;foreign-keys&gt;&lt;key app="EN" db-id="dztt5tva9xzt2xerwstv9eenst5x9tafxe5z" timestamp="1621849944"&gt;180&lt;/key&gt;&lt;/foreign-keys&gt;&lt;ref-type name="Journal Article"&gt;17&lt;/ref-type&gt;&lt;contributors&gt;&lt;authors&gt;&lt;author&gt;Grant, J. E.&lt;/author&gt;&lt;author&gt;Chamberlain, S. R.&lt;/author&gt;&lt;/authors&gt;&lt;/contributors&gt;&lt;auth-address&gt;Department of Psychiatry and Behavioral Neuroscience, University of Chicago, Pritzker School of Medicine, Chicago, IL, USA E-mail: jongrant@uchicago.edu.&lt;/auth-address&gt;&lt;titles&gt;&lt;title&gt;The placebo effect and its clinical associations in gambling disorder&lt;/title&gt;&lt;secondary-title&gt;Ann Clin Psychiatry&lt;/secondary-title&gt;&lt;/titles&gt;&lt;periodical&gt;&lt;full-title&gt;Annals of Clinical Psychiatry&lt;/full-title&gt;&lt;abbr-1&gt;Ann. Clin. Psychiatry&lt;/abbr-1&gt;&lt;abbr-2&gt;Ann Clin Psychiatry&lt;/abbr-2&gt;&lt;/periodical&gt;&lt;pages&gt;167-172&lt;/pages&gt;&lt;volume&gt;29&lt;/volume&gt;&lt;number&gt;3&lt;/number&gt;&lt;edition&gt;2017/07/25&lt;/edition&gt;&lt;keywords&gt;&lt;keyword&gt;Gambling&lt;/keyword&gt;&lt;/keywords&gt;&lt;dates&gt;&lt;year&gt;2017&lt;/year&gt;&lt;pub-dates&gt;&lt;date&gt;Aug&lt;/date&gt;&lt;/pub-dates&gt;&lt;/dates&gt;&lt;isbn&gt;1547-3325 (Electronic)&amp;#xD;1040-1237 (Linking)&lt;/isbn&gt;&lt;accession-num&gt;28738096&lt;/accession-num&gt;&lt;label&gt;Chamberlain&lt;/label&gt;&lt;urls&gt;&lt;related-urls&gt;&lt;url&gt;https://www.ncbi.nlm.nih.gov/pubmed/28738096&lt;/url&gt;&lt;/related-urls&gt;&lt;/urls&gt;&lt;custom2&gt;PMC5540171&lt;/custom2&gt;&lt;/record&gt;&lt;/Cite&gt;&lt;/EndNote&gt;</w:instrText>
      </w:r>
      <w:r w:rsidR="008142BF">
        <w:rPr>
          <w:lang w:eastAsia="en-GB"/>
        </w:rPr>
        <w:fldChar w:fldCharType="separate"/>
      </w:r>
      <w:r w:rsidR="008142BF">
        <w:rPr>
          <w:noProof/>
          <w:lang w:eastAsia="en-GB"/>
        </w:rPr>
        <w:t>(Grant and Chamberlain, 2017)</w:t>
      </w:r>
      <w:r w:rsidR="008142BF">
        <w:rPr>
          <w:lang w:eastAsia="en-GB"/>
        </w:rPr>
        <w:fldChar w:fldCharType="end"/>
      </w:r>
      <w:ins w:id="112" w:author="Nathan Huneke" w:date="2021-09-09T12:53:00Z">
        <w:r w:rsidR="00DF3EF6">
          <w:rPr>
            <w:lang w:eastAsia="en-GB"/>
          </w:rPr>
          <w:t xml:space="preserve">. </w:t>
        </w:r>
      </w:ins>
      <w:ins w:id="113" w:author="Nathan Huneke" w:date="2021-09-09T12:54:00Z">
        <w:r w:rsidR="00DF3EF6">
          <w:rPr>
            <w:lang w:eastAsia="en-GB"/>
          </w:rPr>
          <w:t xml:space="preserve">However, </w:t>
        </w:r>
      </w:ins>
      <w:ins w:id="114" w:author="Nathan Huneke" w:date="2021-09-13T15:14:00Z">
        <w:r w:rsidR="00A20E9B">
          <w:rPr>
            <w:lang w:eastAsia="en-GB"/>
          </w:rPr>
          <w:t xml:space="preserve">it is unknown whether these </w:t>
        </w:r>
      </w:ins>
      <w:ins w:id="115" w:author="Nathan Huneke" w:date="2021-09-13T15:15:00Z">
        <w:r w:rsidR="00FC6C87">
          <w:rPr>
            <w:lang w:eastAsia="en-GB"/>
          </w:rPr>
          <w:t>findin</w:t>
        </w:r>
      </w:ins>
      <w:ins w:id="116" w:author="Grant, Jon [BSD] - PSY" w:date="2021-09-19T07:43:00Z">
        <w:r w:rsidR="004645BE">
          <w:rPr>
            <w:lang w:eastAsia="en-GB"/>
          </w:rPr>
          <w:t>g</w:t>
        </w:r>
      </w:ins>
      <w:ins w:id="117" w:author="Nathan Huneke" w:date="2021-09-13T15:15:00Z">
        <w:del w:id="118" w:author="Grant, Jon [BSD] - PSY" w:date="2021-09-19T07:43:00Z">
          <w:r w:rsidR="00FC6C87" w:rsidDel="004645BE">
            <w:rPr>
              <w:lang w:eastAsia="en-GB"/>
            </w:rPr>
            <w:delText>f</w:delText>
          </w:r>
        </w:del>
        <w:r w:rsidR="00FC6C87">
          <w:rPr>
            <w:lang w:eastAsia="en-GB"/>
          </w:rPr>
          <w:t>s</w:t>
        </w:r>
      </w:ins>
      <w:ins w:id="119" w:author="Nathan Huneke" w:date="2021-09-13T15:14:00Z">
        <w:r w:rsidR="00A20E9B">
          <w:rPr>
            <w:lang w:eastAsia="en-GB"/>
          </w:rPr>
          <w:t xml:space="preserve"> </w:t>
        </w:r>
        <w:r w:rsidR="00FC6C87">
          <w:rPr>
            <w:lang w:eastAsia="en-GB"/>
          </w:rPr>
          <w:t>are specific to their respective studies or can be generalized</w:t>
        </w:r>
      </w:ins>
      <w:ins w:id="120" w:author="Nathan Huneke" w:date="2021-09-13T15:15:00Z">
        <w:r w:rsidR="00FC6C87">
          <w:rPr>
            <w:lang w:eastAsia="en-GB"/>
          </w:rPr>
          <w:t xml:space="preserve"> to the gambling disorder population as a whole</w:t>
        </w:r>
      </w:ins>
      <w:ins w:id="121" w:author="Nathan Huneke" w:date="2021-09-09T12:54:00Z">
        <w:r w:rsidR="00DF3EF6">
          <w:rPr>
            <w:lang w:eastAsia="en-GB"/>
          </w:rPr>
          <w:t xml:space="preserve">. </w:t>
        </w:r>
      </w:ins>
      <w:ins w:id="122" w:author="Nathan Huneke" w:date="2021-09-13T15:15:00Z">
        <w:r w:rsidR="00FC6C87">
          <w:rPr>
            <w:lang w:eastAsia="en-GB"/>
          </w:rPr>
          <w:t>The first study</w:t>
        </w:r>
      </w:ins>
      <w:ins w:id="123" w:author="Nathan Huneke" w:date="2021-09-09T12:54:00Z">
        <w:r w:rsidR="00DF3EF6">
          <w:rPr>
            <w:lang w:eastAsia="en-GB"/>
          </w:rPr>
          <w:t xml:space="preserve"> </w:t>
        </w:r>
      </w:ins>
      <w:ins w:id="124" w:author="Nathan Huneke" w:date="2021-09-13T15:15:00Z">
        <w:r w:rsidR="00184AE4">
          <w:rPr>
            <w:lang w:eastAsia="en-GB"/>
          </w:rPr>
          <w:t>included</w:t>
        </w:r>
      </w:ins>
      <w:ins w:id="125" w:author="Nathan Huneke" w:date="2021-09-09T12:55:00Z">
        <w:r w:rsidR="00CB2C3C">
          <w:rPr>
            <w:lang w:eastAsia="en-GB"/>
          </w:rPr>
          <w:t xml:space="preserve"> only a single class of medication</w:t>
        </w:r>
        <w:r w:rsidR="008307DF">
          <w:rPr>
            <w:lang w:eastAsia="en-GB"/>
          </w:rPr>
          <w:t xml:space="preserve"> (opiate antagonists) </w:t>
        </w:r>
      </w:ins>
      <w:r w:rsidR="008307DF">
        <w:rPr>
          <w:lang w:eastAsia="en-GB"/>
        </w:rPr>
        <w:fldChar w:fldCharType="begin"/>
      </w:r>
      <w:r w:rsidR="008307DF">
        <w:rPr>
          <w:lang w:eastAsia="en-GB"/>
        </w:rPr>
        <w:instrText xml:space="preserve"> ADDIN EN.CITE &lt;EndNote&gt;&lt;Cite&gt;&lt;Author&gt;Grant&lt;/Author&gt;&lt;Year&gt;2008&lt;/Year&gt;&lt;RecNum&gt;192&lt;/RecNum&gt;&lt;DisplayText&gt;(Grant et al., 2008b)&lt;/DisplayText&gt;&lt;record&gt;&lt;rec-number&gt;192&lt;/rec-number&gt;&lt;foreign-keys&gt;&lt;key app="EN" db-id="dztt5tva9xzt2xerwstv9eenst5x9tafxe5z" timestamp="1622210622"&gt;192&lt;/key&gt;&lt;/foreign-keys&gt;&lt;ref-type name="Journal Article"&gt;17&lt;/ref-type&gt;&lt;contributors&gt;&lt;authors&gt;&lt;author&gt;Grant, J. E.&lt;/author&gt;&lt;author&gt;Kim, Suck Won&lt;/author&gt;&lt;author&gt;Hollander, E.&lt;/author&gt;&lt;author&gt;Potenza, M. N.&lt;/author&gt;&lt;/authors&gt;&lt;/contributors&gt;&lt;titles&gt;&lt;title&gt;Predicting response to opiate antagonists and placebo in the treatment of pathological gambling&lt;/title&gt;&lt;secondary-title&gt;Psychopharmacology&lt;/secondary-title&gt;&lt;/titles&gt;&lt;periodical&gt;&lt;full-title&gt;Psychopharmacology&lt;/full-title&gt;&lt;abbr-1&gt;Psychopharmacology&lt;/abbr-1&gt;&lt;abbr-2&gt;Psychopharmacology&lt;/abbr-2&gt;&lt;/periodical&gt;&lt;pages&gt;521-527&lt;/pages&gt;&lt;volume&gt;200&lt;/volume&gt;&lt;number&gt;4&lt;/number&gt;&lt;keywords&gt;&lt;keyword&gt;Gambling&lt;/keyword&gt;&lt;/keywords&gt;&lt;dates&gt;&lt;year&gt;2008&lt;/year&gt;&lt;/dates&gt;&lt;publisher&gt;Springer Science and Business Media LLC&lt;/publisher&gt;&lt;isbn&gt;0033-3158&lt;/isbn&gt;&lt;urls&gt;&lt;related-urls&gt;&lt;url&gt;https://dx.doi.org/10.1007/s00213-008-1235-3&lt;/url&gt;&lt;/related-urls&gt;&lt;/urls&gt;&lt;electronic-resource-num&gt;10.1007/s00213-008-1235-3&lt;/electronic-resource-num&gt;&lt;/record&gt;&lt;/Cite&gt;&lt;/EndNote&gt;</w:instrText>
      </w:r>
      <w:r w:rsidR="008307DF">
        <w:rPr>
          <w:lang w:eastAsia="en-GB"/>
        </w:rPr>
        <w:fldChar w:fldCharType="separate"/>
      </w:r>
      <w:r w:rsidR="008307DF">
        <w:rPr>
          <w:noProof/>
          <w:lang w:eastAsia="en-GB"/>
        </w:rPr>
        <w:t>(Grant et al., 2008b)</w:t>
      </w:r>
      <w:r w:rsidR="008307DF">
        <w:rPr>
          <w:lang w:eastAsia="en-GB"/>
        </w:rPr>
        <w:fldChar w:fldCharType="end"/>
      </w:r>
      <w:ins w:id="126" w:author="Nathan Huneke" w:date="2021-09-09T12:55:00Z">
        <w:r w:rsidR="008307DF">
          <w:rPr>
            <w:lang w:eastAsia="en-GB"/>
          </w:rPr>
          <w:t xml:space="preserve">. It </w:t>
        </w:r>
        <w:del w:id="127" w:author="SRC" w:date="2021-09-19T15:15:00Z">
          <w:r w:rsidR="008307DF" w:rsidDel="00453728">
            <w:rPr>
              <w:lang w:eastAsia="en-GB"/>
            </w:rPr>
            <w:delText>is</w:delText>
          </w:r>
        </w:del>
      </w:ins>
      <w:ins w:id="128" w:author="Nathan Huneke" w:date="2021-09-09T12:57:00Z">
        <w:del w:id="129" w:author="SRC" w:date="2021-09-19T15:15:00Z">
          <w:r w:rsidR="00390F11" w:rsidDel="00453728">
            <w:rPr>
              <w:lang w:eastAsia="en-GB"/>
            </w:rPr>
            <w:delText xml:space="preserve"> </w:delText>
          </w:r>
        </w:del>
        <w:r w:rsidR="00390F11">
          <w:rPr>
            <w:lang w:eastAsia="en-GB"/>
          </w:rPr>
          <w:t>therefore</w:t>
        </w:r>
      </w:ins>
      <w:ins w:id="130" w:author="SRC" w:date="2021-09-19T15:15:00Z">
        <w:r w:rsidR="00453728">
          <w:rPr>
            <w:lang w:eastAsia="en-GB"/>
          </w:rPr>
          <w:t xml:space="preserve"> remains to be determined</w:t>
        </w:r>
      </w:ins>
      <w:ins w:id="131" w:author="Nathan Huneke" w:date="2021-09-09T12:55:00Z">
        <w:del w:id="132" w:author="SRC" w:date="2021-09-19T15:15:00Z">
          <w:r w:rsidR="008307DF" w:rsidDel="00453728">
            <w:rPr>
              <w:lang w:eastAsia="en-GB"/>
            </w:rPr>
            <w:delText xml:space="preserve"> unknown</w:delText>
          </w:r>
        </w:del>
        <w:r w:rsidR="008307DF">
          <w:rPr>
            <w:lang w:eastAsia="en-GB"/>
          </w:rPr>
          <w:t xml:space="preserve"> whether </w:t>
        </w:r>
      </w:ins>
      <w:ins w:id="133" w:author="Nathan Huneke" w:date="2021-09-09T12:57:00Z">
        <w:r w:rsidR="00390F11">
          <w:rPr>
            <w:lang w:eastAsia="en-GB"/>
          </w:rPr>
          <w:t xml:space="preserve">family history of alcoholism and intensity of gambling urges are </w:t>
        </w:r>
      </w:ins>
      <w:ins w:id="134" w:author="Nathan Huneke" w:date="2021-09-13T15:12:00Z">
        <w:r w:rsidR="004C2D63">
          <w:rPr>
            <w:lang w:eastAsia="en-GB"/>
          </w:rPr>
          <w:t>specific predictors of</w:t>
        </w:r>
      </w:ins>
      <w:ins w:id="135" w:author="Nathan Huneke" w:date="2021-09-09T12:57:00Z">
        <w:r w:rsidR="00390F11">
          <w:rPr>
            <w:lang w:eastAsia="en-GB"/>
          </w:rPr>
          <w:t xml:space="preserve"> response to opiate antagonists. The second study did not include</w:t>
        </w:r>
      </w:ins>
      <w:ins w:id="136" w:author="Nathan Huneke" w:date="2021-09-09T12:58:00Z">
        <w:r w:rsidR="00C63513">
          <w:rPr>
            <w:lang w:eastAsia="en-GB"/>
          </w:rPr>
          <w:t xml:space="preserve"> patients assigned to active medication, meaning it is unclear whether the predictive factors identified are specific </w:t>
        </w:r>
        <w:r w:rsidR="00684575">
          <w:rPr>
            <w:lang w:eastAsia="en-GB"/>
          </w:rPr>
          <w:t xml:space="preserve">to </w:t>
        </w:r>
        <w:r w:rsidR="00C63513">
          <w:rPr>
            <w:lang w:eastAsia="en-GB"/>
          </w:rPr>
          <w:t>placebo response or</w:t>
        </w:r>
        <w:r w:rsidR="00684575">
          <w:rPr>
            <w:lang w:eastAsia="en-GB"/>
          </w:rPr>
          <w:t xml:space="preserve"> </w:t>
        </w:r>
      </w:ins>
      <w:ins w:id="137" w:author="Nathan Huneke" w:date="2021-09-09T12:59:00Z">
        <w:r w:rsidR="00684575">
          <w:rPr>
            <w:lang w:eastAsia="en-GB"/>
          </w:rPr>
          <w:t xml:space="preserve">are non-specific predictors of </w:t>
        </w:r>
        <w:r w:rsidR="005C0CFA">
          <w:rPr>
            <w:lang w:eastAsia="en-GB"/>
          </w:rPr>
          <w:t xml:space="preserve">improvement in symptoms </w:t>
        </w:r>
      </w:ins>
      <w:r w:rsidR="005C0CFA">
        <w:rPr>
          <w:lang w:eastAsia="en-GB"/>
        </w:rPr>
        <w:fldChar w:fldCharType="begin">
          <w:fldData xml:space="preserve">PEVuZE5vdGU+PENpdGU+PEF1dGhvcj5HcmFudDwvQXV0aG9yPjxZZWFyPjIwMTc8L1llYXI+PFJl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</w:fldData>
        </w:fldChar>
      </w:r>
      <w:r w:rsidR="00210D2A">
        <w:rPr>
          <w:lang w:eastAsia="en-GB"/>
        </w:rPr>
        <w:instrText xml:space="preserve"> ADDIN EN.CITE </w:instrText>
      </w:r>
      <w:r w:rsidR="00210D2A">
        <w:rPr>
          <w:lang w:eastAsia="en-GB"/>
        </w:rPr>
        <w:fldChar w:fldCharType="begin">
          <w:fldData xml:space="preserve">PEVuZE5vdGU+PENpdGU+PEF1dGhvcj5HcmFudDwvQXV0aG9yPjxZZWFyPjIwMTc8L1llYXI+PFJl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</w:fldData>
        </w:fldChar>
      </w:r>
      <w:r w:rsidR="00210D2A">
        <w:rPr>
          <w:lang w:eastAsia="en-GB"/>
        </w:rPr>
        <w:instrText xml:space="preserve"> ADDIN EN.CITE.DATA </w:instrText>
      </w:r>
      <w:r w:rsidR="00210D2A">
        <w:rPr>
          <w:lang w:eastAsia="en-GB"/>
        </w:rPr>
      </w:r>
      <w:r w:rsidR="00210D2A">
        <w:rPr>
          <w:lang w:eastAsia="en-GB"/>
        </w:rPr>
        <w:fldChar w:fldCharType="end"/>
      </w:r>
      <w:r w:rsidR="005C0CFA">
        <w:rPr>
          <w:lang w:eastAsia="en-GB"/>
        </w:rPr>
      </w:r>
      <w:r w:rsidR="005C0CFA">
        <w:rPr>
          <w:lang w:eastAsia="en-GB"/>
        </w:rPr>
        <w:fldChar w:fldCharType="separate"/>
      </w:r>
      <w:r w:rsidR="00210D2A">
        <w:rPr>
          <w:noProof/>
          <w:lang w:eastAsia="en-GB"/>
        </w:rPr>
        <w:t>(Grant and Chamberlain, 2017; Huneke et al., 2020)</w:t>
      </w:r>
      <w:r w:rsidR="005C0CFA">
        <w:rPr>
          <w:lang w:eastAsia="en-GB"/>
        </w:rPr>
        <w:fldChar w:fldCharType="end"/>
      </w:r>
      <w:ins w:id="138" w:author="Nathan Huneke" w:date="2021-09-09T12:59:00Z">
        <w:r w:rsidR="005C0CFA">
          <w:rPr>
            <w:lang w:eastAsia="en-GB"/>
          </w:rPr>
          <w:t>.</w:t>
        </w:r>
      </w:ins>
      <w:ins w:id="139" w:author="Nathan Huneke" w:date="2021-09-09T12:49:00Z">
        <w:r w:rsidR="00B2779A">
          <w:rPr>
            <w:lang w:eastAsia="en-GB"/>
          </w:rPr>
          <w:t xml:space="preserve"> </w:t>
        </w:r>
      </w:ins>
      <w:del w:id="140" w:author="Nathan Huneke" w:date="2021-09-09T12:30:00Z">
        <w:r w:rsidR="0059730E" w:rsidDel="00F9505C">
          <w:rPr>
            <w:lang w:eastAsia="en-GB"/>
          </w:rPr>
          <w:delText>A number of s</w:delText>
        </w:r>
        <w:r w:rsidR="00E36423" w:rsidDel="00F9505C">
          <w:rPr>
            <w:lang w:eastAsia="en-GB"/>
          </w:rPr>
          <w:delText xml:space="preserve">uch factors </w:delText>
        </w:r>
        <w:r w:rsidR="0059730E" w:rsidDel="00F9505C">
          <w:rPr>
            <w:lang w:eastAsia="en-GB"/>
          </w:rPr>
          <w:delText>have been associated with altered</w:delText>
        </w:r>
        <w:r w:rsidR="00E36423" w:rsidDel="00F9505C">
          <w:rPr>
            <w:lang w:eastAsia="en-GB"/>
          </w:rPr>
          <w:delText xml:space="preserve"> response</w:delText>
        </w:r>
        <w:r w:rsidR="0059730E" w:rsidDel="00F9505C">
          <w:rPr>
            <w:lang w:eastAsia="en-GB"/>
          </w:rPr>
          <w:delText>s</w:delText>
        </w:r>
        <w:r w:rsidR="00E36423" w:rsidDel="00F9505C">
          <w:rPr>
            <w:lang w:eastAsia="en-GB"/>
          </w:rPr>
          <w:delText xml:space="preserve"> to pharmacotherapy, psychotherapy and placebo</w:delText>
        </w:r>
        <w:r w:rsidR="0059730E" w:rsidDel="00F9505C">
          <w:rPr>
            <w:lang w:eastAsia="en-GB"/>
          </w:rPr>
          <w:delText>, including</w:delText>
        </w:r>
        <w:r w:rsidR="00E36423" w:rsidDel="00F9505C">
          <w:rPr>
            <w:lang w:eastAsia="en-GB"/>
          </w:rPr>
          <w:delText xml:space="preserve"> family history of alcohol use disorders, presence of comorbid psychiatric disorder, age, gender, and ethnicity</w:delText>
        </w:r>
        <w:r w:rsidR="0070118C" w:rsidDel="00F9505C">
          <w:rPr>
            <w:lang w:eastAsia="en-GB"/>
          </w:rPr>
          <w:delText xml:space="preserve"> </w:delText>
        </w:r>
        <w:r w:rsidR="00E36423" w:rsidDel="00F9505C">
          <w:rPr>
            <w:lang w:eastAsia="en-GB"/>
          </w:rPr>
          <w:fldChar w:fldCharType="begin">
            <w:fldData xml:space="preserve">PEVuZE5vdGU+PENpdGU+PEF1dGhvcj5HcmFudDwvQXV0aG9yPjxZZWFyPjIwMTc8L1llYXI+PFJl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</w:fldData>
          </w:fldChar>
        </w:r>
        <w:r w:rsidR="00D41634" w:rsidDel="00F9505C">
          <w:rPr>
            <w:lang w:eastAsia="en-GB"/>
          </w:rPr>
          <w:delInstrText xml:space="preserve"> ADDIN EN.CITE </w:delInstrText>
        </w:r>
        <w:r w:rsidR="00D41634" w:rsidDel="00F9505C">
          <w:rPr>
            <w:lang w:eastAsia="en-GB"/>
          </w:rPr>
          <w:fldChar w:fldCharType="begin">
            <w:fldData xml:space="preserve">PEVuZE5vdGU+PENpdGU+PEF1dGhvcj5HcmFudDwvQXV0aG9yPjxZZWFyPjIwMTc8L1llYXI+PFJl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</w:fldData>
          </w:fldChar>
        </w:r>
        <w:r w:rsidR="00D41634" w:rsidDel="00F9505C">
          <w:rPr>
            <w:lang w:eastAsia="en-GB"/>
          </w:rPr>
          <w:delInstrText xml:space="preserve"> ADDIN EN.CITE.DATA </w:delInstrText>
        </w:r>
        <w:r w:rsidR="00D41634" w:rsidDel="00F9505C">
          <w:rPr>
            <w:lang w:eastAsia="en-GB"/>
          </w:rPr>
        </w:r>
        <w:r w:rsidR="00D41634" w:rsidDel="00F9505C">
          <w:rPr>
            <w:lang w:eastAsia="en-GB"/>
          </w:rPr>
          <w:fldChar w:fldCharType="end"/>
        </w:r>
        <w:r w:rsidR="00E36423" w:rsidDel="00F9505C">
          <w:rPr>
            <w:lang w:eastAsia="en-GB"/>
          </w:rPr>
        </w:r>
        <w:r w:rsidR="00E36423" w:rsidDel="00F9505C">
          <w:rPr>
            <w:lang w:eastAsia="en-GB"/>
          </w:rPr>
          <w:fldChar w:fldCharType="separate"/>
        </w:r>
        <w:r w:rsidR="00D41634" w:rsidDel="00F9505C">
          <w:rPr>
            <w:noProof/>
            <w:lang w:eastAsia="en-GB"/>
          </w:rPr>
          <w:delText>(Grant and Chamberlain, 2017; Grant et al., 2008b; Merkouris et al., 2016)</w:delText>
        </w:r>
        <w:r w:rsidR="00E36423" w:rsidDel="00F9505C">
          <w:rPr>
            <w:lang w:eastAsia="en-GB"/>
          </w:rPr>
          <w:fldChar w:fldCharType="end"/>
        </w:r>
        <w:r w:rsidR="00E36423" w:rsidDel="00F9505C">
          <w:rPr>
            <w:lang w:eastAsia="en-GB"/>
          </w:rPr>
          <w:delText xml:space="preserve">. </w:delText>
        </w:r>
      </w:del>
      <w:moveFromRangeStart w:id="141" w:author="Nathan Huneke" w:date="2021-09-08T15:56:00Z" w:name="move82008995"/>
      <w:moveFrom w:id="142" w:author="Nathan Huneke" w:date="2021-09-08T15:56:00Z">
        <w:r w:rsidR="007E1E83" w:rsidDel="00103865">
          <w:rPr>
            <w:lang w:eastAsia="en-GB"/>
          </w:rPr>
          <w:t>W</w:t>
        </w:r>
        <w:r w:rsidR="00E36423" w:rsidDel="00103865">
          <w:rPr>
            <w:lang w:eastAsia="en-GB"/>
          </w:rPr>
          <w:t xml:space="preserve">hich factors are more likely to predict response to one treatment modality or another remains unknown. This </w:t>
        </w:r>
        <w:r w:rsidR="0059730E" w:rsidDel="00103865">
          <w:rPr>
            <w:lang w:eastAsia="en-GB"/>
          </w:rPr>
          <w:t>could lead to</w:t>
        </w:r>
        <w:r w:rsidR="00E36423" w:rsidDel="00103865">
          <w:rPr>
            <w:lang w:eastAsia="en-GB"/>
          </w:rPr>
          <w:t xml:space="preserve"> poor control of confounders in clinical trials </w:t>
        </w:r>
        <w:r w:rsidR="00EF76DC" w:rsidDel="00103865">
          <w:rPr>
            <w:lang w:eastAsia="en-GB"/>
          </w:rPr>
          <w:t>for</w:t>
        </w:r>
        <w:r w:rsidR="00E36423" w:rsidDel="00103865">
          <w:rPr>
            <w:lang w:eastAsia="en-GB"/>
          </w:rPr>
          <w:t xml:space="preserve"> gambling disorder, reducing the trials’ assay sensitivity</w:t>
        </w:r>
        <w:r w:rsidR="0070118C" w:rsidDel="00103865">
          <w:rPr>
            <w:lang w:eastAsia="en-GB"/>
          </w:rPr>
          <w:t xml:space="preserve"> </w:t>
        </w:r>
        <w:r w:rsidR="00E36423" w:rsidDel="00103865">
          <w:rPr>
            <w:lang w:eastAsia="en-GB"/>
          </w:rPr>
          <w:fldChar w:fldCharType="begin"/>
        </w:r>
        <w:r w:rsidR="005C014D" w:rsidDel="00103865">
          <w:rPr>
            <w:lang w:eastAsia="en-GB"/>
          </w:rPr>
          <w:instrText xml:space="preserve"> ADDIN EN.CITE &lt;EndNote&gt;&lt;Cite&gt;&lt;Author&gt;Huneke&lt;/Author&gt;&lt;Year&gt;2020&lt;/Year&gt;&lt;RecNum&gt;238&lt;/RecNum&gt;&lt;DisplayText&gt;(Huneke et al., 2020)&lt;/DisplayText&gt;&lt;record&gt;&lt;rec-number&gt;238&lt;/rec-number&gt;&lt;foreign-keys&gt;&lt;key app="EN" db-id="dztt5tva9xzt2xerwstv9eenst5x9tafxe5z" timestamp="1625479089"&gt;238&lt;/key&gt;&lt;/foreign-keys&gt;&lt;ref-type name="Journal Article"&gt;17&lt;/ref-type&gt;&lt;contributors&gt;&lt;authors&gt;&lt;author&gt;Huneke, N. T. M.&lt;/author&gt;&lt;author&gt;van der Wee, N.&lt;/author&gt;&lt;author&gt;Garner, M.&lt;/author&gt;&lt;author&gt;Baldwin, D. S.&lt;/author&gt;&lt;/authors&gt;&lt;/contributors&gt;&lt;auth-address&gt;Clinical and Experimental Sciences, Faculty of Medicine, University of Southampton, Southampton, UK.&amp;#xD;University Department of Psychiatry, Academic Centre, College Keep, 4-12 Terminus Terrace, Southampton, SO14 3DT, UK.&amp;#xD;Department of Psychiatry, Leiden University Medical Center, Leiden, The Netherlands.&amp;#xD;Academic Unit of Psychology, Faculty of Environmental and Life Sciences, University of Southampton, Southampton, UK.&amp;#xD;University Department of Psychiatry and Mental Health, University of Cape Town, Cape Town, South Africa.&lt;/auth-address&gt;&lt;titles&gt;&lt;title&gt;Why we need more research into the placebo response in psychiatry&lt;/title&gt;&lt;secondary-title&gt;Psychol Med&lt;/secondary-title&gt;&lt;/titles&gt;&lt;periodical&gt;&lt;full-title&gt;Psychological Medicine&lt;/full-title&gt;&lt;abbr-1&gt;Psychol. Med.&lt;/abbr-1&gt;&lt;abbr-2&gt;Psychol Med&lt;/abbr-2&gt;&lt;/periodical&gt;&lt;pages&gt;2317-2323&lt;/pages&gt;&lt;volume&gt;50&lt;/volume&gt;&lt;number&gt;14&lt;/number&gt;&lt;edition&gt;2020/10/09&lt;/edition&gt;&lt;keywords&gt;&lt;keyword&gt;Background&lt;/keyword&gt;&lt;/keywords&gt;&lt;dates&gt;&lt;year&gt;2020&lt;/year&gt;&lt;pub-dates&gt;&lt;date&gt;Oct&lt;/date&gt;&lt;/pub-dates&gt;&lt;/dates&gt;&lt;isbn&gt;1469-8978 (Electronic)&amp;#xD;0033-2917 (Linking)&lt;/isbn&gt;&lt;accession-num&gt;33028433&lt;/accession-num&gt;&lt;label&gt;Baldwin&lt;/label&gt;&lt;urls&gt;&lt;related-urls&gt;&lt;url&gt;https://www.ncbi.nlm.nih.gov/pubmed/33028433&lt;/url&gt;&lt;/related-urls&gt;&lt;/urls&gt;&lt;custom2&gt;PMC7610180&lt;/custom2&gt;&lt;electronic-resource-num&gt;10.1017/S0033291720003633&lt;/electronic-resource-num&gt;&lt;/record&gt;&lt;/Cite&gt;&lt;/EndNote&gt;</w:instrText>
        </w:r>
        <w:r w:rsidR="00E36423" w:rsidDel="00103865">
          <w:rPr>
            <w:lang w:eastAsia="en-GB"/>
          </w:rPr>
          <w:fldChar w:fldCharType="separate"/>
        </w:r>
        <w:r w:rsidR="00EA4414" w:rsidDel="00103865">
          <w:rPr>
            <w:noProof/>
            <w:lang w:eastAsia="en-GB"/>
          </w:rPr>
          <w:t>(Huneke et al., 2020)</w:t>
        </w:r>
        <w:r w:rsidR="00E36423" w:rsidDel="00103865">
          <w:rPr>
            <w:lang w:eastAsia="en-GB"/>
          </w:rPr>
          <w:fldChar w:fldCharType="end"/>
        </w:r>
        <w:r w:rsidR="00E36423" w:rsidDel="00103865">
          <w:rPr>
            <w:lang w:eastAsia="en-GB"/>
          </w:rPr>
          <w:t>.</w:t>
        </w:r>
      </w:moveFrom>
      <w:moveFromRangeEnd w:id="141"/>
    </w:p>
    <w:p w14:paraId="688CB9AC" w14:textId="431B72B1" w:rsidR="005C014D" w:rsidRDefault="00E36423" w:rsidP="004D6C55">
      <w:pPr>
        <w:rPr>
          <w:lang w:eastAsia="en-GB"/>
        </w:rPr>
      </w:pPr>
      <w:r>
        <w:rPr>
          <w:lang w:eastAsia="en-GB"/>
        </w:rPr>
        <w:t>In this study, we aimed to identify predictors of treatment response</w:t>
      </w:r>
      <w:ins w:id="143" w:author="Nathan Huneke" w:date="2021-09-09T13:00:00Z">
        <w:r w:rsidR="004D0142">
          <w:rPr>
            <w:lang w:eastAsia="en-GB"/>
          </w:rPr>
          <w:t xml:space="preserve"> in gambling disorder</w:t>
        </w:r>
      </w:ins>
      <w:r>
        <w:rPr>
          <w:lang w:eastAsia="en-GB"/>
        </w:rPr>
        <w:t>, and then to explore whether response predictors for pharmacotherapy and placebo</w:t>
      </w:r>
      <w:r w:rsidR="00834D1E">
        <w:rPr>
          <w:lang w:eastAsia="en-GB"/>
        </w:rPr>
        <w:t xml:space="preserve"> differed</w:t>
      </w:r>
      <w:del w:id="144" w:author="Nathan Huneke" w:date="2021-09-09T13:00:00Z">
        <w:r w:rsidR="00834D1E" w:rsidDel="004D0142">
          <w:rPr>
            <w:lang w:eastAsia="en-GB"/>
          </w:rPr>
          <w:delText>, in gambling disorder</w:delText>
        </w:r>
      </w:del>
      <w:r>
        <w:rPr>
          <w:lang w:eastAsia="en-GB"/>
        </w:rPr>
        <w:t xml:space="preserve">. </w:t>
      </w:r>
      <w:r>
        <w:rPr>
          <w:lang w:eastAsia="en-GB"/>
        </w:rPr>
        <w:lastRenderedPageBreak/>
        <w:t>We pooled data from treatment studies carried out in patients meeting diagnostic criteria for gambling disorder by the same group of researchers. A number of different pharmacological agents were tested in these trials with either an open-label or double-blind, placebo-controlled design. We hypothesi</w:t>
      </w:r>
      <w:r w:rsidR="007E1E83">
        <w:rPr>
          <w:lang w:eastAsia="en-GB"/>
        </w:rPr>
        <w:t>z</w:t>
      </w:r>
      <w:r>
        <w:rPr>
          <w:lang w:eastAsia="en-GB"/>
        </w:rPr>
        <w:t xml:space="preserve">ed that </w:t>
      </w:r>
      <w:r w:rsidR="005F6F8D">
        <w:rPr>
          <w:lang w:eastAsia="en-GB"/>
        </w:rPr>
        <w:t>some</w:t>
      </w:r>
      <w:r>
        <w:rPr>
          <w:lang w:eastAsia="en-GB"/>
        </w:rPr>
        <w:t xml:space="preserve"> variables</w:t>
      </w:r>
      <w:r w:rsidR="007A453B">
        <w:rPr>
          <w:lang w:eastAsia="en-GB"/>
        </w:rPr>
        <w:t xml:space="preserve"> </w:t>
      </w:r>
      <w:r w:rsidR="005F6F8D">
        <w:rPr>
          <w:lang w:eastAsia="en-GB"/>
        </w:rPr>
        <w:t>measured</w:t>
      </w:r>
      <w:r w:rsidR="007A453B">
        <w:rPr>
          <w:lang w:eastAsia="en-GB"/>
        </w:rPr>
        <w:t xml:space="preserve"> in all studies</w:t>
      </w:r>
      <w:del w:id="145" w:author="Nathan Huneke" w:date="2021-09-08T15:40:00Z">
        <w:r w:rsidDel="00E13DE0">
          <w:rPr>
            <w:lang w:eastAsia="en-GB"/>
          </w:rPr>
          <w:delText>, such as baseline demographics, treatment history, baseline severity of symptoms, and psychiatric comorbidity</w:delText>
        </w:r>
        <w:r w:rsidR="005F6F8D" w:rsidDel="00E13DE0">
          <w:rPr>
            <w:lang w:eastAsia="en-GB"/>
          </w:rPr>
          <w:delText>,</w:delText>
        </w:r>
      </w:del>
      <w:r>
        <w:rPr>
          <w:lang w:eastAsia="en-GB"/>
        </w:rPr>
        <w:t xml:space="preserve"> would transcend study design and treatment modality to predict treatment response in gambling disorder.</w:t>
      </w:r>
      <w:ins w:id="146" w:author="Nathan Huneke" w:date="2021-09-09T14:19:00Z">
        <w:r w:rsidR="00E87690">
          <w:rPr>
            <w:lang w:eastAsia="en-GB"/>
          </w:rPr>
          <w:t xml:space="preserve"> </w:t>
        </w:r>
      </w:ins>
      <w:ins w:id="147" w:author="Nathan Huneke" w:date="2021-09-09T14:20:00Z">
        <w:r w:rsidR="00E87690">
          <w:rPr>
            <w:lang w:eastAsia="en-GB"/>
          </w:rPr>
          <w:t xml:space="preserve">Specifically, </w:t>
        </w:r>
        <w:r w:rsidR="00E87690">
          <w:t>based on the above reported relationships between predictor variables and treatment outcomes</w:t>
        </w:r>
        <w:r w:rsidR="007531C1">
          <w:t xml:space="preserve">, we hypothesized that demographic </w:t>
        </w:r>
      </w:ins>
      <w:ins w:id="148" w:author="Nathan Huneke" w:date="2021-09-09T14:21:00Z">
        <w:r w:rsidR="007531C1">
          <w:t>(</w:t>
        </w:r>
        <w:r w:rsidR="00CA3894">
          <w:t xml:space="preserve">age, gender, and ethnicity) and clinical variables </w:t>
        </w:r>
      </w:ins>
      <w:ins w:id="149" w:author="Nathan Huneke" w:date="2021-09-09T14:22:00Z">
        <w:r w:rsidR="00CA3894">
          <w:t>(baseline severity, symptoms of anxiety</w:t>
        </w:r>
        <w:r w:rsidR="007A3675">
          <w:t xml:space="preserve"> or depression, comorbid psychiatric illness, and non-strategic gambling)</w:t>
        </w:r>
        <w:r w:rsidR="00182EE0">
          <w:t xml:space="preserve"> </w:t>
        </w:r>
      </w:ins>
      <w:ins w:id="150" w:author="Nathan Huneke" w:date="2021-09-09T14:23:00Z">
        <w:r w:rsidR="00182EE0">
          <w:t>would predict response to treatment.</w:t>
        </w:r>
        <w:r w:rsidR="00E45757">
          <w:t xml:space="preserve"> </w:t>
        </w:r>
      </w:ins>
      <w:ins w:id="151" w:author="Nathan Huneke" w:date="2021-09-09T14:30:00Z">
        <w:r w:rsidR="00E8520F">
          <w:t>Previous treatment experience is also known to affect subsequent treatment outcomes</w:t>
        </w:r>
        <w:r w:rsidR="00A16479">
          <w:t xml:space="preserve"> </w:t>
        </w:r>
      </w:ins>
      <w:r w:rsidR="00A16479">
        <w:fldChar w:fldCharType="begin">
          <w:fldData xml:space="preserve">PEVuZE5vdGU+PENpdGU+PEF1dGhvcj5Db2xsb2NhPC9BdXRob3I+PFllYXI+MjAwNjwvWWVhcj48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=
</w:fldData>
        </w:fldChar>
      </w:r>
      <w:r w:rsidR="00A16479">
        <w:instrText xml:space="preserve"> ADDIN EN.CITE </w:instrText>
      </w:r>
      <w:r w:rsidR="00A16479">
        <w:fldChar w:fldCharType="begin">
          <w:fldData xml:space="preserve">PEVuZE5vdGU+PENpdGU+PEF1dGhvcj5Db2xsb2NhPC9BdXRob3I+PFllYXI+MjAwNjwvWWVhcj48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=
</w:fldData>
        </w:fldChar>
      </w:r>
      <w:r w:rsidR="00A16479">
        <w:instrText xml:space="preserve"> ADDIN EN.CITE.DATA </w:instrText>
      </w:r>
      <w:r w:rsidR="00A16479">
        <w:fldChar w:fldCharType="end"/>
      </w:r>
      <w:r w:rsidR="00A16479">
        <w:fldChar w:fldCharType="separate"/>
      </w:r>
      <w:r w:rsidR="00A16479">
        <w:rPr>
          <w:noProof/>
        </w:rPr>
        <w:t>(Colloca and Benedetti, 2006; Kessner et al., 2013; Zunhammer et al., 2017)</w:t>
      </w:r>
      <w:r w:rsidR="00A16479">
        <w:fldChar w:fldCharType="end"/>
      </w:r>
      <w:ins w:id="152" w:author="Nathan Huneke" w:date="2021-09-09T14:31:00Z">
        <w:r w:rsidR="00A16479">
          <w:t>. We therefore also hypothesized th</w:t>
        </w:r>
        <w:r w:rsidR="00F91411">
          <w:t xml:space="preserve">at previously seeking gambling treatment and </w:t>
        </w:r>
      </w:ins>
      <w:ins w:id="153" w:author="Nathan Huneke" w:date="2021-09-09T14:32:00Z">
        <w:r w:rsidR="00F91411">
          <w:t>number of weeks spent in the trial</w:t>
        </w:r>
        <w:r w:rsidR="004D6C55">
          <w:t xml:space="preserve"> might be important. </w:t>
        </w:r>
      </w:ins>
      <w:del w:id="154" w:author="Nathan Huneke" w:date="2021-09-09T14:20:00Z">
        <w:r w:rsidDel="007531C1">
          <w:rPr>
            <w:lang w:eastAsia="en-GB"/>
          </w:rPr>
          <w:delText xml:space="preserve"> </w:delText>
        </w:r>
      </w:del>
      <w:r>
        <w:rPr>
          <w:lang w:eastAsia="en-GB"/>
        </w:rPr>
        <w:t xml:space="preserve">Our secondary hypothesis was that significant predictors of </w:t>
      </w:r>
      <w:r w:rsidR="005F6F8D">
        <w:rPr>
          <w:lang w:eastAsia="en-GB"/>
        </w:rPr>
        <w:t xml:space="preserve">response to </w:t>
      </w:r>
      <w:r>
        <w:rPr>
          <w:lang w:eastAsia="en-GB"/>
        </w:rPr>
        <w:t xml:space="preserve">active medication </w:t>
      </w:r>
      <w:del w:id="155" w:author="Nathan Huneke" w:date="2021-09-09T14:24:00Z">
        <w:r w:rsidDel="00B13E83">
          <w:rPr>
            <w:lang w:eastAsia="en-GB"/>
          </w:rPr>
          <w:delText xml:space="preserve">response </w:delText>
        </w:r>
      </w:del>
      <w:r w:rsidR="005F6F8D">
        <w:rPr>
          <w:lang w:eastAsia="en-GB"/>
        </w:rPr>
        <w:t xml:space="preserve">and to </w:t>
      </w:r>
      <w:r>
        <w:rPr>
          <w:lang w:eastAsia="en-GB"/>
        </w:rPr>
        <w:t xml:space="preserve">placebo would differ. </w:t>
      </w:r>
      <w:r w:rsidR="005F6F8D">
        <w:rPr>
          <w:lang w:eastAsia="en-GB"/>
        </w:rPr>
        <w:t xml:space="preserve">The information gleaned from this analysis might inform </w:t>
      </w:r>
      <w:r w:rsidR="0022754F">
        <w:rPr>
          <w:lang w:eastAsia="en-GB"/>
        </w:rPr>
        <w:t>study design in future clinical trials</w:t>
      </w:r>
      <w:ins w:id="156" w:author="Nathan Huneke" w:date="2021-09-09T14:32:00Z">
        <w:r w:rsidR="004D6C55">
          <w:rPr>
            <w:lang w:eastAsia="en-GB"/>
          </w:rPr>
          <w:t xml:space="preserve"> for gambling disorder</w:t>
        </w:r>
      </w:ins>
      <w:r>
        <w:rPr>
          <w:lang w:eastAsia="en-GB"/>
        </w:rPr>
        <w:t>.</w:t>
      </w:r>
    </w:p>
    <w:p w14:paraId="6FE1B4A1" w14:textId="77777777" w:rsidR="00E36423" w:rsidRDefault="00E36423" w:rsidP="00E36423">
      <w:pPr>
        <w:pStyle w:val="Heading1"/>
      </w:pPr>
      <w:bookmarkStart w:id="157" w:name="_Toc74323653"/>
      <w:r>
        <w:t>Method</w:t>
      </w:r>
      <w:bookmarkEnd w:id="157"/>
    </w:p>
    <w:p w14:paraId="40DB7196" w14:textId="1B0AE08E" w:rsidR="00E36423" w:rsidRDefault="00E36423" w:rsidP="00E36423">
      <w:pPr>
        <w:pStyle w:val="Heading2"/>
      </w:pPr>
      <w:bookmarkStart w:id="158" w:name="_Toc74323654"/>
      <w:del w:id="159" w:author="Nathan Huneke" w:date="2021-09-08T11:57:00Z">
        <w:r w:rsidDel="00534DD9">
          <w:delText>Participants</w:delText>
        </w:r>
      </w:del>
      <w:bookmarkEnd w:id="158"/>
      <w:ins w:id="160" w:author="Nathan Huneke" w:date="2021-09-08T11:57:00Z">
        <w:r w:rsidR="00534DD9">
          <w:t xml:space="preserve">Characteristics of Included </w:t>
        </w:r>
        <w:r w:rsidR="009E5AED">
          <w:t>Trials</w:t>
        </w:r>
      </w:ins>
    </w:p>
    <w:p w14:paraId="50BD0BC8" w14:textId="6E586E26" w:rsidR="001F4A91" w:rsidDel="009B60F2" w:rsidRDefault="008B3E4B" w:rsidP="001F4A91">
      <w:pPr>
        <w:rPr>
          <w:del w:id="161" w:author="Nathan Huneke" w:date="2021-09-10T14:41:00Z"/>
        </w:rPr>
      </w:pPr>
      <w:r>
        <w:rPr>
          <w:lang w:eastAsia="en-GB"/>
        </w:rPr>
        <w:t xml:space="preserve">We included data </w:t>
      </w:r>
      <w:r w:rsidR="00E36423">
        <w:rPr>
          <w:lang w:eastAsia="en-GB"/>
        </w:rPr>
        <w:t xml:space="preserve">from </w:t>
      </w:r>
      <w:ins w:id="162" w:author="Nathan Huneke" w:date="2021-09-08T13:13:00Z">
        <w:r w:rsidR="007F19CC">
          <w:rPr>
            <w:lang w:eastAsia="en-GB"/>
          </w:rPr>
          <w:t>six</w:t>
        </w:r>
      </w:ins>
      <w:del w:id="163" w:author="Nathan Huneke" w:date="2021-09-08T13:13:00Z">
        <w:r w:rsidR="00E36423" w:rsidDel="007F19CC">
          <w:rPr>
            <w:lang w:eastAsia="en-GB"/>
          </w:rPr>
          <w:delText>seven</w:delText>
        </w:r>
      </w:del>
      <w:r w:rsidR="00E36423">
        <w:rPr>
          <w:lang w:eastAsia="en-GB"/>
        </w:rPr>
        <w:t xml:space="preserve"> treatment studies in gambling disorder</w:t>
      </w:r>
      <w:r>
        <w:rPr>
          <w:lang w:eastAsia="en-GB"/>
        </w:rPr>
        <w:t xml:space="preserve"> all carried out by the same group of researchers</w:t>
      </w:r>
      <w:r w:rsidR="00D844E1">
        <w:rPr>
          <w:lang w:eastAsia="en-GB"/>
        </w:rPr>
        <w:t>.</w:t>
      </w:r>
      <w:ins w:id="164" w:author="Nathan Huneke" w:date="2021-09-10T14:41:00Z">
        <w:r w:rsidR="001F4A91">
          <w:rPr>
            <w:lang w:eastAsia="en-GB"/>
          </w:rPr>
          <w:t xml:space="preserve"> </w:t>
        </w:r>
      </w:ins>
      <w:moveToRangeStart w:id="165" w:author="Nathan Huneke" w:date="2021-09-10T14:41:00Z" w:name="move82177323"/>
      <w:moveTo w:id="166" w:author="Nathan Huneke" w:date="2021-09-10T14:41:00Z">
        <w:r w:rsidR="001F4A91">
          <w:t xml:space="preserve">In all trials, patients were adults (aged 18-75 years) with a diagnosis of gambling disorder according to DSM-5 criteria (studies conducted prior to DSM-5 used criteria for pathological gambling based on DSM-IV and all of these participants met DSM-5 criteria for gambling disorder when the criteria were reapplied), which was confirmed through a semi-structured clinical interview </w:t>
        </w:r>
        <w:r w:rsidR="001F4A91">
          <w:fldChar w:fldCharType="begin"/>
        </w:r>
        <w:r w:rsidR="001F4A91">
          <w:instrText xml:space="preserve"> ADDIN EN.CITE &lt;EndNote&gt;&lt;Cite&gt;&lt;Author&gt;Grant&lt;/Author&gt;&lt;Year&gt;2004&lt;/Year&gt;&lt;RecNum&gt;212&lt;/RecNum&gt;&lt;DisplayText&gt;(Grant et al., 2004)&lt;/DisplayText&gt;&lt;record&gt;&lt;rec-number&gt;212&lt;/rec-number&gt;&lt;foreign-keys&gt;&lt;key app="EN" db-id="dztt5tva9xzt2xerwstv9eenst5x9tafxe5z" timestamp="1622718116"&gt;212&lt;/key&gt;&lt;/foreign-keys&gt;&lt;ref-type name="Journal Article"&gt;17&lt;/ref-type&gt;&lt;contributors&gt;&lt;authors&gt;&lt;author&gt;Grant, J. E.&lt;/author&gt;&lt;author&gt;Steinberg, M. A.&lt;/author&gt;&lt;author&gt;Kim, S. W.&lt;/author&gt;&lt;author&gt;Rounsaville, B. J.&lt;/author&gt;&lt;author&gt;Potenza, M. N.&lt;/author&gt;&lt;/authors&gt;&lt;/contributors&gt;&lt;auth-address&gt;Department of Psychiatry and Human Behavior, Brown Medical School, 345 Blackstone Boulevard, Providence, RI 02906, USA. Jon_Grant@Brown.edu&lt;/auth-address&gt;&lt;titles&gt;&lt;title&gt;Preliminary validity and reliability testing of a structured clinical interview for pathological gambling&lt;/title&gt;&lt;secondary-title&gt;Psychiatry Res&lt;/secondary-title&gt;&lt;/titles&gt;&lt;periodical&gt;&lt;full-title&gt;Psychiatry Research&lt;/full-title&gt;&lt;abbr-1&gt;Psychiatry Res.&lt;/abbr-1&gt;&lt;abbr-2&gt;Psychiatry Res&lt;/abbr-2&gt;&lt;/periodical&gt;&lt;pages&gt;79-88&lt;/pages&gt;&lt;volume&gt;128&lt;/volume&gt;&lt;number&gt;1&lt;/number&gt;&lt;edition&gt;2004/09/29&lt;/edition&gt;&lt;keywords&gt;&lt;keyword&gt;Gambling&lt;/keyword&gt;&lt;keyword&gt;Questionnaires&lt;/keyword&gt;&lt;/keywords&gt;&lt;dates&gt;&lt;year&gt;2004&lt;/year&gt;&lt;pub-dates&gt;&lt;date&gt;Aug 30&lt;/date&gt;&lt;/pub-dates&gt;&lt;/dates&gt;&lt;isbn&gt;0165-1781 (Print)&amp;#xD;0165-1781 (Linking)&lt;/isbn&gt;&lt;accession-num&gt;15450917&lt;/accession-num&gt;&lt;urls&gt;&lt;related-urls&gt;&lt;url&gt;https://www.ncbi.nlm.nih.gov/pubmed/15450917&lt;/url&gt;&lt;/related-urls&gt;&lt;/urls&gt;&lt;electronic-resource-num&gt;10.1016/j.psychres.2004.05.006&lt;/electronic-resource-num&gt;&lt;/record&gt;&lt;/Cite&gt;&lt;/EndNote&gt;</w:instrText>
        </w:r>
        <w:r w:rsidR="001F4A91">
          <w:fldChar w:fldCharType="separate"/>
        </w:r>
        <w:r w:rsidR="001F4A91">
          <w:rPr>
            <w:noProof/>
          </w:rPr>
          <w:t>(Grant et al., 2004)</w:t>
        </w:r>
        <w:r w:rsidR="001F4A91">
          <w:fldChar w:fldCharType="end"/>
        </w:r>
        <w:r w:rsidR="001F4A91">
          <w:t>. Exclusion criteria were: current significant medical illness or abnormalities on physical examination; current pregnancy or breastfeeding; history of dementia, bipolar affective disorder, or any psychotic disorder; current substance abuse or dependence except nicotine; and recent (within 3 months) initiation of psychological or behavioral therapy.</w:t>
        </w:r>
      </w:moveTo>
      <w:ins w:id="167" w:author="Nathan Huneke" w:date="2021-09-10T14:42:00Z">
        <w:r w:rsidR="00FF5C40">
          <w:t xml:space="preserve"> </w:t>
        </w:r>
      </w:ins>
    </w:p>
    <w:p w14:paraId="5186A5E9" w14:textId="28874838" w:rsidR="009B60F2" w:rsidRDefault="009B60F2" w:rsidP="001F4A91">
      <w:pPr>
        <w:rPr>
          <w:ins w:id="168" w:author="Nathan Huneke" w:date="2021-09-10T14:42:00Z"/>
          <w:moveTo w:id="169" w:author="Nathan Huneke" w:date="2021-09-10T14:41:00Z"/>
        </w:rPr>
      </w:pPr>
      <w:ins w:id="170" w:author="Nathan Huneke" w:date="2021-09-10T14:42:00Z">
        <w:r>
          <w:t>We included three</w:t>
        </w:r>
      </w:ins>
      <w:ins w:id="171" w:author="Nathan Huneke" w:date="2021-09-10T14:52:00Z">
        <w:r w:rsidR="00F84F17">
          <w:t xml:space="preserve"> double-blind,</w:t>
        </w:r>
      </w:ins>
      <w:ins w:id="172" w:author="Nathan Huneke" w:date="2021-09-10T14:42:00Z">
        <w:r>
          <w:t xml:space="preserve"> randomized, placebo-controlled trials:</w:t>
        </w:r>
      </w:ins>
    </w:p>
    <w:moveToRangeEnd w:id="165"/>
    <w:p w14:paraId="4EF9527F" w14:textId="69CC56C9" w:rsidR="000E07C7" w:rsidRDefault="00047435" w:rsidP="00C51857">
      <w:pPr>
        <w:pStyle w:val="ListParagraph"/>
        <w:numPr>
          <w:ilvl w:val="0"/>
          <w:numId w:val="41"/>
        </w:numPr>
        <w:rPr>
          <w:ins w:id="173" w:author="Nathan Huneke" w:date="2021-09-10T14:27:00Z"/>
          <w:lang w:eastAsia="en-GB"/>
        </w:rPr>
      </w:pPr>
      <w:ins w:id="174" w:author="Nathan Huneke" w:date="2021-09-10T14:01:00Z">
        <w:r>
          <w:rPr>
            <w:lang w:eastAsia="en-GB"/>
          </w:rPr>
          <w:lastRenderedPageBreak/>
          <w:t>A</w:t>
        </w:r>
      </w:ins>
      <w:ins w:id="175" w:author="Nathan Huneke" w:date="2021-09-10T14:04:00Z">
        <w:r w:rsidR="00A96174">
          <w:rPr>
            <w:lang w:eastAsia="en-GB"/>
          </w:rPr>
          <w:t xml:space="preserve"> 16-week </w:t>
        </w:r>
        <w:r w:rsidR="002C617F">
          <w:rPr>
            <w:lang w:eastAsia="en-GB"/>
          </w:rPr>
          <w:t>trial of paroxetine</w:t>
        </w:r>
      </w:ins>
      <w:ins w:id="176" w:author="Nathan Huneke" w:date="2021-09-10T14:09:00Z">
        <w:r w:rsidR="005E3A58">
          <w:rPr>
            <w:lang w:eastAsia="en-GB"/>
          </w:rPr>
          <w:t xml:space="preserve"> </w:t>
        </w:r>
        <w:r w:rsidR="00F44B73">
          <w:rPr>
            <w:lang w:eastAsia="en-GB"/>
          </w:rPr>
          <w:t xml:space="preserve">in </w:t>
        </w:r>
      </w:ins>
      <w:ins w:id="177" w:author="Nathan Huneke" w:date="2021-09-10T14:14:00Z">
        <w:r w:rsidR="00FE21EA">
          <w:rPr>
            <w:lang w:eastAsia="en-GB"/>
          </w:rPr>
          <w:t xml:space="preserve">76 outpatients with gambling disorder </w:t>
        </w:r>
        <w:r w:rsidR="00842779">
          <w:rPr>
            <w:lang w:eastAsia="en-GB"/>
          </w:rPr>
          <w:t xml:space="preserve">in </w:t>
        </w:r>
      </w:ins>
      <w:ins w:id="178" w:author="Nathan Huneke" w:date="2021-09-10T14:15:00Z">
        <w:r w:rsidR="007A5A42">
          <w:rPr>
            <w:lang w:eastAsia="en-GB"/>
          </w:rPr>
          <w:t xml:space="preserve">five centres across the USA and Spain. </w:t>
        </w:r>
      </w:ins>
      <w:ins w:id="179" w:author="Nathan Huneke" w:date="2021-09-10T14:21:00Z">
        <w:r w:rsidR="004E7A66">
          <w:rPr>
            <w:lang w:eastAsia="en-GB"/>
          </w:rPr>
          <w:t xml:space="preserve">Patients who did not respond during a 1-week placebo run-in phase were randomized to </w:t>
        </w:r>
        <w:r w:rsidR="006673F1">
          <w:rPr>
            <w:lang w:eastAsia="en-GB"/>
          </w:rPr>
          <w:t xml:space="preserve">paroxetine or placebo. </w:t>
        </w:r>
      </w:ins>
      <w:ins w:id="180" w:author="Nathan Huneke" w:date="2021-09-10T14:22:00Z">
        <w:r w:rsidR="006673F1">
          <w:rPr>
            <w:lang w:eastAsia="en-GB"/>
          </w:rPr>
          <w:t xml:space="preserve">Paroxetine was </w:t>
        </w:r>
        <w:r w:rsidR="00027030">
          <w:rPr>
            <w:lang w:eastAsia="en-GB"/>
          </w:rPr>
          <w:t xml:space="preserve">initiated at 10mg/day, and increased </w:t>
        </w:r>
      </w:ins>
      <w:ins w:id="181" w:author="Nathan Huneke" w:date="2021-09-10T14:23:00Z">
        <w:r w:rsidR="007B3188">
          <w:rPr>
            <w:lang w:eastAsia="en-GB"/>
          </w:rPr>
          <w:t xml:space="preserve">to 20mg/day </w:t>
        </w:r>
        <w:r w:rsidR="00DA46B2">
          <w:rPr>
            <w:lang w:eastAsia="en-GB"/>
          </w:rPr>
          <w:t>during week 2 with flexible dosing u</w:t>
        </w:r>
      </w:ins>
      <w:ins w:id="182" w:author="Nathan Huneke" w:date="2021-09-10T14:24:00Z">
        <w:r w:rsidR="00DA46B2">
          <w:rPr>
            <w:lang w:eastAsia="en-GB"/>
          </w:rPr>
          <w:t>p to 60mg/day.</w:t>
        </w:r>
        <w:r w:rsidR="00280F38">
          <w:rPr>
            <w:lang w:eastAsia="en-GB"/>
          </w:rPr>
          <w:t xml:space="preserve"> </w:t>
        </w:r>
      </w:ins>
      <w:ins w:id="183" w:author="Nathan Huneke" w:date="2021-09-10T14:25:00Z">
        <w:r w:rsidR="00E51494">
          <w:rPr>
            <w:lang w:eastAsia="en-GB"/>
          </w:rPr>
          <w:t>Response rate did not significantly differ between groups</w:t>
        </w:r>
      </w:ins>
      <w:ins w:id="184" w:author="Nathan Huneke" w:date="2021-09-10T14:27:00Z">
        <w:r w:rsidR="00AE0C14">
          <w:rPr>
            <w:lang w:eastAsia="en-GB"/>
          </w:rPr>
          <w:t xml:space="preserve"> (59% in the paroxetine group, 49% in the placebo group, </w:t>
        </w:r>
        <w:r w:rsidR="000E07C7" w:rsidRPr="00D97BFA">
          <w:rPr>
            <w:lang w:eastAsia="en-GB"/>
          </w:rPr>
          <w:t>p</w:t>
        </w:r>
        <w:r w:rsidR="000E07C7">
          <w:rPr>
            <w:lang w:eastAsia="en-GB"/>
          </w:rPr>
          <w:t xml:space="preserve"> = 0.390) </w:t>
        </w:r>
      </w:ins>
      <w:r w:rsidR="000E07C7">
        <w:rPr>
          <w:lang w:eastAsia="en-GB"/>
        </w:rPr>
        <w:fldChar w:fldCharType="begin"/>
      </w:r>
      <w:r w:rsidR="000E07C7">
        <w:rPr>
          <w:lang w:eastAsia="en-GB"/>
        </w:rPr>
        <w:instrText xml:space="preserve"> ADDIN EN.CITE &lt;EndNote&gt;&lt;Cite&gt;&lt;Author&gt;Grant&lt;/Author&gt;&lt;Year&gt;2003&lt;/Year&gt;&lt;RecNum&gt;181&lt;/RecNum&gt;&lt;DisplayText&gt;(Grant et al., 2003)&lt;/DisplayText&gt;&lt;record&gt;&lt;rec-number&gt;181&lt;/rec-number&gt;&lt;foreign-keys&gt;&lt;key app="EN" db-id="dztt5tva9xzt2xerwstv9eenst5x9tafxe5z" timestamp="1621850944"&gt;181&lt;/key&gt;&lt;/foreign-keys&gt;&lt;ref-type name="Journal Article"&gt;17&lt;/ref-type&gt;&lt;contributors&gt;&lt;authors&gt;&lt;author&gt;Grant, J. E.&lt;/author&gt;&lt;author&gt;Kim, S. W.&lt;/author&gt;&lt;author&gt;Potenza, M. N.&lt;/author&gt;&lt;author&gt;Blanco, C.&lt;/author&gt;&lt;author&gt;Ibanez, A.&lt;/author&gt;&lt;author&gt;Stevens, L.&lt;/author&gt;&lt;author&gt;Hektner, J. M.&lt;/author&gt;&lt;author&gt;Zaninelli, R.&lt;/author&gt;&lt;/authors&gt;&lt;/contributors&gt;&lt;auth-address&gt;Department of Psychiatry, University of Minnesota Medical School, Minneapolis, Minnesota 55454-1495, USA. grant045@umn.edu&lt;/auth-address&gt;&lt;titles&gt;&lt;title&gt;Paroxetine treatment of pathological gambling: a multi-centre randomized controlled trial&lt;/title&gt;&lt;secondary-title&gt;Int Clin Psychopharmacol&lt;/secondary-title&gt;&lt;/titles&gt;&lt;periodical&gt;&lt;full-title&gt;International Clinical Psychopharmacology&lt;/full-title&gt;&lt;abbr-1&gt;Int. Clin. Psychopharmacol.&lt;/abbr-1&gt;&lt;abbr-2&gt;Int Clin Psychopharmacol&lt;/abbr-2&gt;&lt;/periodical&gt;&lt;pages&gt;243-9&lt;/pages&gt;&lt;volume&gt;18&lt;/volume&gt;&lt;number&gt;4&lt;/number&gt;&lt;edition&gt;2003/06/21&lt;/edition&gt;&lt;keywords&gt;&lt;keyword&gt;Gambling trial&lt;/keyword&gt;&lt;/keywords&gt;&lt;dates&gt;&lt;year&gt;2003&lt;/year&gt;&lt;pub-dates&gt;&lt;date&gt;Jul&lt;/date&gt;&lt;/pub-dates&gt;&lt;/dates&gt;&lt;isbn&gt;0268-1315 (Print)&amp;#xD;0268-1315 (Linking)&lt;/isbn&gt;&lt;accession-num&gt;12817159&lt;/accession-num&gt;&lt;label&gt;Zaninelli&lt;/label&gt;&lt;urls&gt;&lt;related-urls&gt;&lt;url&gt;https://www.ncbi.nlm.nih.gov/pubmed/12817159&lt;/url&gt;&lt;/related-urls&gt;&lt;/urls&gt;&lt;electronic-resource-num&gt;10.1097/00004850-200307000-00007&lt;/electronic-resource-num&gt;&lt;/record&gt;&lt;/Cite&gt;&lt;/EndNote&gt;</w:instrText>
      </w:r>
      <w:r w:rsidR="000E07C7">
        <w:rPr>
          <w:lang w:eastAsia="en-GB"/>
        </w:rPr>
        <w:fldChar w:fldCharType="separate"/>
      </w:r>
      <w:r w:rsidR="000E07C7">
        <w:rPr>
          <w:noProof/>
          <w:lang w:eastAsia="en-GB"/>
        </w:rPr>
        <w:t>(Grant et al., 2003)</w:t>
      </w:r>
      <w:r w:rsidR="000E07C7">
        <w:rPr>
          <w:lang w:eastAsia="en-GB"/>
        </w:rPr>
        <w:fldChar w:fldCharType="end"/>
      </w:r>
      <w:ins w:id="185" w:author="Nathan Huneke" w:date="2021-09-10T14:27:00Z">
        <w:r w:rsidR="000E07C7">
          <w:rPr>
            <w:lang w:eastAsia="en-GB"/>
          </w:rPr>
          <w:t>.</w:t>
        </w:r>
      </w:ins>
    </w:p>
    <w:p w14:paraId="0E74F81C" w14:textId="2C7BF428" w:rsidR="00C51857" w:rsidRDefault="00EC1007" w:rsidP="00C51857">
      <w:pPr>
        <w:pStyle w:val="ListParagraph"/>
        <w:numPr>
          <w:ilvl w:val="0"/>
          <w:numId w:val="41"/>
        </w:numPr>
        <w:rPr>
          <w:ins w:id="186" w:author="Nathan Huneke" w:date="2021-09-10T15:02:00Z"/>
          <w:lang w:eastAsia="en-GB"/>
        </w:rPr>
      </w:pPr>
      <w:ins w:id="187" w:author="Nathan Huneke" w:date="2021-09-10T14:40:00Z">
        <w:r>
          <w:rPr>
            <w:lang w:eastAsia="en-GB"/>
          </w:rPr>
          <w:t>An 18-week trial of naltrexone</w:t>
        </w:r>
        <w:r w:rsidR="00F52A9A">
          <w:rPr>
            <w:lang w:eastAsia="en-GB"/>
          </w:rPr>
          <w:t xml:space="preserve"> in 77 patients</w:t>
        </w:r>
      </w:ins>
      <w:ins w:id="188" w:author="Nathan Huneke" w:date="2021-09-10T14:48:00Z">
        <w:r w:rsidR="002553DA">
          <w:rPr>
            <w:lang w:eastAsia="en-GB"/>
          </w:rPr>
          <w:t>. Patients who did not respond during a 1-week placebo run-in phase</w:t>
        </w:r>
      </w:ins>
      <w:ins w:id="189" w:author="Nathan Huneke" w:date="2021-09-10T14:51:00Z">
        <w:r w:rsidR="00617112">
          <w:rPr>
            <w:lang w:eastAsia="en-GB"/>
          </w:rPr>
          <w:t xml:space="preserve"> were randomised to </w:t>
        </w:r>
        <w:r w:rsidR="006573B8">
          <w:rPr>
            <w:lang w:eastAsia="en-GB"/>
          </w:rPr>
          <w:t xml:space="preserve">one of </w:t>
        </w:r>
      </w:ins>
      <w:ins w:id="190" w:author="Nathan Huneke" w:date="2021-09-10T14:52:00Z">
        <w:r w:rsidR="00AE3BE2">
          <w:rPr>
            <w:lang w:eastAsia="en-GB"/>
          </w:rPr>
          <w:t>four</w:t>
        </w:r>
      </w:ins>
      <w:ins w:id="191" w:author="Nathan Huneke" w:date="2021-09-10T14:51:00Z">
        <w:r w:rsidR="006573B8">
          <w:rPr>
            <w:lang w:eastAsia="en-GB"/>
          </w:rPr>
          <w:t xml:space="preserve"> conditions: </w:t>
        </w:r>
      </w:ins>
      <w:ins w:id="192" w:author="Nathan Huneke" w:date="2021-09-10T14:52:00Z">
        <w:r w:rsidR="00AE3BE2">
          <w:rPr>
            <w:lang w:eastAsia="en-GB"/>
          </w:rPr>
          <w:t xml:space="preserve">naltrexone 50mg/day, 100mg/day, 150mg/day, or placebo. </w:t>
        </w:r>
      </w:ins>
      <w:ins w:id="193" w:author="Nathan Huneke" w:date="2021-09-10T14:53:00Z">
        <w:r w:rsidR="00F0421B">
          <w:rPr>
            <w:lang w:eastAsia="en-GB"/>
          </w:rPr>
          <w:t>Outcomes did not differ significantly between the doses of naltrexone.</w:t>
        </w:r>
      </w:ins>
      <w:ins w:id="194" w:author="Nathan Huneke" w:date="2021-09-10T14:54:00Z">
        <w:r w:rsidR="00990ED2">
          <w:rPr>
            <w:lang w:eastAsia="en-GB"/>
          </w:rPr>
          <w:t xml:space="preserve"> Patients randomized</w:t>
        </w:r>
        <w:r w:rsidR="00990ED2" w:rsidRPr="00990ED2">
          <w:rPr>
            <w:lang w:eastAsia="en-GB"/>
          </w:rPr>
          <w:t xml:space="preserve"> to naltrexone </w:t>
        </w:r>
        <w:r w:rsidR="00990ED2">
          <w:rPr>
            <w:lang w:eastAsia="en-GB"/>
          </w:rPr>
          <w:t>exhibited</w:t>
        </w:r>
        <w:r w:rsidR="00990ED2" w:rsidRPr="00990ED2">
          <w:rPr>
            <w:lang w:eastAsia="en-GB"/>
          </w:rPr>
          <w:t xml:space="preserve"> significantly greater reductions in </w:t>
        </w:r>
        <w:r w:rsidR="00D97BFA">
          <w:rPr>
            <w:lang w:eastAsia="en-GB"/>
          </w:rPr>
          <w:t>gambling</w:t>
        </w:r>
      </w:ins>
      <w:ins w:id="195" w:author="Nathan Huneke" w:date="2021-09-10T14:55:00Z">
        <w:r w:rsidR="00D97BFA">
          <w:rPr>
            <w:lang w:eastAsia="en-GB"/>
          </w:rPr>
          <w:t xml:space="preserve"> severity</w:t>
        </w:r>
      </w:ins>
      <w:ins w:id="196" w:author="Nathan Huneke" w:date="2021-09-10T14:54:00Z">
        <w:r w:rsidR="00990ED2" w:rsidRPr="00990ED2">
          <w:rPr>
            <w:lang w:eastAsia="en-GB"/>
          </w:rPr>
          <w:t xml:space="preserve"> (p = </w:t>
        </w:r>
      </w:ins>
      <w:ins w:id="197" w:author="Nathan Huneke" w:date="2021-09-10T14:55:00Z">
        <w:r w:rsidR="00D97BFA">
          <w:rPr>
            <w:lang w:eastAsia="en-GB"/>
          </w:rPr>
          <w:t>0</w:t>
        </w:r>
      </w:ins>
      <w:ins w:id="198" w:author="Nathan Huneke" w:date="2021-09-10T14:54:00Z">
        <w:r w:rsidR="00990ED2" w:rsidRPr="00990ED2">
          <w:rPr>
            <w:lang w:eastAsia="en-GB"/>
          </w:rPr>
          <w:t xml:space="preserve">.0094), gambling urges (p = </w:t>
        </w:r>
      </w:ins>
      <w:ins w:id="199" w:author="Nathan Huneke" w:date="2021-09-10T14:55:00Z">
        <w:r w:rsidR="00AB7716">
          <w:rPr>
            <w:lang w:eastAsia="en-GB"/>
          </w:rPr>
          <w:t>0</w:t>
        </w:r>
      </w:ins>
      <w:ins w:id="200" w:author="Nathan Huneke" w:date="2021-09-10T14:54:00Z">
        <w:r w:rsidR="00990ED2" w:rsidRPr="00990ED2">
          <w:rPr>
            <w:lang w:eastAsia="en-GB"/>
          </w:rPr>
          <w:t xml:space="preserve">.0053), and gambling </w:t>
        </w:r>
        <w:proofErr w:type="spellStart"/>
        <w:r w:rsidR="00990ED2" w:rsidRPr="00990ED2">
          <w:rPr>
            <w:lang w:eastAsia="en-GB"/>
          </w:rPr>
          <w:t>behavior</w:t>
        </w:r>
        <w:proofErr w:type="spellEnd"/>
        <w:r w:rsidR="00990ED2" w:rsidRPr="00990ED2">
          <w:rPr>
            <w:lang w:eastAsia="en-GB"/>
          </w:rPr>
          <w:t xml:space="preserve"> (p = </w:t>
        </w:r>
      </w:ins>
      <w:ins w:id="201" w:author="Nathan Huneke" w:date="2021-09-10T14:55:00Z">
        <w:r w:rsidR="00AB7716">
          <w:rPr>
            <w:lang w:eastAsia="en-GB"/>
          </w:rPr>
          <w:t>0</w:t>
        </w:r>
      </w:ins>
      <w:ins w:id="202" w:author="Nathan Huneke" w:date="2021-09-10T14:54:00Z">
        <w:r w:rsidR="00990ED2" w:rsidRPr="00990ED2">
          <w:rPr>
            <w:lang w:eastAsia="en-GB"/>
          </w:rPr>
          <w:t xml:space="preserve">.0134) compared </w:t>
        </w:r>
      </w:ins>
      <w:ins w:id="203" w:author="Nathan Huneke" w:date="2021-09-10T14:55:00Z">
        <w:r w:rsidR="00AB7716">
          <w:rPr>
            <w:lang w:eastAsia="en-GB"/>
          </w:rPr>
          <w:t>with patients on placebo</w:t>
        </w:r>
      </w:ins>
      <w:ins w:id="204" w:author="Nathan Huneke" w:date="2021-09-10T15:02:00Z">
        <w:r w:rsidR="00806599">
          <w:rPr>
            <w:lang w:eastAsia="en-GB"/>
          </w:rPr>
          <w:t xml:space="preserve"> </w:t>
        </w:r>
      </w:ins>
      <w:r w:rsidR="00806599">
        <w:rPr>
          <w:lang w:eastAsia="en-GB"/>
        </w:rPr>
        <w:fldChar w:fldCharType="begin"/>
      </w:r>
      <w:r w:rsidR="00806599">
        <w:rPr>
          <w:lang w:eastAsia="en-GB"/>
        </w:rPr>
        <w:instrText xml:space="preserve"> ADDIN EN.CITE &lt;EndNote&gt;&lt;Cite&gt;&lt;Author&gt;Grant&lt;/Author&gt;&lt;Year&gt;2008&lt;/Year&gt;&lt;RecNum&gt;188&lt;/RecNum&gt;&lt;DisplayText&gt;(Grant et al., 2008a)&lt;/DisplayText&gt;&lt;record&gt;&lt;rec-number&gt;188&lt;/rec-number&gt;&lt;foreign-keys&gt;&lt;key app="EN" db-id="dztt5tva9xzt2xerwstv9eenst5x9tafxe5z" timestamp="1621955631"&gt;188&lt;/key&gt;&lt;/foreign-keys&gt;&lt;ref-type name="Journal Article"&gt;17&lt;/ref-type&gt;&lt;contributors&gt;&lt;authors&gt;&lt;author&gt;Grant, J. E.&lt;/author&gt;&lt;author&gt;Kim, S. W.&lt;/author&gt;&lt;author&gt;Hartman, B. K.&lt;/author&gt;&lt;/authors&gt;&lt;/contributors&gt;&lt;auth-address&gt;Department of Psychiatry, University of Minnesota School of Medicine, Minneapolis, MN 55454, USA. grant045@umn.edu&lt;/auth-address&gt;&lt;titles&gt;&lt;title&gt;A double-blind, placebo-controlled study of the opiate antagonist naltrexone in the treatment of pathological gambling urges&lt;/title&gt;&lt;secondary-title&gt;J Clin Psychiatry&lt;/secondary-title&gt;&lt;/titles&gt;&lt;periodical&gt;&lt;full-title&gt;Journal of Clinical Psychiatry&lt;/full-title&gt;&lt;abbr-1&gt;J. Clin. Psychiatry&lt;/abbr-1&gt;&lt;abbr-2&gt;J Clin Psychiatry&lt;/abbr-2&gt;&lt;/periodical&gt;&lt;pages&gt;783-9&lt;/pages&gt;&lt;volume&gt;69&lt;/volume&gt;&lt;number&gt;5&lt;/number&gt;&lt;edition&gt;2008/04/04&lt;/edition&gt;&lt;keywords&gt;&lt;keyword&gt;Gambling&lt;/keyword&gt;&lt;/keywords&gt;&lt;dates&gt;&lt;year&gt;2008&lt;/year&gt;&lt;pub-dates&gt;&lt;date&gt;May&lt;/date&gt;&lt;/pub-dates&gt;&lt;/dates&gt;&lt;isbn&gt;1555-2101 (Electronic)&amp;#xD;0160-6689 (Linking)&lt;/isbn&gt;&lt;accession-num&gt;18384246&lt;/accession-num&gt;&lt;label&gt;Hartman&lt;/label&gt;&lt;urls&gt;&lt;related-urls&gt;&lt;url&gt;https://www.ncbi.nlm.nih.gov/pubmed/18384246&lt;/url&gt;&lt;url&gt;https://www.psychiatrist.com/jcp/ocd/pathological-gambling/double-blind-placebo-controlled-study-opiate-antagonist/&lt;/url&gt;&lt;/related-urls&gt;&lt;/urls&gt;&lt;electronic-resource-num&gt;10.4088/jcp.v69n0511&lt;/electronic-resource-num&gt;&lt;/record&gt;&lt;/Cite&gt;&lt;/EndNote&gt;</w:instrText>
      </w:r>
      <w:r w:rsidR="00806599">
        <w:rPr>
          <w:lang w:eastAsia="en-GB"/>
        </w:rPr>
        <w:fldChar w:fldCharType="separate"/>
      </w:r>
      <w:r w:rsidR="00806599">
        <w:rPr>
          <w:noProof/>
          <w:lang w:eastAsia="en-GB"/>
        </w:rPr>
        <w:t>(Grant et al., 2008a)</w:t>
      </w:r>
      <w:r w:rsidR="00806599">
        <w:rPr>
          <w:lang w:eastAsia="en-GB"/>
        </w:rPr>
        <w:fldChar w:fldCharType="end"/>
      </w:r>
      <w:ins w:id="205" w:author="Nathan Huneke" w:date="2021-09-10T14:55:00Z">
        <w:r w:rsidR="00AB7716">
          <w:rPr>
            <w:lang w:eastAsia="en-GB"/>
          </w:rPr>
          <w:t xml:space="preserve">. </w:t>
        </w:r>
      </w:ins>
    </w:p>
    <w:p w14:paraId="2A5272B5" w14:textId="7D90BE4F" w:rsidR="00806599" w:rsidRDefault="00C24846" w:rsidP="00C51857">
      <w:pPr>
        <w:pStyle w:val="ListParagraph"/>
        <w:numPr>
          <w:ilvl w:val="0"/>
          <w:numId w:val="41"/>
        </w:numPr>
        <w:rPr>
          <w:ins w:id="206" w:author="Nathan Huneke" w:date="2021-09-10T15:41:00Z"/>
          <w:lang w:eastAsia="en-GB"/>
        </w:rPr>
      </w:pPr>
      <w:ins w:id="207" w:author="Nathan Huneke" w:date="2021-09-10T15:03:00Z">
        <w:r>
          <w:rPr>
            <w:lang w:eastAsia="en-GB"/>
          </w:rPr>
          <w:t>A 12-week trial of N-</w:t>
        </w:r>
      </w:ins>
      <w:ins w:id="208" w:author="Nathan Huneke" w:date="2021-09-10T15:33:00Z">
        <w:r w:rsidR="007D3C5B">
          <w:rPr>
            <w:lang w:eastAsia="en-GB"/>
          </w:rPr>
          <w:t>a</w:t>
        </w:r>
      </w:ins>
      <w:ins w:id="209" w:author="Nathan Huneke" w:date="2021-09-10T15:03:00Z">
        <w:r>
          <w:rPr>
            <w:lang w:eastAsia="en-GB"/>
          </w:rPr>
          <w:t xml:space="preserve">cetylcysteine in 28 patients with co-occurring nicotine dependence and gambling disorder. </w:t>
        </w:r>
      </w:ins>
      <w:ins w:id="210" w:author="Nathan Huneke" w:date="2021-09-10T15:33:00Z">
        <w:r w:rsidR="00AF7A7B">
          <w:rPr>
            <w:lang w:eastAsia="en-GB"/>
          </w:rPr>
          <w:t xml:space="preserve">Patients were randomized to </w:t>
        </w:r>
        <w:r w:rsidR="007D3C5B">
          <w:rPr>
            <w:lang w:eastAsia="en-GB"/>
          </w:rPr>
          <w:t xml:space="preserve">either N-acetylcysteine 1200mg/day (increased to 3000mg/day based on clinical judgement) or placebo. </w:t>
        </w:r>
        <w:r w:rsidR="001534C7">
          <w:rPr>
            <w:lang w:eastAsia="en-GB"/>
          </w:rPr>
          <w:t>For the first 6 weeks, patients additio</w:t>
        </w:r>
      </w:ins>
      <w:ins w:id="211" w:author="Nathan Huneke" w:date="2021-09-10T15:34:00Z">
        <w:r w:rsidR="001534C7">
          <w:rPr>
            <w:lang w:eastAsia="en-GB"/>
          </w:rPr>
          <w:t>nally received smoking cessation treatment</w:t>
        </w:r>
      </w:ins>
      <w:ins w:id="212" w:author="Nathan Huneke" w:date="2021-09-14T16:23:00Z">
        <w:r w:rsidR="00B7625C">
          <w:rPr>
            <w:lang w:eastAsia="en-GB"/>
          </w:rPr>
          <w:t xml:space="preserve">, </w:t>
        </w:r>
      </w:ins>
      <w:ins w:id="213" w:author="Nathan Huneke" w:date="2021-09-10T15:35:00Z">
        <w:r w:rsidR="00C9473A">
          <w:rPr>
            <w:lang w:eastAsia="en-GB"/>
          </w:rPr>
          <w:t>and</w:t>
        </w:r>
      </w:ins>
      <w:ins w:id="214" w:author="Nathan Huneke" w:date="2021-09-14T16:23:00Z">
        <w:r w:rsidR="00B7625C">
          <w:rPr>
            <w:lang w:eastAsia="en-GB"/>
          </w:rPr>
          <w:t xml:space="preserve"> in weeks 6-12</w:t>
        </w:r>
        <w:r w:rsidR="00666E70">
          <w:rPr>
            <w:lang w:eastAsia="en-GB"/>
          </w:rPr>
          <w:t>,</w:t>
        </w:r>
      </w:ins>
      <w:ins w:id="215" w:author="Nathan Huneke" w:date="2021-09-10T15:35:00Z">
        <w:r w:rsidR="00C9473A">
          <w:rPr>
            <w:lang w:eastAsia="en-GB"/>
          </w:rPr>
          <w:t xml:space="preserve"> patients </w:t>
        </w:r>
        <w:r w:rsidR="00080E9E">
          <w:rPr>
            <w:lang w:eastAsia="en-GB"/>
          </w:rPr>
          <w:t>received imaginal desensitization plus motivational in</w:t>
        </w:r>
      </w:ins>
      <w:ins w:id="216" w:author="Nathan Huneke" w:date="2021-09-10T15:36:00Z">
        <w:r w:rsidR="00080E9E">
          <w:rPr>
            <w:lang w:eastAsia="en-GB"/>
          </w:rPr>
          <w:t xml:space="preserve">terviewing therapy for </w:t>
        </w:r>
        <w:r w:rsidR="00197C81">
          <w:rPr>
            <w:lang w:eastAsia="en-GB"/>
          </w:rPr>
          <w:t xml:space="preserve">pathological gambling. </w:t>
        </w:r>
      </w:ins>
      <w:ins w:id="217" w:author="Nathan Huneke" w:date="2021-09-14T16:21:00Z">
        <w:r w:rsidR="00F85005">
          <w:rPr>
            <w:lang w:eastAsia="en-GB"/>
          </w:rPr>
          <w:t xml:space="preserve">Following this, all treatments ceased and patients were followed </w:t>
        </w:r>
      </w:ins>
      <w:ins w:id="218" w:author="Nathan Huneke" w:date="2021-09-14T16:22:00Z">
        <w:r w:rsidR="00F85005">
          <w:rPr>
            <w:lang w:eastAsia="en-GB"/>
          </w:rPr>
          <w:t>up 3 months later</w:t>
        </w:r>
      </w:ins>
      <w:ins w:id="219" w:author="Nathan Huneke" w:date="2021-09-10T15:36:00Z">
        <w:r w:rsidR="00680651">
          <w:rPr>
            <w:lang w:eastAsia="en-GB"/>
          </w:rPr>
          <w:t xml:space="preserve">. </w:t>
        </w:r>
      </w:ins>
      <w:ins w:id="220" w:author="Nathan Huneke" w:date="2021-09-10T15:38:00Z">
        <w:r w:rsidR="006A013A">
          <w:rPr>
            <w:lang w:eastAsia="en-GB"/>
          </w:rPr>
          <w:t>There was no significant additional benefit of N-acetylcysteine over placebo during the treatment period</w:t>
        </w:r>
      </w:ins>
      <w:ins w:id="221" w:author="Nathan Huneke" w:date="2021-09-10T15:39:00Z">
        <w:r w:rsidR="00CD02E0">
          <w:rPr>
            <w:lang w:eastAsia="en-GB"/>
          </w:rPr>
          <w:t xml:space="preserve">. However, at the 3-month follow-up after treatment had </w:t>
        </w:r>
      </w:ins>
      <w:ins w:id="222" w:author="Nathan Huneke" w:date="2021-09-10T15:40:00Z">
        <w:r w:rsidR="009228A3">
          <w:rPr>
            <w:lang w:eastAsia="en-GB"/>
          </w:rPr>
          <w:t>ended</w:t>
        </w:r>
      </w:ins>
      <w:ins w:id="223" w:author="Nathan Huneke" w:date="2021-09-10T15:39:00Z">
        <w:r w:rsidR="000C531E">
          <w:rPr>
            <w:lang w:eastAsia="en-GB"/>
          </w:rPr>
          <w:t>, patients randomized to N-acetylcysteine e</w:t>
        </w:r>
      </w:ins>
      <w:ins w:id="224" w:author="Nathan Huneke" w:date="2021-09-10T15:40:00Z">
        <w:r w:rsidR="000C531E">
          <w:rPr>
            <w:lang w:eastAsia="en-GB"/>
          </w:rPr>
          <w:t xml:space="preserve">xhibited </w:t>
        </w:r>
        <w:r w:rsidR="009228A3">
          <w:rPr>
            <w:lang w:eastAsia="en-GB"/>
          </w:rPr>
          <w:t>significantly reduced severity of gambling symptoms</w:t>
        </w:r>
        <w:r w:rsidR="004B3004">
          <w:rPr>
            <w:lang w:eastAsia="en-GB"/>
          </w:rPr>
          <w:t xml:space="preserve"> (p = 0.0</w:t>
        </w:r>
      </w:ins>
      <w:ins w:id="225" w:author="Nathan Huneke" w:date="2021-09-10T15:41:00Z">
        <w:r w:rsidR="004B3004">
          <w:rPr>
            <w:lang w:eastAsia="en-GB"/>
          </w:rPr>
          <w:t>43)</w:t>
        </w:r>
        <w:r w:rsidR="00475FF4">
          <w:rPr>
            <w:lang w:eastAsia="en-GB"/>
          </w:rPr>
          <w:t xml:space="preserve"> </w:t>
        </w:r>
      </w:ins>
      <w:r w:rsidR="00475FF4">
        <w:rPr>
          <w:lang w:eastAsia="en-GB"/>
        </w:rPr>
        <w:fldChar w:fldCharType="begin"/>
      </w:r>
      <w:r w:rsidR="00475FF4">
        <w:rPr>
          <w:lang w:eastAsia="en-GB"/>
        </w:rPr>
        <w:instrText xml:space="preserve"> ADDIN EN.CITE &lt;EndNote&gt;&lt;Cite&gt;&lt;Author&gt;Grant&lt;/Author&gt;&lt;Year&gt;2014&lt;/Year&gt;&lt;RecNum&gt;184&lt;/RecNum&gt;&lt;DisplayText&gt;(Grant et al., 2014)&lt;/DisplayText&gt;&lt;record&gt;&lt;rec-number&gt;184&lt;/rec-number&gt;&lt;foreign-keys&gt;&lt;key app="EN" db-id="dztt5tva9xzt2xerwstv9eenst5x9tafxe5z" timestamp="1621954948"&gt;184&lt;/key&gt;&lt;/foreign-keys&gt;&lt;ref-type name="Journal Article"&gt;17&lt;/ref-type&gt;&lt;contributors&gt;&lt;authors&gt;&lt;author&gt;Grant, J. E.&lt;/author&gt;&lt;author&gt;Odlaug, B. L.&lt;/author&gt;&lt;author&gt;Chamberlain, S. R.&lt;/author&gt;&lt;author&gt;Potenza, M. N.&lt;/author&gt;&lt;author&gt;Schreiber, L. R.&lt;/author&gt;&lt;author&gt;Donahue, C. B.&lt;/author&gt;&lt;author&gt;Kim, S. W.&lt;/author&gt;&lt;/authors&gt;&lt;/contributors&gt;&lt;auth-address&gt;Department of Psychiatry and Behavioral Neuroscience, University of Chicago, 5841 South Maryland Ave, MC 3077, Chicago, IL 60637 jongrant@uchicago.edu.&lt;/auth-address&gt;&lt;titles&gt;&lt;title&gt;A randomized, placebo-controlled trial of N-acetylcysteine plus imaginal desensitization for nicotine-dependent pathological gamblers&lt;/title&gt;&lt;secondary-title&gt;J Clin Psychiatry&lt;/secondary-title&gt;&lt;/titles&gt;&lt;periodical&gt;&lt;full-title&gt;Journal of Clinical Psychiatry&lt;/full-title&gt;&lt;abbr-1&gt;J. Clin. Psychiatry&lt;/abbr-1&gt;&lt;abbr-2&gt;J Clin Psychiatry&lt;/abbr-2&gt;&lt;/periodical&gt;&lt;pages&gt;39-45&lt;/pages&gt;&lt;volume&gt;75&lt;/volume&gt;&lt;number&gt;1&lt;/number&gt;&lt;edition&gt;2013/12/19&lt;/edition&gt;&lt;keywords&gt;&lt;keyword&gt;Gambling&lt;/keyword&gt;&lt;/keywords&gt;&lt;dates&gt;&lt;year&gt;2014&lt;/year&gt;&lt;pub-dates&gt;&lt;date&gt;Jan&lt;/date&gt;&lt;/pub-dates&gt;&lt;/dates&gt;&lt;isbn&gt;1555-2101 (Electronic)&amp;#xD;0160-6689 (Linking)&lt;/isbn&gt;&lt;accession-num&gt;24345329&lt;/accession-num&gt;&lt;label&gt;Kim&lt;/label&gt;&lt;urls&gt;&lt;related-urls&gt;&lt;url&gt;https://www.ncbi.nlm.nih.gov/pubmed/24345329&lt;/url&gt;&lt;url&gt;https://www.psychiatrist.com/jcp/ocd/pathological-gambling/randomized-placebo-controlled-trial-ltemgtnltemgt/&lt;/url&gt;&lt;/related-urls&gt;&lt;/urls&gt;&lt;electronic-resource-num&gt;10.4088/JCP.13m08411&lt;/electronic-resource-num&gt;&lt;/record&gt;&lt;/Cite&gt;&lt;/EndNote&gt;</w:instrText>
      </w:r>
      <w:r w:rsidR="00475FF4">
        <w:rPr>
          <w:lang w:eastAsia="en-GB"/>
        </w:rPr>
        <w:fldChar w:fldCharType="separate"/>
      </w:r>
      <w:r w:rsidR="00475FF4">
        <w:rPr>
          <w:noProof/>
          <w:lang w:eastAsia="en-GB"/>
        </w:rPr>
        <w:t>(Grant et al., 2014)</w:t>
      </w:r>
      <w:r w:rsidR="00475FF4">
        <w:rPr>
          <w:lang w:eastAsia="en-GB"/>
        </w:rPr>
        <w:fldChar w:fldCharType="end"/>
      </w:r>
      <w:ins w:id="226" w:author="Nathan Huneke" w:date="2021-09-10T15:41:00Z">
        <w:r w:rsidR="00475FF4">
          <w:rPr>
            <w:lang w:eastAsia="en-GB"/>
          </w:rPr>
          <w:t>.</w:t>
        </w:r>
      </w:ins>
      <w:ins w:id="227" w:author="Nathan Huneke" w:date="2021-09-14T16:22:00Z">
        <w:r w:rsidR="00207466">
          <w:rPr>
            <w:lang w:eastAsia="en-GB"/>
          </w:rPr>
          <w:t xml:space="preserve"> For the purposes of this study, data for the 6-week period</w:t>
        </w:r>
        <w:r w:rsidR="00B7625C">
          <w:rPr>
            <w:lang w:eastAsia="en-GB"/>
          </w:rPr>
          <w:t xml:space="preserve"> of treatment for gambling disorder are included.</w:t>
        </w:r>
      </w:ins>
    </w:p>
    <w:p w14:paraId="6E1CDDCA" w14:textId="168D4FB5" w:rsidR="00475FF4" w:rsidRDefault="00475FF4" w:rsidP="00475FF4">
      <w:pPr>
        <w:rPr>
          <w:ins w:id="228" w:author="Nathan Huneke" w:date="2021-09-10T15:42:00Z"/>
          <w:lang w:eastAsia="en-GB"/>
        </w:rPr>
      </w:pPr>
      <w:ins w:id="229" w:author="Nathan Huneke" w:date="2021-09-10T15:42:00Z">
        <w:r>
          <w:rPr>
            <w:lang w:eastAsia="en-GB"/>
          </w:rPr>
          <w:t>We also included three open-label</w:t>
        </w:r>
        <w:r w:rsidR="00C96F9D">
          <w:rPr>
            <w:lang w:eastAsia="en-GB"/>
          </w:rPr>
          <w:t xml:space="preserve"> treatment</w:t>
        </w:r>
        <w:r>
          <w:rPr>
            <w:lang w:eastAsia="en-GB"/>
          </w:rPr>
          <w:t xml:space="preserve"> studies:</w:t>
        </w:r>
      </w:ins>
    </w:p>
    <w:p w14:paraId="752C95F1" w14:textId="30DA22A3" w:rsidR="00475FF4" w:rsidRDefault="00670409" w:rsidP="00475FF4">
      <w:pPr>
        <w:pStyle w:val="ListParagraph"/>
        <w:numPr>
          <w:ilvl w:val="0"/>
          <w:numId w:val="42"/>
        </w:numPr>
        <w:rPr>
          <w:ins w:id="230" w:author="Nathan Huneke" w:date="2021-09-10T16:06:00Z"/>
          <w:lang w:eastAsia="en-GB"/>
        </w:rPr>
      </w:pPr>
      <w:ins w:id="231" w:author="Nathan Huneke" w:date="2021-09-10T16:00:00Z">
        <w:r>
          <w:rPr>
            <w:lang w:eastAsia="en-GB"/>
          </w:rPr>
          <w:t xml:space="preserve">A 12-week open-label </w:t>
        </w:r>
      </w:ins>
      <w:ins w:id="232" w:author="Nathan Huneke" w:date="2021-09-10T16:02:00Z">
        <w:r w:rsidR="00DF21B6">
          <w:rPr>
            <w:lang w:eastAsia="en-GB"/>
          </w:rPr>
          <w:t>pilot study</w:t>
        </w:r>
      </w:ins>
      <w:ins w:id="233" w:author="Nathan Huneke" w:date="2021-09-10T16:00:00Z">
        <w:r>
          <w:rPr>
            <w:lang w:eastAsia="en-GB"/>
          </w:rPr>
          <w:t xml:space="preserve"> of escitalopram</w:t>
        </w:r>
        <w:r w:rsidR="008C48BA">
          <w:rPr>
            <w:lang w:eastAsia="en-GB"/>
          </w:rPr>
          <w:t xml:space="preserve"> in </w:t>
        </w:r>
      </w:ins>
      <w:ins w:id="234" w:author="Nathan Huneke" w:date="2021-09-10T16:02:00Z">
        <w:r w:rsidR="00DF21B6">
          <w:rPr>
            <w:lang w:eastAsia="en-GB"/>
          </w:rPr>
          <w:t>13 patients</w:t>
        </w:r>
      </w:ins>
      <w:ins w:id="235" w:author="Nathan Huneke" w:date="2021-09-10T16:04:00Z">
        <w:r w:rsidR="007D489B">
          <w:rPr>
            <w:lang w:eastAsia="en-GB"/>
          </w:rPr>
          <w:t xml:space="preserve"> with co-occurring anxiety </w:t>
        </w:r>
      </w:ins>
      <w:ins w:id="236" w:author="Nathan Huneke" w:date="2021-09-10T16:05:00Z">
        <w:r w:rsidR="007D489B">
          <w:rPr>
            <w:lang w:eastAsia="en-GB"/>
          </w:rPr>
          <w:t xml:space="preserve">and gambling </w:t>
        </w:r>
      </w:ins>
      <w:ins w:id="237" w:author="Nathan Huneke" w:date="2021-09-10T16:04:00Z">
        <w:r w:rsidR="007D489B">
          <w:rPr>
            <w:lang w:eastAsia="en-GB"/>
          </w:rPr>
          <w:t>disorder</w:t>
        </w:r>
      </w:ins>
      <w:ins w:id="238" w:author="Nathan Huneke" w:date="2021-09-10T16:05:00Z">
        <w:r w:rsidR="007D489B">
          <w:rPr>
            <w:lang w:eastAsia="en-GB"/>
          </w:rPr>
          <w:t>s</w:t>
        </w:r>
      </w:ins>
      <w:ins w:id="239" w:author="Nathan Huneke" w:date="2021-09-10T16:02:00Z">
        <w:r w:rsidR="00DF21B6">
          <w:rPr>
            <w:lang w:eastAsia="en-GB"/>
          </w:rPr>
          <w:t xml:space="preserve">. </w:t>
        </w:r>
        <w:r w:rsidR="00E73972">
          <w:rPr>
            <w:lang w:eastAsia="en-GB"/>
          </w:rPr>
          <w:t>Patients completed a 1-week placebo run-in phase, after which esc</w:t>
        </w:r>
      </w:ins>
      <w:ins w:id="240" w:author="Nathan Huneke" w:date="2021-09-10T16:03:00Z">
        <w:r w:rsidR="00E73972">
          <w:rPr>
            <w:lang w:eastAsia="en-GB"/>
          </w:rPr>
          <w:t xml:space="preserve">italopram </w:t>
        </w:r>
        <w:r w:rsidR="00F564A0">
          <w:rPr>
            <w:lang w:eastAsia="en-GB"/>
          </w:rPr>
          <w:t>was initiated at 10mg/day, increasing at fortnightly intervals to 30mg/day (unless clinical improvement was seen at a lower dose).</w:t>
        </w:r>
      </w:ins>
      <w:ins w:id="241" w:author="Nathan Huneke" w:date="2021-09-10T16:06:00Z">
        <w:r w:rsidR="008D7E56">
          <w:rPr>
            <w:lang w:eastAsia="en-GB"/>
          </w:rPr>
          <w:t xml:space="preserve"> During the 12-week treatment period, </w:t>
        </w:r>
        <w:r w:rsidR="00367C50">
          <w:rPr>
            <w:lang w:eastAsia="en-GB"/>
          </w:rPr>
          <w:t>there was a significant decrease in gambling symptom severity (p = 0.002)</w:t>
        </w:r>
      </w:ins>
      <w:ins w:id="242" w:author="Nathan Huneke" w:date="2021-09-10T16:07:00Z">
        <w:r w:rsidR="00A079EF">
          <w:rPr>
            <w:lang w:eastAsia="en-GB"/>
          </w:rPr>
          <w:t xml:space="preserve"> </w:t>
        </w:r>
      </w:ins>
      <w:r w:rsidR="00A079EF">
        <w:rPr>
          <w:lang w:eastAsia="en-GB"/>
        </w:rPr>
        <w:fldChar w:fldCharType="begin"/>
      </w:r>
      <w:r w:rsidR="00A079EF">
        <w:rPr>
          <w:lang w:eastAsia="en-GB"/>
        </w:rPr>
        <w:instrText xml:space="preserve"> ADDIN EN.CITE &lt;EndNote&gt;&lt;Cite&gt;&lt;Author&gt;Grant&lt;/Author&gt;&lt;Year&gt;2006&lt;/Year&gt;&lt;RecNum&gt;185&lt;/RecNum&gt;&lt;DisplayText&gt;(Grant and Potenza, 2006)&lt;/DisplayText&gt;&lt;record&gt;&lt;rec-number&gt;185&lt;/rec-number&gt;&lt;foreign-keys&gt;&lt;key app="EN" db-id="dztt5tva9xzt2xerwstv9eenst5x9tafxe5z" timestamp="1621955157"&gt;185&lt;/key&gt;&lt;/foreign-keys&gt;&lt;ref-type name="Journal Article"&gt;17&lt;/ref-type&gt;&lt;contributors&gt;&lt;authors&gt;&lt;author&gt;Grant, J. E.&lt;/author&gt;&lt;author&gt;Potenza, M. N.&lt;/author&gt;&lt;/authors&gt;&lt;/contributors&gt;&lt;auth-address&gt;Department of Psychiatry, University of Minnesota School of Medicine, Minneapolis, Minnesota 55454, USA. grant045@umn.edu&lt;/auth-address&gt;&lt;titles&gt;&lt;title&gt;Escitalopram treatment of pathological gambling with co-occurring anxiety: an open-label pilot study with double-blind discontinuation&lt;/title&gt;&lt;secondary-title&gt;Int Clin Psychopharmacol&lt;/secondary-title&gt;&lt;/titles&gt;&lt;periodical&gt;&lt;full-title&gt;International Clinical Psychopharmacology&lt;/full-title&gt;&lt;abbr-1&gt;Int. Clin. Psychopharmacol.&lt;/abbr-1&gt;&lt;abbr-2&gt;Int Clin Psychopharmacol&lt;/abbr-2&gt;&lt;/periodical&gt;&lt;pages&gt;203-9&lt;/pages&gt;&lt;volume&gt;21&lt;/volume&gt;&lt;number&gt;4&lt;/number&gt;&lt;edition&gt;2006/05/12&lt;/edition&gt;&lt;keywords&gt;&lt;keyword&gt;Gambling&lt;/keyword&gt;&lt;/keywords&gt;&lt;dates&gt;&lt;year&gt;2006&lt;/year&gt;&lt;pub-dates&gt;&lt;date&gt;Jul&lt;/date&gt;&lt;/pub-dates&gt;&lt;/dates&gt;&lt;isbn&gt;0268-1315 (Print)&amp;#xD;0268-1315 (Linking)&lt;/isbn&gt;&lt;accession-num&gt;16687991&lt;/accession-num&gt;&lt;label&gt;Potenza&lt;/label&gt;&lt;urls&gt;&lt;related-urls&gt;&lt;url&gt;https://www.ncbi.nlm.nih.gov/pubmed/16687991&lt;/url&gt;&lt;/related-urls&gt;&lt;/urls&gt;&lt;electronic-resource-num&gt;10.1097/00004850-200607000-00002&lt;/electronic-resource-num&gt;&lt;/record&gt;&lt;/Cite&gt;&lt;/EndNote&gt;</w:instrText>
      </w:r>
      <w:r w:rsidR="00A079EF">
        <w:rPr>
          <w:lang w:eastAsia="en-GB"/>
        </w:rPr>
        <w:fldChar w:fldCharType="separate"/>
      </w:r>
      <w:r w:rsidR="00A079EF">
        <w:rPr>
          <w:noProof/>
          <w:lang w:eastAsia="en-GB"/>
        </w:rPr>
        <w:t>(Grant and Potenza, 2006)</w:t>
      </w:r>
      <w:r w:rsidR="00A079EF">
        <w:rPr>
          <w:lang w:eastAsia="en-GB"/>
        </w:rPr>
        <w:fldChar w:fldCharType="end"/>
      </w:r>
      <w:ins w:id="243" w:author="Nathan Huneke" w:date="2021-09-10T16:06:00Z">
        <w:r w:rsidR="00367C50">
          <w:rPr>
            <w:lang w:eastAsia="en-GB"/>
          </w:rPr>
          <w:t>.</w:t>
        </w:r>
      </w:ins>
    </w:p>
    <w:p w14:paraId="4368FCE8" w14:textId="5BD423C5" w:rsidR="00367C50" w:rsidRDefault="00BE31B1" w:rsidP="00475FF4">
      <w:pPr>
        <w:pStyle w:val="ListParagraph"/>
        <w:numPr>
          <w:ilvl w:val="0"/>
          <w:numId w:val="42"/>
        </w:numPr>
        <w:rPr>
          <w:ins w:id="244" w:author="Nathan Huneke" w:date="2021-09-10T16:59:00Z"/>
          <w:lang w:eastAsia="en-GB"/>
        </w:rPr>
      </w:pPr>
      <w:ins w:id="245" w:author="Nathan Huneke" w:date="2021-09-10T16:18:00Z">
        <w:r>
          <w:rPr>
            <w:lang w:eastAsia="en-GB"/>
          </w:rPr>
          <w:t xml:space="preserve">A 14-week pilot study of N-acetylcysteine in </w:t>
        </w:r>
      </w:ins>
      <w:ins w:id="246" w:author="Nathan Huneke" w:date="2021-09-14T16:03:00Z">
        <w:r w:rsidR="00E76C66">
          <w:rPr>
            <w:lang w:eastAsia="en-GB"/>
          </w:rPr>
          <w:t>36</w:t>
        </w:r>
      </w:ins>
      <w:ins w:id="247" w:author="Nathan Huneke" w:date="2021-09-10T16:19:00Z">
        <w:r w:rsidR="00D55CA2">
          <w:rPr>
            <w:lang w:eastAsia="en-GB"/>
          </w:rPr>
          <w:t xml:space="preserve"> patients. </w:t>
        </w:r>
      </w:ins>
      <w:ins w:id="248" w:author="Nathan Huneke" w:date="2021-09-10T16:20:00Z">
        <w:r w:rsidR="00EF5BB1">
          <w:rPr>
            <w:lang w:eastAsia="en-GB"/>
          </w:rPr>
          <w:t>N-acetylcysteine</w:t>
        </w:r>
      </w:ins>
      <w:ins w:id="249" w:author="Nathan Huneke" w:date="2021-09-14T16:03:00Z">
        <w:r w:rsidR="00E76C66">
          <w:rPr>
            <w:lang w:eastAsia="en-GB"/>
          </w:rPr>
          <w:t xml:space="preserve"> was </w:t>
        </w:r>
      </w:ins>
      <w:ins w:id="250" w:author="Nathan Huneke" w:date="2021-09-10T16:21:00Z">
        <w:r w:rsidR="00EF5BB1">
          <w:rPr>
            <w:lang w:eastAsia="en-GB"/>
          </w:rPr>
          <w:t>initiated at 600mg/day for 2 weeks</w:t>
        </w:r>
        <w:r w:rsidR="00A4265F">
          <w:rPr>
            <w:lang w:eastAsia="en-GB"/>
          </w:rPr>
          <w:t xml:space="preserve"> and increased fortnightly to 1800mg/day (unless clinical improvement was seen at a lower dose).</w:t>
        </w:r>
      </w:ins>
      <w:ins w:id="251" w:author="Nathan Huneke" w:date="2021-09-10T16:24:00Z">
        <w:r w:rsidR="00825748">
          <w:rPr>
            <w:lang w:eastAsia="en-GB"/>
          </w:rPr>
          <w:t xml:space="preserve"> </w:t>
        </w:r>
      </w:ins>
      <w:ins w:id="252" w:author="Nathan Huneke" w:date="2021-09-14T16:03:00Z">
        <w:r w:rsidR="00261D64">
          <w:rPr>
            <w:lang w:eastAsia="en-GB"/>
          </w:rPr>
          <w:t>T</w:t>
        </w:r>
      </w:ins>
      <w:ins w:id="253" w:author="Nathan Huneke" w:date="2021-09-10T16:25:00Z">
        <w:r w:rsidR="00123924">
          <w:rPr>
            <w:lang w:eastAsia="en-GB"/>
          </w:rPr>
          <w:t>here was a significant decrease in gambling symptom severity</w:t>
        </w:r>
      </w:ins>
      <w:ins w:id="254" w:author="Nathan Huneke" w:date="2021-09-14T16:04:00Z">
        <w:r w:rsidR="00261D64">
          <w:rPr>
            <w:lang w:eastAsia="en-GB"/>
          </w:rPr>
          <w:t xml:space="preserve"> </w:t>
        </w:r>
      </w:ins>
      <w:ins w:id="255" w:author="Nathan Huneke" w:date="2021-09-14T16:07:00Z">
        <w:r w:rsidR="004A446F">
          <w:rPr>
            <w:lang w:eastAsia="en-GB"/>
          </w:rPr>
          <w:t>at the end of treatment</w:t>
        </w:r>
      </w:ins>
      <w:ins w:id="256" w:author="Nathan Huneke" w:date="2021-09-10T16:25:00Z">
        <w:r w:rsidR="00123924">
          <w:rPr>
            <w:lang w:eastAsia="en-GB"/>
          </w:rPr>
          <w:t xml:space="preserve"> (p &lt; 0.001)</w:t>
        </w:r>
      </w:ins>
      <w:ins w:id="257" w:author="Nathan Huneke" w:date="2021-09-10T16:26:00Z">
        <w:r w:rsidR="00123924">
          <w:rPr>
            <w:lang w:eastAsia="en-GB"/>
          </w:rPr>
          <w:t xml:space="preserve"> </w:t>
        </w:r>
      </w:ins>
      <w:r w:rsidR="004E3AEF">
        <w:rPr>
          <w:lang w:eastAsia="en-GB"/>
        </w:rPr>
        <w:fldChar w:fldCharType="begin"/>
      </w:r>
      <w:r w:rsidR="004E3AEF">
        <w:rPr>
          <w:lang w:eastAsia="en-GB"/>
        </w:rPr>
        <w:instrText xml:space="preserve"> ADDIN EN.CITE &lt;EndNote&gt;&lt;Cite&gt;&lt;Author&gt;Grant&lt;/Author&gt;&lt;Year&gt;2007&lt;/Year&gt;&lt;RecNum&gt;187&lt;/RecNum&gt;&lt;DisplayText&gt;(Grant et al., 2007)&lt;/DisplayText&gt;&lt;record&gt;&lt;rec-number&gt;187&lt;/rec-number&gt;&lt;foreign-keys&gt;&lt;key app="EN" db-id="dztt5tva9xzt2xerwstv9eenst5x9tafxe5z" timestamp="1621955491"&gt;187&lt;/key&gt;&lt;/foreign-keys&gt;&lt;ref-type name="Journal Article"&gt;17&lt;/ref-type&gt;&lt;contributors&gt;&lt;authors&gt;&lt;author&gt;Grant, J. E.&lt;/author&gt;&lt;author&gt;Kim, S. W.&lt;/author&gt;&lt;author&gt;Odlaug, B. L.&lt;/author&gt;&lt;/authors&gt;&lt;/contributors&gt;&lt;auth-address&gt;Department of Psychiatry, University of Minnesota School of Medicine, 2450 Riverside Avenue, Minneapolis, MN 55454, USA. grant045@umn.edu&lt;/auth-address&gt;&lt;titles&gt;&lt;title&gt;N-acetyl cysteine, a glutamate-modulating agent, in the treatment of pathological gambling: a pilot study&lt;/title&gt;&lt;secondary-title&gt;Biol Psychiatry&lt;/secondary-title&gt;&lt;/titles&gt;&lt;periodical&gt;&lt;full-title&gt;Biological Psychiatry&lt;/full-title&gt;&lt;abbr-1&gt;Biol. Psychiatry&lt;/abbr-1&gt;&lt;abbr-2&gt;Biol Psychiatry&lt;/abbr-2&gt;&lt;/periodical&gt;&lt;pages&gt;652-7&lt;/pages&gt;&lt;volume&gt;62&lt;/volume&gt;&lt;number&gt;6&lt;/number&gt;&lt;edition&gt;2007/04/21&lt;/edition&gt;&lt;keywords&gt;&lt;keyword&gt;Gambling&lt;/keyword&gt;&lt;/keywords&gt;&lt;dates&gt;&lt;year&gt;2007&lt;/year&gt;&lt;pub-dates&gt;&lt;date&gt;Sep 15&lt;/date&gt;&lt;/pub-dates&gt;&lt;/dates&gt;&lt;isbn&gt;0006-3223 (Print)&amp;#xD;0006-3223 (Linking)&lt;/isbn&gt;&lt;accession-num&gt;17445781&lt;/accession-num&gt;&lt;label&gt;Odlaug&lt;/label&gt;&lt;urls&gt;&lt;related-urls&gt;&lt;url&gt;https://www.ncbi.nlm.nih.gov/pubmed/17445781&lt;/url&gt;&lt;/related-urls&gt;&lt;/urls&gt;&lt;electronic-resource-num&gt;10.1016/j.biopsych.2006.11.021&lt;/electronic-resource-num&gt;&lt;/record&gt;&lt;/Cite&gt;&lt;/EndNote&gt;</w:instrText>
      </w:r>
      <w:r w:rsidR="004E3AEF">
        <w:rPr>
          <w:lang w:eastAsia="en-GB"/>
        </w:rPr>
        <w:fldChar w:fldCharType="separate"/>
      </w:r>
      <w:r w:rsidR="004E3AEF">
        <w:rPr>
          <w:noProof/>
          <w:lang w:eastAsia="en-GB"/>
        </w:rPr>
        <w:t>(Grant et al., 2007)</w:t>
      </w:r>
      <w:r w:rsidR="004E3AEF">
        <w:rPr>
          <w:lang w:eastAsia="en-GB"/>
        </w:rPr>
        <w:fldChar w:fldCharType="end"/>
      </w:r>
      <w:ins w:id="258" w:author="Nathan Huneke" w:date="2021-09-14T16:05:00Z">
        <w:r w:rsidR="004E3AEF">
          <w:rPr>
            <w:lang w:eastAsia="en-GB"/>
          </w:rPr>
          <w:t>.</w:t>
        </w:r>
      </w:ins>
    </w:p>
    <w:p w14:paraId="00A1DCAE" w14:textId="5598F1EC" w:rsidR="00446716" w:rsidRDefault="00C369E4" w:rsidP="00D8018B">
      <w:pPr>
        <w:pStyle w:val="ListParagraph"/>
        <w:numPr>
          <w:ilvl w:val="0"/>
          <w:numId w:val="42"/>
        </w:numPr>
        <w:rPr>
          <w:ins w:id="259" w:author="Nathan Huneke" w:date="2021-09-10T13:55:00Z"/>
          <w:lang w:eastAsia="en-GB"/>
        </w:rPr>
      </w:pPr>
      <w:ins w:id="260" w:author="Nathan Huneke" w:date="2021-09-10T17:01:00Z">
        <w:r>
          <w:rPr>
            <w:lang w:eastAsia="en-GB"/>
          </w:rPr>
          <w:t>A 10-week pilot study</w:t>
        </w:r>
        <w:r w:rsidR="001251D6">
          <w:rPr>
            <w:lang w:eastAsia="en-GB"/>
          </w:rPr>
          <w:t xml:space="preserve"> of open-label memantine in 29 patients. </w:t>
        </w:r>
        <w:r w:rsidR="00833EFB">
          <w:rPr>
            <w:lang w:eastAsia="en-GB"/>
          </w:rPr>
          <w:t>All eligible patients were started on 10mg/day</w:t>
        </w:r>
      </w:ins>
      <w:ins w:id="261" w:author="Nathan Huneke" w:date="2021-09-10T17:02:00Z">
        <w:r w:rsidR="00833EFB">
          <w:rPr>
            <w:lang w:eastAsia="en-GB"/>
          </w:rPr>
          <w:t xml:space="preserve"> for 2 weeks</w:t>
        </w:r>
      </w:ins>
      <w:ins w:id="262" w:author="Nathan Huneke" w:date="2021-09-10T17:01:00Z">
        <w:r w:rsidR="00833EFB">
          <w:rPr>
            <w:lang w:eastAsia="en-GB"/>
          </w:rPr>
          <w:t xml:space="preserve">, and the dose was </w:t>
        </w:r>
      </w:ins>
      <w:ins w:id="263" w:author="Nathan Huneke" w:date="2021-09-10T17:02:00Z">
        <w:r w:rsidR="00833EFB">
          <w:rPr>
            <w:lang w:eastAsia="en-GB"/>
          </w:rPr>
          <w:t xml:space="preserve">increased fortnightly to 30mg/day (unless clinical improvement was seen at a lower dose). </w:t>
        </w:r>
        <w:r w:rsidR="00FC5DC6">
          <w:rPr>
            <w:lang w:eastAsia="en-GB"/>
          </w:rPr>
          <w:t xml:space="preserve">There was an unusually high retention rate in this study, with 28 of 29 patients completing the entire </w:t>
        </w:r>
      </w:ins>
      <w:ins w:id="264" w:author="Nathan Huneke" w:date="2021-09-10T17:03:00Z">
        <w:r w:rsidR="00FC5DC6">
          <w:rPr>
            <w:lang w:eastAsia="en-GB"/>
          </w:rPr>
          <w:t xml:space="preserve">10-week </w:t>
        </w:r>
        <w:r w:rsidR="00E40A37">
          <w:rPr>
            <w:lang w:eastAsia="en-GB"/>
          </w:rPr>
          <w:t>treatment period</w:t>
        </w:r>
        <w:r w:rsidR="00FC5DC6">
          <w:rPr>
            <w:lang w:eastAsia="en-GB"/>
          </w:rPr>
          <w:t>.</w:t>
        </w:r>
        <w:r w:rsidR="00E40A37">
          <w:rPr>
            <w:lang w:eastAsia="en-GB"/>
          </w:rPr>
          <w:t xml:space="preserve"> Gambling </w:t>
        </w:r>
        <w:r w:rsidR="00E40A37">
          <w:rPr>
            <w:lang w:eastAsia="en-GB"/>
          </w:rPr>
          <w:lastRenderedPageBreak/>
          <w:t xml:space="preserve">symptom severity significantly improved over the treatment period </w:t>
        </w:r>
        <w:r w:rsidR="00BA60BB">
          <w:rPr>
            <w:lang w:eastAsia="en-GB"/>
          </w:rPr>
          <w:t>(</w:t>
        </w:r>
      </w:ins>
      <w:ins w:id="265" w:author="Nathan Huneke" w:date="2021-09-10T17:04:00Z">
        <w:r w:rsidR="00BA60BB">
          <w:rPr>
            <w:lang w:eastAsia="en-GB"/>
          </w:rPr>
          <w:t>p &lt; 0.001)</w:t>
        </w:r>
      </w:ins>
      <w:ins w:id="266" w:author="Nathan Huneke" w:date="2021-09-13T14:25:00Z">
        <w:r w:rsidR="00552314">
          <w:rPr>
            <w:lang w:eastAsia="en-GB"/>
          </w:rPr>
          <w:t xml:space="preserve"> </w:t>
        </w:r>
      </w:ins>
      <w:r w:rsidR="009E290C">
        <w:rPr>
          <w:lang w:eastAsia="en-GB"/>
        </w:rPr>
        <w:fldChar w:fldCharType="begin"/>
      </w:r>
      <w:r w:rsidR="009E290C">
        <w:rPr>
          <w:lang w:eastAsia="en-GB"/>
        </w:rPr>
        <w:instrText xml:space="preserve"> ADDIN EN.CITE &lt;EndNote&gt;&lt;Cite&gt;&lt;Author&gt;Grant&lt;/Author&gt;&lt;Year&gt;2010&lt;/Year&gt;&lt;RecNum&gt;186&lt;/RecNum&gt;&lt;DisplayText&gt;(Grant et al., 2010a)&lt;/DisplayText&gt;&lt;record&gt;&lt;rec-number&gt;186&lt;/rec-number&gt;&lt;foreign-keys&gt;&lt;key app="EN" db-id="dztt5tva9xzt2xerwstv9eenst5x9tafxe5z" timestamp="1621955299"&gt;186&lt;/key&gt;&lt;/foreign-keys&gt;&lt;ref-type name="Journal Article"&gt;17&lt;/ref-type&gt;&lt;contributors&gt;&lt;authors&gt;&lt;author&gt;Grant, J. E.&lt;/author&gt;&lt;author&gt;Chamberlain, S. R.&lt;/author&gt;&lt;author&gt;Odlaug, B. L.&lt;/author&gt;&lt;author&gt;Potenza, M. N.&lt;/author&gt;&lt;author&gt;Kim, S. W.&lt;/author&gt;&lt;/authors&gt;&lt;/contributors&gt;&lt;auth-address&gt;Department of Psychiatry, University of Minnesota School of Medicine, 2450 Riverside Avenue, Minneapolis, MN 55454, USA. grant045@umn.edu&lt;/auth-address&gt;&lt;titles&gt;&lt;title&gt;Memantine shows promise in reducing gambling severity and cognitive inflexibility in pathological gambling: a pilot study&lt;/title&gt;&lt;secondary-title&gt;Psychopharmacology (Berl)&lt;/secondary-title&gt;&lt;/titles&gt;&lt;periodical&gt;&lt;full-title&gt;Psychopharmacology&lt;/full-title&gt;&lt;abbr-1&gt;Psychopharmacology (Berl.)&lt;/abbr-1&gt;&lt;abbr-2&gt;Psychopharmacology (Berl)&lt;/abbr-2&gt;&lt;/periodical&gt;&lt;pages&gt;603-12&lt;/pages&gt;&lt;volume&gt;212&lt;/volume&gt;&lt;number&gt;4&lt;/number&gt;&lt;edition&gt;2010/08/20&lt;/edition&gt;&lt;keywords&gt;&lt;keyword&gt;Gambling&lt;/keyword&gt;&lt;/keywords&gt;&lt;dates&gt;&lt;year&gt;2010&lt;/year&gt;&lt;pub-dates&gt;&lt;date&gt;Dec&lt;/date&gt;&lt;/pub-dates&gt;&lt;/dates&gt;&lt;isbn&gt;1432-2072 (Electronic)&amp;#xD;0033-3158 (Linking)&lt;/isbn&gt;&lt;accession-num&gt;20721537&lt;/accession-num&gt;&lt;label&gt;Kim&lt;/label&gt;&lt;urls&gt;&lt;related-urls&gt;&lt;url&gt;https://www.ncbi.nlm.nih.gov/pubmed/20721537&lt;/url&gt;&lt;url&gt;https://link.springer.com/content/pdf/10.1007/s00213-010-1994-5.pdf&lt;/url&gt;&lt;/related-urls&gt;&lt;/urls&gt;&lt;custom2&gt;PMC3465841&lt;/custom2&gt;&lt;electronic-resource-num&gt;10.1007/s00213-010-1994-5&lt;/electronic-resource-num&gt;&lt;/record&gt;&lt;/Cite&gt;&lt;/EndNote&gt;</w:instrText>
      </w:r>
      <w:r w:rsidR="009E290C">
        <w:rPr>
          <w:lang w:eastAsia="en-GB"/>
        </w:rPr>
        <w:fldChar w:fldCharType="separate"/>
      </w:r>
      <w:r w:rsidR="009E290C">
        <w:rPr>
          <w:noProof/>
          <w:lang w:eastAsia="en-GB"/>
        </w:rPr>
        <w:t>(Grant et al., 2010a)</w:t>
      </w:r>
      <w:r w:rsidR="009E290C">
        <w:rPr>
          <w:lang w:eastAsia="en-GB"/>
        </w:rPr>
        <w:fldChar w:fldCharType="end"/>
      </w:r>
      <w:ins w:id="267" w:author="Nathan Huneke" w:date="2021-09-13T14:25:00Z">
        <w:r w:rsidR="009E290C">
          <w:rPr>
            <w:lang w:eastAsia="en-GB"/>
          </w:rPr>
          <w:t>.</w:t>
        </w:r>
      </w:ins>
    </w:p>
    <w:p w14:paraId="64ACF794" w14:textId="15D2900F" w:rsidR="00E36423" w:rsidDel="001F4A91" w:rsidRDefault="00D844E1" w:rsidP="00E36423">
      <w:pPr>
        <w:rPr>
          <w:moveFrom w:id="268" w:author="Nathan Huneke" w:date="2021-09-10T14:41:00Z"/>
        </w:rPr>
      </w:pPr>
      <w:del w:id="269" w:author="Nathan Huneke" w:date="2021-09-10T14:43:00Z">
        <w:r w:rsidDel="00ED58C5">
          <w:rPr>
            <w:lang w:eastAsia="en-GB"/>
          </w:rPr>
          <w:delText>Of these, four involved open-label pharmacotherapy</w:delText>
        </w:r>
        <w:r w:rsidR="00105B3B" w:rsidDel="00ED58C5">
          <w:rPr>
            <w:lang w:eastAsia="en-GB"/>
          </w:rPr>
          <w:delText xml:space="preserve"> </w:delText>
        </w:r>
        <w:r w:rsidR="000C7059" w:rsidRPr="000C7059" w:rsidDel="00ED58C5">
          <w:rPr>
            <w:lang w:eastAsia="en-GB"/>
          </w:rPr>
          <w:fldChar w:fldCharType="begin">
            <w:fldData xml:space="preserve">PEVuZE5vdGU+PENpdGU+PEF1dGhvcj5HcmFudDwvQXV0aG9yPjxZZWFyPjIwMDY8L1llYXI+PFJl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</w:fldData>
          </w:fldChar>
        </w:r>
        <w:r w:rsidR="003F0F5E" w:rsidDel="00ED58C5">
          <w:rPr>
            <w:lang w:eastAsia="en-GB"/>
          </w:rPr>
          <w:delInstrText xml:space="preserve"> ADDIN EN.CITE </w:delInstrText>
        </w:r>
        <w:r w:rsidR="003F0F5E" w:rsidDel="00ED58C5">
          <w:rPr>
            <w:lang w:eastAsia="en-GB"/>
          </w:rPr>
          <w:fldChar w:fldCharType="begin">
            <w:fldData xml:space="preserve">PEVuZE5vdGU+PENpdGU+PEF1dGhvcj5HcmFudDwvQXV0aG9yPjxZZWFyPjIwMDY8L1llYXI+PFJl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</w:fldData>
          </w:fldChar>
        </w:r>
        <w:r w:rsidR="003F0F5E" w:rsidDel="00ED58C5">
          <w:rPr>
            <w:lang w:eastAsia="en-GB"/>
          </w:rPr>
          <w:delInstrText xml:space="preserve"> ADDIN EN.CITE.DATA </w:delInstrText>
        </w:r>
        <w:r w:rsidR="003F0F5E" w:rsidDel="00ED58C5">
          <w:rPr>
            <w:lang w:eastAsia="en-GB"/>
          </w:rPr>
        </w:r>
        <w:r w:rsidR="003F0F5E" w:rsidDel="00ED58C5">
          <w:rPr>
            <w:lang w:eastAsia="en-GB"/>
          </w:rPr>
          <w:fldChar w:fldCharType="end"/>
        </w:r>
        <w:r w:rsidR="000C7059" w:rsidRPr="000C7059" w:rsidDel="00ED58C5">
          <w:rPr>
            <w:lang w:eastAsia="en-GB"/>
          </w:rPr>
        </w:r>
        <w:r w:rsidR="000C7059" w:rsidRPr="000C7059" w:rsidDel="00ED58C5">
          <w:rPr>
            <w:lang w:eastAsia="en-GB"/>
          </w:rPr>
          <w:fldChar w:fldCharType="separate"/>
        </w:r>
        <w:r w:rsidR="003F0F5E" w:rsidDel="00ED58C5">
          <w:rPr>
            <w:noProof/>
            <w:lang w:eastAsia="en-GB"/>
          </w:rPr>
          <w:delText>(Grant et al., 2010a; Grant et al., 2007; Grant et al., 2013; Grant and Potenza, 2006)</w:delText>
        </w:r>
        <w:r w:rsidR="000C7059" w:rsidRPr="000C7059" w:rsidDel="00ED58C5">
          <w:rPr>
            <w:lang w:eastAsia="en-GB"/>
          </w:rPr>
          <w:fldChar w:fldCharType="end"/>
        </w:r>
        <w:r w:rsidR="00AE1AD3" w:rsidDel="00ED58C5">
          <w:rPr>
            <w:lang w:eastAsia="en-GB"/>
          </w:rPr>
          <w:delText xml:space="preserve"> </w:delText>
        </w:r>
        <w:r w:rsidDel="00ED58C5">
          <w:rPr>
            <w:lang w:eastAsia="en-GB"/>
          </w:rPr>
          <w:delText>and three were randomi</w:delText>
        </w:r>
        <w:r w:rsidR="007E1E83" w:rsidDel="00ED58C5">
          <w:rPr>
            <w:lang w:eastAsia="en-GB"/>
          </w:rPr>
          <w:delText>z</w:delText>
        </w:r>
        <w:r w:rsidDel="00ED58C5">
          <w:rPr>
            <w:lang w:eastAsia="en-GB"/>
          </w:rPr>
          <w:delText>ed placebo-controlled trials</w:delText>
        </w:r>
        <w:r w:rsidR="00105B3B" w:rsidDel="00ED58C5">
          <w:rPr>
            <w:lang w:eastAsia="en-GB"/>
          </w:rPr>
          <w:delText xml:space="preserve"> </w:delText>
        </w:r>
        <w:r w:rsidR="00953F8B" w:rsidDel="00ED58C5">
          <w:rPr>
            <w:lang w:eastAsia="en-GB"/>
          </w:rPr>
          <w:fldChar w:fldCharType="begin">
            <w:fldData xml:space="preserve">PEVuZE5vdGU+PENpdGU+PEF1dGhvcj5HcmFudDwvQXV0aG9yPjxZZWFyPjIwMDM8L1llYXI+PFJl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</w:fldData>
          </w:fldChar>
        </w:r>
        <w:r w:rsidR="00D41634" w:rsidDel="00ED58C5">
          <w:rPr>
            <w:lang w:eastAsia="en-GB"/>
          </w:rPr>
          <w:delInstrText xml:space="preserve"> ADDIN EN.CITE </w:delInstrText>
        </w:r>
        <w:r w:rsidR="00D41634" w:rsidDel="00ED58C5">
          <w:rPr>
            <w:lang w:eastAsia="en-GB"/>
          </w:rPr>
          <w:fldChar w:fldCharType="begin">
            <w:fldData xml:space="preserve">PEVuZE5vdGU+PENpdGU+PEF1dGhvcj5HcmFudDwvQXV0aG9yPjxZZWFyPjIwMDM8L1llYXI+PFJl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</w:fldData>
          </w:fldChar>
        </w:r>
        <w:r w:rsidR="00D41634" w:rsidDel="00ED58C5">
          <w:rPr>
            <w:lang w:eastAsia="en-GB"/>
          </w:rPr>
          <w:delInstrText xml:space="preserve"> ADDIN EN.CITE.DATA </w:delInstrText>
        </w:r>
        <w:r w:rsidR="00D41634" w:rsidDel="00ED58C5">
          <w:rPr>
            <w:lang w:eastAsia="en-GB"/>
          </w:rPr>
        </w:r>
        <w:r w:rsidR="00D41634" w:rsidDel="00ED58C5">
          <w:rPr>
            <w:lang w:eastAsia="en-GB"/>
          </w:rPr>
          <w:fldChar w:fldCharType="end"/>
        </w:r>
        <w:r w:rsidR="00953F8B" w:rsidDel="00ED58C5">
          <w:rPr>
            <w:lang w:eastAsia="en-GB"/>
          </w:rPr>
        </w:r>
        <w:r w:rsidR="00953F8B" w:rsidDel="00ED58C5">
          <w:rPr>
            <w:lang w:eastAsia="en-GB"/>
          </w:rPr>
          <w:fldChar w:fldCharType="separate"/>
        </w:r>
        <w:r w:rsidR="00D41634" w:rsidDel="00ED58C5">
          <w:rPr>
            <w:noProof/>
            <w:lang w:eastAsia="en-GB"/>
          </w:rPr>
          <w:delText>(Grant et al., 2008a; Grant et al., 2003; Grant et al., 2014)</w:delText>
        </w:r>
        <w:r w:rsidR="00953F8B" w:rsidDel="00ED58C5">
          <w:rPr>
            <w:lang w:eastAsia="en-GB"/>
          </w:rPr>
          <w:fldChar w:fldCharType="end"/>
        </w:r>
        <w:r w:rsidDel="00ED58C5">
          <w:rPr>
            <w:lang w:eastAsia="en-GB"/>
          </w:rPr>
          <w:delText>.</w:delText>
        </w:r>
        <w:r w:rsidR="001112FD" w:rsidDel="00ED58C5">
          <w:delText xml:space="preserve"> </w:delText>
        </w:r>
      </w:del>
      <w:moveFromRangeStart w:id="270" w:author="Nathan Huneke" w:date="2021-09-10T14:41:00Z" w:name="move82177323"/>
      <w:moveFrom w:id="271" w:author="Nathan Huneke" w:date="2021-09-10T14:41:00Z">
        <w:r w:rsidR="00E36423" w:rsidDel="001F4A91">
          <w:t>In all trials, patients were adults (aged 18-75 years) with a diagnosis of gambling disorder according to DSM-</w:t>
        </w:r>
        <w:r w:rsidR="007E1E83" w:rsidDel="001F4A91">
          <w:t>5</w:t>
        </w:r>
        <w:r w:rsidR="00E36423" w:rsidDel="001F4A91">
          <w:t xml:space="preserve"> criteria</w:t>
        </w:r>
        <w:r w:rsidR="007E1E83" w:rsidDel="001F4A91">
          <w:t xml:space="preserve"> (studies conducted prior to DSM-5 used criteria for pathological gambling based on DSM-IV and all of these participants met DSM-5 criteria for gambling disorder when the criteria were reapplied)</w:t>
        </w:r>
        <w:r w:rsidR="00E36423" w:rsidDel="001F4A91">
          <w:t>, which was confirmed through a semi-structured clinical interview</w:t>
        </w:r>
        <w:r w:rsidR="00105B3B" w:rsidDel="001F4A91">
          <w:t xml:space="preserve"> </w:t>
        </w:r>
        <w:r w:rsidR="00E36423" w:rsidDel="001F4A91">
          <w:fldChar w:fldCharType="begin"/>
        </w:r>
        <w:r w:rsidR="00EA4414" w:rsidDel="001F4A91">
          <w:instrText xml:space="preserve"> ADDIN EN.CITE &lt;EndNote&gt;&lt;Cite&gt;&lt;Author&gt;Grant&lt;/Author&gt;&lt;Year&gt;2004&lt;/Year&gt;&lt;RecNum&gt;212&lt;/RecNum&gt;&lt;DisplayText&gt;(Grant et al., 2004)&lt;/DisplayText&gt;&lt;record&gt;&lt;rec-number&gt;212&lt;/rec-number&gt;&lt;foreign-keys&gt;&lt;key app="EN" db-id="dztt5tva9xzt2xerwstv9eenst5x9tafxe5z" timestamp="1622718116"&gt;212&lt;/key&gt;&lt;/foreign-keys&gt;&lt;ref-type name="Journal Article"&gt;17&lt;/ref-type&gt;&lt;contributors&gt;&lt;authors&gt;&lt;author&gt;Grant, J. E.&lt;/author&gt;&lt;author&gt;Steinberg, M. A.&lt;/author&gt;&lt;author&gt;Kim, S. W.&lt;/author&gt;&lt;author&gt;Rounsaville, B. J.&lt;/author&gt;&lt;author&gt;Potenza, M. N.&lt;/author&gt;&lt;/authors&gt;&lt;/contributors&gt;&lt;auth-address&gt;Department of Psychiatry and Human Behavior, Brown Medical School, 345 Blackstone Boulevard, Providence, RI 02906, USA. Jon_Grant@Brown.edu&lt;/auth-address&gt;&lt;titles&gt;&lt;title&gt;Preliminary validity and reliability testing of a structured clinical interview for pathological gambling&lt;/title&gt;&lt;secondary-title&gt;Psychiatry Res&lt;/secondary-title&gt;&lt;/titles&gt;&lt;periodical&gt;&lt;full-title&gt;Psychiatry Research&lt;/full-title&gt;&lt;abbr-1&gt;Psychiatry Res.&lt;/abbr-1&gt;&lt;abbr-2&gt;Psychiatry Res&lt;/abbr-2&gt;&lt;/periodical&gt;&lt;pages&gt;79-88&lt;/pages&gt;&lt;volume&gt;128&lt;/volume&gt;&lt;number&gt;1&lt;/number&gt;&lt;edition&gt;2004/09/29&lt;/edition&gt;&lt;keywords&gt;&lt;keyword&gt;Gambling&lt;/keyword&gt;&lt;keyword&gt;Questionnaires&lt;/keyword&gt;&lt;/keywords&gt;&lt;dates&gt;&lt;year&gt;2004&lt;/year&gt;&lt;pub-dates&gt;&lt;date&gt;Aug 30&lt;/date&gt;&lt;/pub-dates&gt;&lt;/dates&gt;&lt;isbn&gt;0165-1781 (Print)&amp;#xD;0165-1781 (Linking)&lt;/isbn&gt;&lt;accession-num&gt;15450917&lt;/accession-num&gt;&lt;urls&gt;&lt;related-urls&gt;&lt;url&gt;https://www.ncbi.nlm.nih.gov/pubmed/15450917&lt;/url&gt;&lt;/related-urls&gt;&lt;/urls&gt;&lt;electronic-resource-num&gt;10.1016/j.psychres.2004.05.006&lt;/electronic-resource-num&gt;&lt;/record&gt;&lt;/Cite&gt;&lt;/EndNote&gt;</w:instrText>
        </w:r>
        <w:r w:rsidR="00E36423" w:rsidDel="001F4A91">
          <w:fldChar w:fldCharType="separate"/>
        </w:r>
        <w:r w:rsidR="00EA4414" w:rsidDel="001F4A91">
          <w:rPr>
            <w:noProof/>
          </w:rPr>
          <w:t>(Grant et al., 2004)</w:t>
        </w:r>
        <w:r w:rsidR="00E36423" w:rsidDel="001F4A91">
          <w:fldChar w:fldCharType="end"/>
        </w:r>
        <w:r w:rsidR="00E36423" w:rsidDel="001F4A91">
          <w:t xml:space="preserve">. Exclusion criteria were: current significant medical illness or abnormalities on physical examination; current pregnancy or breastfeeding; history of dementia, bipolar affective disorder, or any psychotic disorder; current substance </w:t>
        </w:r>
        <w:r w:rsidR="000F2C0D" w:rsidDel="001F4A91">
          <w:t>ab</w:t>
        </w:r>
        <w:r w:rsidR="00E36423" w:rsidDel="001F4A91">
          <w:t xml:space="preserve">use or dependence except nicotine; </w:t>
        </w:r>
        <w:r w:rsidR="00420024" w:rsidDel="001F4A91">
          <w:t xml:space="preserve">and </w:t>
        </w:r>
        <w:r w:rsidR="00E36423" w:rsidDel="001F4A91">
          <w:t>recent (within 3 months) initiation of psychological or behavioral therapy.</w:t>
        </w:r>
      </w:moveFrom>
    </w:p>
    <w:moveFromRangeEnd w:id="270"/>
    <w:p w14:paraId="5AA2C97F" w14:textId="655CD4EF" w:rsidR="00E36423" w:rsidRDefault="00071F15" w:rsidP="00E36423">
      <w:pPr>
        <w:rPr>
          <w:lang w:eastAsia="en-GB"/>
        </w:rPr>
      </w:pPr>
      <w:ins w:id="272" w:author="Nathan Huneke" w:date="2021-09-10T15:04:00Z">
        <w:r>
          <w:rPr>
            <w:lang w:eastAsia="en-GB"/>
          </w:rPr>
          <w:t>An assessment of these trials’ quality</w:t>
        </w:r>
      </w:ins>
      <w:ins w:id="273" w:author="Nathan Huneke" w:date="2021-09-13T14:27:00Z">
        <w:r w:rsidR="008C3B83">
          <w:rPr>
            <w:lang w:eastAsia="en-GB"/>
          </w:rPr>
          <w:t xml:space="preserve"> </w:t>
        </w:r>
      </w:ins>
      <w:ins w:id="274" w:author="Nathan Huneke" w:date="2021-09-10T15:04:00Z">
        <w:r>
          <w:rPr>
            <w:lang w:eastAsia="en-GB"/>
          </w:rPr>
          <w:t xml:space="preserve">is available in supplementary material. </w:t>
        </w:r>
      </w:ins>
      <w:r w:rsidR="00E36423">
        <w:rPr>
          <w:lang w:eastAsia="en-GB"/>
        </w:rPr>
        <w:t>All trials were carried out in accordance with the protocol and provisions of the Declaration of Helsinki. All study procedures and accompanying literature were approved by The Institutional Review Boards of the University of Minnesota and the University of Chicago. All patients provided informed, written consent to participate.</w:t>
      </w:r>
    </w:p>
    <w:p w14:paraId="3218FA15" w14:textId="77777777" w:rsidR="00E36423" w:rsidRDefault="00E36423" w:rsidP="00E36423">
      <w:pPr>
        <w:pStyle w:val="Heading2"/>
      </w:pPr>
      <w:bookmarkStart w:id="275" w:name="_Toc74323655"/>
      <w:r>
        <w:t>Study assessments</w:t>
      </w:r>
      <w:bookmarkEnd w:id="275"/>
    </w:p>
    <w:p w14:paraId="033ED585" w14:textId="77777777" w:rsidR="00E36423" w:rsidRDefault="00E36423" w:rsidP="00E36423">
      <w:r>
        <w:t>Data were gathered for all eligible patients regarding general demographics and problems due to gambling. Additionally, patients completed the following measures at baseline:</w:t>
      </w:r>
    </w:p>
    <w:p w14:paraId="1C91F349" w14:textId="114D82C2" w:rsidR="00E36423" w:rsidRPr="004C3564" w:rsidRDefault="00E36423" w:rsidP="000F6C1E">
      <w:pPr>
        <w:pStyle w:val="ListParagraph"/>
        <w:numPr>
          <w:ilvl w:val="0"/>
          <w:numId w:val="40"/>
        </w:numPr>
        <w:spacing w:line="480" w:lineRule="auto"/>
        <w:rPr>
          <w:rFonts w:cs="Arial"/>
          <w:szCs w:val="20"/>
        </w:rPr>
      </w:pPr>
      <w:r w:rsidRPr="004C3564">
        <w:rPr>
          <w:rFonts w:cs="Arial"/>
          <w:szCs w:val="20"/>
        </w:rPr>
        <w:t>Structured Clinical Interview for Gambling Disorder (SCI-GD) – a clinician-administered, nine-item instrument that assesses gambling symptoms over the past 12 months according to the DSM criteria for gambling disorder (modified to reflect DSM-5)</w:t>
      </w:r>
      <w:r w:rsidR="00061FD3">
        <w:rPr>
          <w:rFonts w:cs="Arial"/>
          <w:szCs w:val="20"/>
        </w:rPr>
        <w:t xml:space="preserve"> </w:t>
      </w:r>
      <w:r w:rsidRPr="004C3564">
        <w:rPr>
          <w:rFonts w:cs="Arial"/>
          <w:szCs w:val="20"/>
        </w:rPr>
        <w:fldChar w:fldCharType="begin"/>
      </w:r>
      <w:r w:rsidR="00EA4414">
        <w:rPr>
          <w:rFonts w:cs="Arial"/>
          <w:szCs w:val="20"/>
        </w:rPr>
        <w:instrText xml:space="preserve"> ADDIN EN.CITE &lt;EndNote&gt;&lt;Cite&gt;&lt;Author&gt;Grant&lt;/Author&gt;&lt;Year&gt;2004&lt;/Year&gt;&lt;RecNum&gt;212&lt;/RecNum&gt;&lt;DisplayText&gt;(Grant et al., 2004)&lt;/DisplayText&gt;&lt;record&gt;&lt;rec-number&gt;212&lt;/rec-number&gt;&lt;foreign-keys&gt;&lt;key app="EN" db-id="dztt5tva9xzt2xerwstv9eenst5x9tafxe5z" timestamp="1622718116"&gt;212&lt;/key&gt;&lt;/foreign-keys&gt;&lt;ref-type name="Journal Article"&gt;17&lt;/ref-type&gt;&lt;contributors&gt;&lt;authors&gt;&lt;author&gt;Grant, J. E.&lt;/author&gt;&lt;author&gt;Steinberg, M. A.&lt;/author&gt;&lt;author&gt;Kim, S. W.&lt;/author&gt;&lt;author&gt;Rounsaville, B. J.&lt;/author&gt;&lt;author&gt;Potenza, M. N.&lt;/author&gt;&lt;/authors&gt;&lt;/contributors&gt;&lt;auth-address&gt;Department of Psychiatry and Human Behavior, Brown Medical School, 345 Blackstone Boulevard, Providence, RI 02906, USA. Jon_Grant@Brown.edu&lt;/auth-address&gt;&lt;titles&gt;&lt;title&gt;Preliminary validity and reliability testing of a structured clinical interview for pathological gambling&lt;/title&gt;&lt;secondary-title&gt;Psychiatry Res&lt;/secondary-title&gt;&lt;/titles&gt;&lt;periodical&gt;&lt;full-title&gt;Psychiatry Research&lt;/full-title&gt;&lt;abbr-1&gt;Psychiatry Res.&lt;/abbr-1&gt;&lt;abbr-2&gt;Psychiatry Res&lt;/abbr-2&gt;&lt;/periodical&gt;&lt;pages&gt;79-88&lt;/pages&gt;&lt;volume&gt;128&lt;/volume&gt;&lt;number&gt;1&lt;/number&gt;&lt;edition&gt;2004/09/29&lt;/edition&gt;&lt;keywords&gt;&lt;keyword&gt;Gambling&lt;/keyword&gt;&lt;keyword&gt;Questionnaires&lt;/keyword&gt;&lt;/keywords&gt;&lt;dates&gt;&lt;year&gt;2004&lt;/year&gt;&lt;pub-dates&gt;&lt;date&gt;Aug 30&lt;/date&gt;&lt;/pub-dates&gt;&lt;/dates&gt;&lt;isbn&gt;0165-1781 (Print)&amp;#xD;0165-1781 (Linking)&lt;/isbn&gt;&lt;accession-num&gt;15450917&lt;/accession-num&gt;&lt;urls&gt;&lt;related-urls&gt;&lt;url&gt;https://www.ncbi.nlm.nih.gov/pubmed/15450917&lt;/url&gt;&lt;/related-urls&gt;&lt;/urls&gt;&lt;electronic-resource-num&gt;10.1016/j.psychres.2004.05.006&lt;/electronic-resource-num&gt;&lt;/record&gt;&lt;/Cite&gt;&lt;/EndNote&gt;</w:instrText>
      </w:r>
      <w:r w:rsidRPr="004C3564">
        <w:rPr>
          <w:rFonts w:cs="Arial"/>
          <w:szCs w:val="20"/>
        </w:rPr>
        <w:fldChar w:fldCharType="separate"/>
      </w:r>
      <w:r w:rsidR="00EA4414">
        <w:rPr>
          <w:rFonts w:cs="Arial"/>
          <w:noProof/>
          <w:szCs w:val="20"/>
        </w:rPr>
        <w:t>(Grant et al., 2004)</w:t>
      </w:r>
      <w:r w:rsidRPr="004C3564">
        <w:rPr>
          <w:rFonts w:cs="Arial"/>
          <w:szCs w:val="20"/>
        </w:rPr>
        <w:fldChar w:fldCharType="end"/>
      </w:r>
      <w:r w:rsidRPr="004C3564">
        <w:rPr>
          <w:rFonts w:cs="Arial"/>
          <w:szCs w:val="20"/>
        </w:rPr>
        <w:t>.</w:t>
      </w:r>
    </w:p>
    <w:p w14:paraId="262EF231" w14:textId="659E0EDC" w:rsidR="00E36423" w:rsidRPr="004C3564" w:rsidRDefault="00E36423" w:rsidP="000F6C1E">
      <w:pPr>
        <w:pStyle w:val="ListParagraph"/>
        <w:numPr>
          <w:ilvl w:val="0"/>
          <w:numId w:val="40"/>
        </w:numPr>
        <w:spacing w:line="480" w:lineRule="auto"/>
        <w:rPr>
          <w:rFonts w:cs="Arial"/>
          <w:szCs w:val="20"/>
        </w:rPr>
      </w:pPr>
      <w:r w:rsidRPr="004C3564">
        <w:rPr>
          <w:rFonts w:cs="Arial"/>
          <w:szCs w:val="20"/>
        </w:rPr>
        <w:t>Structured Clinical Interview for DSM-IV (SCID-I) – to assess for the presence of psychiatric comorbidity</w:t>
      </w:r>
      <w:r w:rsidR="00061FD3">
        <w:rPr>
          <w:rFonts w:cs="Arial"/>
          <w:szCs w:val="20"/>
        </w:rPr>
        <w:t xml:space="preserve"> </w:t>
      </w:r>
      <w:r w:rsidRPr="004C3564">
        <w:rPr>
          <w:rFonts w:cs="Arial"/>
          <w:szCs w:val="20"/>
        </w:rPr>
        <w:fldChar w:fldCharType="begin"/>
      </w:r>
      <w:r w:rsidR="00EA4414">
        <w:rPr>
          <w:rFonts w:cs="Arial"/>
          <w:szCs w:val="20"/>
        </w:rPr>
        <w:instrText xml:space="preserve"> ADDIN EN.CITE &lt;EndNote&gt;&lt;Cite&gt;&lt;Author&gt;First&lt;/Author&gt;&lt;Year&gt;1994&lt;/Year&gt;&lt;RecNum&gt;218&lt;/RecNum&gt;&lt;DisplayText&gt;(First et al., 1994)&lt;/DisplayText&gt;&lt;record&gt;&lt;rec-number&gt;218&lt;/rec-number&gt;&lt;foreign-keys&gt;&lt;key app="EN" db-id="dztt5tva9xzt2xerwstv9eenst5x9tafxe5z" timestamp="1622728779"&gt;218&lt;/key&gt;&lt;/foreign-keys&gt;&lt;ref-type name="Journal Article"&gt;17&lt;/ref-type&gt;&lt;contributors&gt;&lt;authors&gt;&lt;author&gt;First, M&lt;/author&gt;&lt;author&gt;Spitzer, R&lt;/author&gt;&lt;author&gt;Gibbon, M&lt;/author&gt;&lt;author&gt;Williams, J&lt;/author&gt;&lt;/authors&gt;&lt;/contributors&gt;&lt;titles&gt;&lt;title&gt;Structured clinical interview for DSM-IV Patient Edition.(Version 2.0)&lt;/title&gt;&lt;secondary-title&gt;New York: Biometrics Research Department&lt;/secondary-title&gt;&lt;/titles&gt;&lt;periodical&gt;&lt;full-title&gt;New York: Biometrics Research Department&lt;/full-title&gt;&lt;/periodical&gt;&lt;keywords&gt;&lt;keyword&gt;Questionnaires&lt;/keyword&gt;&lt;/keywords&gt;&lt;dates&gt;&lt;year&gt;1994&lt;/year&gt;&lt;/dates&gt;&lt;urls&gt;&lt;/urls&gt;&lt;/record&gt;&lt;/Cite&gt;&lt;/EndNote&gt;</w:instrText>
      </w:r>
      <w:r w:rsidRPr="004C3564">
        <w:rPr>
          <w:rFonts w:cs="Arial"/>
          <w:szCs w:val="20"/>
        </w:rPr>
        <w:fldChar w:fldCharType="separate"/>
      </w:r>
      <w:r w:rsidR="00EA4414">
        <w:rPr>
          <w:rFonts w:cs="Arial"/>
          <w:noProof/>
          <w:szCs w:val="20"/>
        </w:rPr>
        <w:t>(First et al., 1994)</w:t>
      </w:r>
      <w:r w:rsidRPr="004C3564">
        <w:rPr>
          <w:rFonts w:cs="Arial"/>
          <w:szCs w:val="20"/>
        </w:rPr>
        <w:fldChar w:fldCharType="end"/>
      </w:r>
      <w:r w:rsidRPr="004C3564">
        <w:rPr>
          <w:rFonts w:cs="Arial"/>
          <w:szCs w:val="20"/>
        </w:rPr>
        <w:t>.</w:t>
      </w:r>
    </w:p>
    <w:p w14:paraId="720E14E5" w14:textId="7BAD0B93" w:rsidR="00E36423" w:rsidRPr="004C3564" w:rsidRDefault="00E36423" w:rsidP="000F6C1E">
      <w:pPr>
        <w:pStyle w:val="ListParagraph"/>
        <w:numPr>
          <w:ilvl w:val="0"/>
          <w:numId w:val="40"/>
        </w:numPr>
        <w:spacing w:line="480" w:lineRule="auto"/>
        <w:rPr>
          <w:rFonts w:cs="Arial"/>
          <w:szCs w:val="20"/>
        </w:rPr>
      </w:pPr>
      <w:r w:rsidRPr="004C3564">
        <w:rPr>
          <w:rFonts w:cs="Arial"/>
          <w:szCs w:val="20"/>
        </w:rPr>
        <w:t>Gambling Symptom Assessment Scale (G-SAS) – a validated, reliable self-report measure of gambling symptom severity over the past week. This scale consists of 12 items, each scoring 0-4, with a maximum score of 48</w:t>
      </w:r>
      <w:r w:rsidR="00061FD3">
        <w:rPr>
          <w:rFonts w:cs="Arial"/>
          <w:szCs w:val="20"/>
        </w:rPr>
        <w:t xml:space="preserve"> </w:t>
      </w:r>
      <w:r w:rsidRPr="004C3564">
        <w:rPr>
          <w:rFonts w:cs="Arial"/>
          <w:szCs w:val="20"/>
        </w:rPr>
        <w:fldChar w:fldCharType="begin"/>
      </w:r>
      <w:r w:rsidR="00EA4414">
        <w:rPr>
          <w:rFonts w:cs="Arial"/>
          <w:szCs w:val="20"/>
        </w:rPr>
        <w:instrText xml:space="preserve"> ADDIN EN.CITE &lt;EndNote&gt;&lt;Cite&gt;&lt;Author&gt;Kim&lt;/Author&gt;&lt;Year&gt;2009&lt;/Year&gt;&lt;RecNum&gt;213&lt;/RecNum&gt;&lt;DisplayText&gt;(Kim et al., 2009)&lt;/DisplayText&gt;&lt;record&gt;&lt;rec-number&gt;213&lt;/rec-number&gt;&lt;foreign-keys&gt;&lt;key app="EN" db-id="dztt5tva9xzt2xerwstv9eenst5x9tafxe5z" timestamp="1622718545"&gt;213&lt;/key&gt;&lt;/foreign-keys&gt;&lt;ref-type name="Journal Article"&gt;17&lt;/ref-type&gt;&lt;contributors&gt;&lt;authors&gt;&lt;author&gt;Kim, S. W.&lt;/author&gt;&lt;author&gt;Grant, J. E.&lt;/author&gt;&lt;author&gt;Potenza, M. N.&lt;/author&gt;&lt;author&gt;Blanco, C.&lt;/author&gt;&lt;author&gt;Hollander, E.&lt;/author&gt;&lt;/authors&gt;&lt;/contributors&gt;&lt;auth-address&gt;Department of Psychiatry, University of Minnesota Medical School, Minneapolis, MN 55454, USA. kimxx003@umn.edu&lt;/auth-address&gt;&lt;titles&gt;&lt;title&gt;The Gambling Symptom Assessment Scale (G-SAS): a reliability and validity study&lt;/title&gt;&lt;secondary-title&gt;Psychiatry Res&lt;/secondary-title&gt;&lt;/titles&gt;&lt;periodical&gt;&lt;full-title&gt;Psychiatry Research&lt;/full-title&gt;&lt;abbr-1&gt;Psychiatry Res.&lt;/abbr-1&gt;&lt;abbr-2&gt;Psychiatry Res&lt;/abbr-2&gt;&lt;/periodical&gt;&lt;pages&gt;76-84&lt;/pages&gt;&lt;volume&gt;166&lt;/volume&gt;&lt;number&gt;1&lt;/number&gt;&lt;edition&gt;2009/02/10&lt;/edition&gt;&lt;keywords&gt;&lt;keyword&gt;Gambling&lt;/keyword&gt;&lt;keyword&gt;Questionnaires&lt;/keyword&gt;&lt;/keywords&gt;&lt;dates&gt;&lt;year&gt;2009&lt;/year&gt;&lt;pub-dates&gt;&lt;date&gt;Mar 31&lt;/date&gt;&lt;/pub-dates&gt;&lt;/dates&gt;&lt;isbn&gt;0165-1781 (Print)&amp;#xD;0165-1781 (Linking)&lt;/isbn&gt;&lt;accession-num&gt;19200607&lt;/accession-num&gt;&lt;label&gt;Grant&lt;/label&gt;&lt;urls&gt;&lt;related-urls&gt;&lt;url&gt;https://www.ncbi.nlm.nih.gov/pubmed/19200607&lt;/url&gt;&lt;/related-urls&gt;&lt;/urls&gt;&lt;custom2&gt;PMC3641525&lt;/custom2&gt;&lt;electronic-resource-num&gt;10.1016/j.psychres.2007.11.008&lt;/electronic-resource-num&gt;&lt;/record&gt;&lt;/Cite&gt;&lt;/EndNote&gt;</w:instrText>
      </w:r>
      <w:r w:rsidRPr="004C3564">
        <w:rPr>
          <w:rFonts w:cs="Arial"/>
          <w:szCs w:val="20"/>
        </w:rPr>
        <w:fldChar w:fldCharType="separate"/>
      </w:r>
      <w:r w:rsidR="00EA4414">
        <w:rPr>
          <w:rFonts w:cs="Arial"/>
          <w:noProof/>
          <w:szCs w:val="20"/>
        </w:rPr>
        <w:t>(Kim et al., 2009)</w:t>
      </w:r>
      <w:r w:rsidRPr="004C3564">
        <w:rPr>
          <w:rFonts w:cs="Arial"/>
          <w:szCs w:val="20"/>
        </w:rPr>
        <w:fldChar w:fldCharType="end"/>
      </w:r>
      <w:r w:rsidRPr="004C3564">
        <w:rPr>
          <w:rFonts w:cs="Arial"/>
          <w:szCs w:val="20"/>
        </w:rPr>
        <w:t xml:space="preserve">. </w:t>
      </w:r>
    </w:p>
    <w:p w14:paraId="21447FE4" w14:textId="38A1F7B2" w:rsidR="00E36423" w:rsidRPr="004C3564" w:rsidRDefault="00E36423" w:rsidP="000F6C1E">
      <w:pPr>
        <w:pStyle w:val="ListParagraph"/>
        <w:numPr>
          <w:ilvl w:val="0"/>
          <w:numId w:val="40"/>
        </w:numPr>
        <w:spacing w:line="480" w:lineRule="auto"/>
        <w:rPr>
          <w:rFonts w:cs="Arial"/>
          <w:szCs w:val="20"/>
        </w:rPr>
      </w:pPr>
      <w:r w:rsidRPr="004C3564">
        <w:rPr>
          <w:rFonts w:cs="Arial"/>
          <w:szCs w:val="20"/>
        </w:rPr>
        <w:lastRenderedPageBreak/>
        <w:t>Hamilton Rating Scale for Depression (HAM-D) – a validated, reliable clinician-administered measure of depression severity over the past month</w:t>
      </w:r>
      <w:r w:rsidR="00061FD3">
        <w:rPr>
          <w:rFonts w:cs="Arial"/>
          <w:szCs w:val="20"/>
        </w:rPr>
        <w:t xml:space="preserve"> </w:t>
      </w:r>
      <w:r w:rsidRPr="004C3564">
        <w:rPr>
          <w:rFonts w:cs="Arial"/>
          <w:szCs w:val="20"/>
        </w:rPr>
        <w:fldChar w:fldCharType="begin"/>
      </w:r>
      <w:r w:rsidR="00EA4414">
        <w:rPr>
          <w:rFonts w:cs="Arial"/>
          <w:szCs w:val="20"/>
        </w:rPr>
        <w:instrText xml:space="preserve"> ADDIN EN.CITE &lt;EndNote&gt;&lt;Cite&gt;&lt;Author&gt;Hamilton&lt;/Author&gt;&lt;Year&gt;1960&lt;/Year&gt;&lt;RecNum&gt;215&lt;/RecNum&gt;&lt;DisplayText&gt;(Hamilton, 1960)&lt;/DisplayText&gt;&lt;record&gt;&lt;rec-number&gt;215&lt;/rec-number&gt;&lt;foreign-keys&gt;&lt;key app="EN" db-id="dztt5tva9xzt2xerwstv9eenst5x9tafxe5z" timestamp="1622718754"&gt;215&lt;/key&gt;&lt;/foreign-keys&gt;&lt;ref-type name="Journal Article"&gt;17&lt;/ref-type&gt;&lt;contributors&gt;&lt;authors&gt;&lt;author&gt;Hamilton, Max&lt;/author&gt;&lt;/authors&gt;&lt;/contributors&gt;&lt;titles&gt;&lt;title&gt;A rating scale for depression&lt;/title&gt;&lt;secondary-title&gt;Journal of neurology, neurosurgery, and psychiatry&lt;/secondary-title&gt;&lt;/titles&gt;&lt;periodical&gt;&lt;full-title&gt;Journal of neurology, neurosurgery, and psychiatry&lt;/full-title&gt;&lt;/periodical&gt;&lt;pages&gt;56&lt;/pages&gt;&lt;volume&gt;23&lt;/volume&gt;&lt;number&gt;1&lt;/number&gt;&lt;keywords&gt;&lt;keyword&gt;Questionnaires&lt;/keyword&gt;&lt;/keywords&gt;&lt;dates&gt;&lt;year&gt;1960&lt;/year&gt;&lt;/dates&gt;&lt;urls&gt;&lt;/urls&gt;&lt;/record&gt;&lt;/Cite&gt;&lt;/EndNote&gt;</w:instrText>
      </w:r>
      <w:r w:rsidRPr="004C3564">
        <w:rPr>
          <w:rFonts w:cs="Arial"/>
          <w:szCs w:val="20"/>
        </w:rPr>
        <w:fldChar w:fldCharType="separate"/>
      </w:r>
      <w:r w:rsidR="00EA4414">
        <w:rPr>
          <w:rFonts w:cs="Arial"/>
          <w:noProof/>
          <w:szCs w:val="20"/>
        </w:rPr>
        <w:t>(Hamilton, 1960)</w:t>
      </w:r>
      <w:r w:rsidRPr="004C3564">
        <w:rPr>
          <w:rFonts w:cs="Arial"/>
          <w:szCs w:val="20"/>
        </w:rPr>
        <w:fldChar w:fldCharType="end"/>
      </w:r>
      <w:r w:rsidRPr="004C3564">
        <w:rPr>
          <w:rFonts w:cs="Arial"/>
          <w:szCs w:val="20"/>
        </w:rPr>
        <w:t>.</w:t>
      </w:r>
    </w:p>
    <w:p w14:paraId="5BEB1A7A" w14:textId="78308320" w:rsidR="00E36423" w:rsidRPr="004C3564" w:rsidRDefault="00E36423" w:rsidP="000F6C1E">
      <w:pPr>
        <w:pStyle w:val="ListParagraph"/>
        <w:numPr>
          <w:ilvl w:val="0"/>
          <w:numId w:val="40"/>
        </w:numPr>
        <w:spacing w:line="480" w:lineRule="auto"/>
        <w:rPr>
          <w:rFonts w:cs="Arial"/>
          <w:szCs w:val="20"/>
        </w:rPr>
      </w:pPr>
      <w:r w:rsidRPr="004C3564">
        <w:rPr>
          <w:rFonts w:cs="Arial"/>
          <w:szCs w:val="20"/>
        </w:rPr>
        <w:t>Hamilton Rating Scale for Anxiety (HAM-A) – a validated, reliable clinician-administered measure of anxiety symptom severity over the past month</w:t>
      </w:r>
      <w:r w:rsidR="00061FD3">
        <w:rPr>
          <w:rFonts w:cs="Arial"/>
          <w:szCs w:val="20"/>
        </w:rPr>
        <w:t xml:space="preserve"> </w:t>
      </w:r>
      <w:r w:rsidRPr="004C3564">
        <w:rPr>
          <w:rFonts w:cs="Arial"/>
          <w:szCs w:val="20"/>
        </w:rPr>
        <w:fldChar w:fldCharType="begin"/>
      </w:r>
      <w:r w:rsidR="00061FD3">
        <w:rPr>
          <w:rFonts w:cs="Arial"/>
          <w:szCs w:val="20"/>
        </w:rPr>
        <w:instrText xml:space="preserve"> ADDIN EN.CITE &lt;EndNote&gt;&lt;Cite&gt;&lt;Author&gt;Hamilton&lt;/Author&gt;&lt;Year&gt;1959&lt;/Year&gt;&lt;RecNum&gt;216&lt;/RecNum&gt;&lt;DisplayText&gt;(Hamilton, 1959)&lt;/DisplayText&gt;&lt;record&gt;&lt;rec-number&gt;216&lt;/rec-number&gt;&lt;foreign-keys&gt;&lt;key app="EN" db-id="dztt5tva9xzt2xerwstv9eenst5x9tafxe5z" timestamp="1622718861"&gt;216&lt;/key&gt;&lt;/foreign-keys&gt;&lt;ref-type name="Journal Article"&gt;17&lt;/ref-type&gt;&lt;contributors&gt;&lt;authors&gt;&lt;author&gt;Hamilton, MAX&lt;/author&gt;&lt;/authors&gt;&lt;/contributors&gt;&lt;titles&gt;&lt;title&gt;The assessment of anxiety states by rating&lt;/title&gt;&lt;secondary-title&gt;British journal of medical psychology&lt;/secondary-title&gt;&lt;/titles&gt;&lt;periodical&gt;&lt;full-title&gt;British Journal of Medical Psychology&lt;/full-title&gt;&lt;abbr-1&gt;Br. J. Med. Psychol.&lt;/abbr-1&gt;&lt;abbr-2&gt;Br J Med Psychol&lt;/abbr-2&gt;&lt;/periodical&gt;&lt;pages&gt;50-55&lt;/pages&gt;&lt;volume&gt;32&lt;/volume&gt;&lt;number&gt;1&lt;/number&gt;&lt;keywords&gt;&lt;keyword&gt;Questionnaires&lt;/keyword&gt;&lt;/keywords&gt;&lt;dates&gt;&lt;year&gt;1959&lt;/year&gt;&lt;/dates&gt;&lt;isbn&gt;0007-1129&lt;/isbn&gt;&lt;urls&gt;&lt;/urls&gt;&lt;/record&gt;&lt;/Cite&gt;&lt;/EndNote&gt;</w:instrText>
      </w:r>
      <w:r w:rsidRPr="004C3564">
        <w:rPr>
          <w:rFonts w:cs="Arial"/>
          <w:szCs w:val="20"/>
        </w:rPr>
        <w:fldChar w:fldCharType="separate"/>
      </w:r>
      <w:r w:rsidR="00061FD3">
        <w:rPr>
          <w:rFonts w:cs="Arial"/>
          <w:noProof/>
          <w:szCs w:val="20"/>
        </w:rPr>
        <w:t>(Hamilton, 1959)</w:t>
      </w:r>
      <w:r w:rsidRPr="004C3564">
        <w:rPr>
          <w:rFonts w:cs="Arial"/>
          <w:szCs w:val="20"/>
        </w:rPr>
        <w:fldChar w:fldCharType="end"/>
      </w:r>
      <w:r w:rsidRPr="004C3564">
        <w:rPr>
          <w:rFonts w:cs="Arial"/>
          <w:szCs w:val="20"/>
        </w:rPr>
        <w:t>.</w:t>
      </w:r>
    </w:p>
    <w:p w14:paraId="6563B38D" w14:textId="3B36D4B8" w:rsidR="00E36423" w:rsidRDefault="00E36423" w:rsidP="004C3564">
      <w:pPr>
        <w:spacing w:before="240"/>
      </w:pPr>
      <w:r>
        <w:t>In all trials, change in G-SAS</w:t>
      </w:r>
      <w:ins w:id="276" w:author="Nathan Huneke" w:date="2021-09-08T11:40:00Z">
        <w:r w:rsidR="009F41E0">
          <w:t xml:space="preserve"> </w:t>
        </w:r>
      </w:ins>
      <w:ins w:id="277" w:author="Nathan Huneke" w:date="2021-09-08T11:41:00Z">
        <w:r w:rsidR="009F41E0">
          <w:t>(</w:t>
        </w:r>
      </w:ins>
      <w:ins w:id="278" w:author="Nathan Huneke" w:date="2021-09-08T11:42:00Z">
        <w:r w:rsidR="009F3A01">
          <w:t>post-treatment G-SAS subtracted from baseline G-SAS</w:t>
        </w:r>
      </w:ins>
      <w:ins w:id="279" w:author="Nathan Huneke" w:date="2021-09-08T11:41:00Z">
        <w:r w:rsidR="00D36DC1">
          <w:t>)</w:t>
        </w:r>
      </w:ins>
      <w:r>
        <w:t xml:space="preserve"> was an outcome measure of improvement in gambling disorder symptoms, and was </w:t>
      </w:r>
      <w:r w:rsidR="007F3059">
        <w:t xml:space="preserve">therefore </w:t>
      </w:r>
      <w:r>
        <w:t>chosen as the primary outcome measure for this analysis.</w:t>
      </w:r>
    </w:p>
    <w:p w14:paraId="3CEC2461" w14:textId="77777777" w:rsidR="00E36423" w:rsidRDefault="00E36423" w:rsidP="00E36423">
      <w:pPr>
        <w:pStyle w:val="Heading2"/>
      </w:pPr>
      <w:bookmarkStart w:id="280" w:name="_Toc74323656"/>
      <w:r w:rsidRPr="00E36423">
        <w:t>Statistical</w:t>
      </w:r>
      <w:r>
        <w:t xml:space="preserve"> Analysis</w:t>
      </w:r>
      <w:bookmarkEnd w:id="280"/>
    </w:p>
    <w:p w14:paraId="4A3C7641" w14:textId="162264B6" w:rsidR="00E36423" w:rsidRDefault="00E36423" w:rsidP="00E36423">
      <w:r>
        <w:t xml:space="preserve">All statistical analyses were carried out using </w:t>
      </w:r>
      <w:proofErr w:type="spellStart"/>
      <w:r>
        <w:t>Jamovi</w:t>
      </w:r>
      <w:proofErr w:type="spellEnd"/>
      <w:r>
        <w:t xml:space="preserve"> version 1.6.23.0 (</w:t>
      </w:r>
      <w:hyperlink r:id="rId7" w:history="1">
        <w:r w:rsidR="00061FD3" w:rsidRPr="002B54D0">
          <w:rPr>
            <w:rStyle w:val="Hyperlink"/>
          </w:rPr>
          <w:t>https://www.jamovi.org</w:t>
        </w:r>
      </w:hyperlink>
      <w:r>
        <w:t>)</w:t>
      </w:r>
      <w:r w:rsidR="00061FD3">
        <w:t xml:space="preserve"> </w:t>
      </w:r>
      <w:r>
        <w:fldChar w:fldCharType="begin"/>
      </w:r>
      <w:r w:rsidR="005C014D">
        <w:instrText xml:space="preserve"> ADDIN EN.CITE &lt;EndNote&gt;&lt;Cite&gt;&lt;Author&gt;The jamovi project&lt;/Author&gt;&lt;Year&gt;2021&lt;/Year&gt;&lt;RecNum&gt;191&lt;/RecNum&gt;&lt;DisplayText&gt;(The jamovi project, 2021)&lt;/DisplayText&gt;&lt;record&gt;&lt;rec-number&gt;191&lt;/rec-number&gt;&lt;foreign-keys&gt;&lt;key app="EN" db-id="dztt5tva9xzt2xerwstv9eenst5x9tafxe5z" timestamp="1622110087"&gt;191&lt;/key&gt;&lt;/foreign-keys&gt;&lt;ref-type name="Journal Article"&gt;17&lt;/ref-type&gt;&lt;contributors&gt;&lt;authors&gt;&lt;author&gt;The jamovi project,&lt;/author&gt;&lt;/authors&gt;&lt;/contributors&gt;&lt;titles&gt;&lt;secondary-title&gt;jamovi (Version 1.6.23.0). https://www.jamovi.org&lt;/secondary-title&gt;&lt;/titles&gt;&lt;periodical&gt;&lt;full-title&gt;jamovi (Version 1.6.23.0). https://www.jamovi.org&lt;/full-title&gt;&lt;/periodical&gt;&lt;dates&gt;&lt;year&gt;2021&lt;/year&gt;&lt;/dates&gt;&lt;work-type&gt;Computer software&lt;/work-type&gt;&lt;urls&gt;&lt;related-urls&gt;&lt;url&gt;https://www.jamovi.org&lt;/url&gt;&lt;/related-urls&gt;&lt;/urls&gt;&lt;access-date&gt;26/05/2021&lt;/access-date&gt;&lt;/record&gt;&lt;/Cite&gt;&lt;/EndNote&gt;</w:instrText>
      </w:r>
      <w:r>
        <w:fldChar w:fldCharType="separate"/>
      </w:r>
      <w:r w:rsidR="00FC0306">
        <w:rPr>
          <w:noProof/>
        </w:rPr>
        <w:t>(The jamovi project, 2021)</w:t>
      </w:r>
      <w:r>
        <w:fldChar w:fldCharType="end"/>
      </w:r>
      <w:r>
        <w:t>. Descriptive statistics were calculated for demographic and baseline measures. A one-way ANOVA demonstrated that there w</w:t>
      </w:r>
      <w:r w:rsidR="00642D44">
        <w:t>ere</w:t>
      </w:r>
      <w:r>
        <w:t xml:space="preserve"> no significant </w:t>
      </w:r>
      <w:r w:rsidR="00642D44">
        <w:t>differences between studies in</w:t>
      </w:r>
      <w:r>
        <w:t xml:space="preserve"> mean change in G-SAS (F</w:t>
      </w:r>
      <w:r>
        <w:rPr>
          <w:vertAlign w:val="subscript"/>
        </w:rPr>
        <w:t>(</w:t>
      </w:r>
      <w:ins w:id="281" w:author="Nathan Huneke" w:date="2021-09-09T16:16:00Z">
        <w:r w:rsidR="00C50BA4">
          <w:rPr>
            <w:vertAlign w:val="subscript"/>
          </w:rPr>
          <w:t>5</w:t>
        </w:r>
      </w:ins>
      <w:del w:id="282" w:author="Nathan Huneke" w:date="2021-09-09T16:16:00Z">
        <w:r w:rsidDel="00C50BA4">
          <w:rPr>
            <w:vertAlign w:val="subscript"/>
          </w:rPr>
          <w:delText>6</w:delText>
        </w:r>
      </w:del>
      <w:r>
        <w:rPr>
          <w:vertAlign w:val="subscript"/>
        </w:rPr>
        <w:t>,</w:t>
      </w:r>
      <w:del w:id="283" w:author="Nathan Huneke" w:date="2021-09-09T16:16:00Z">
        <w:r w:rsidDel="00C50BA4">
          <w:rPr>
            <w:vertAlign w:val="subscript"/>
          </w:rPr>
          <w:delText>60</w:delText>
        </w:r>
      </w:del>
      <w:ins w:id="284" w:author="Nathan Huneke" w:date="2021-09-09T16:16:00Z">
        <w:r w:rsidR="00C50BA4">
          <w:rPr>
            <w:vertAlign w:val="subscript"/>
          </w:rPr>
          <w:t>200</w:t>
        </w:r>
      </w:ins>
      <w:r>
        <w:rPr>
          <w:vertAlign w:val="subscript"/>
        </w:rPr>
        <w:t>)</w:t>
      </w:r>
      <w:r>
        <w:t xml:space="preserve"> = 1.6</w:t>
      </w:r>
      <w:ins w:id="285" w:author="Nathan Huneke" w:date="2021-09-09T16:17:00Z">
        <w:r w:rsidR="00B91165">
          <w:t>5</w:t>
        </w:r>
      </w:ins>
      <w:del w:id="286" w:author="Nathan Huneke" w:date="2021-09-09T16:17:00Z">
        <w:r w:rsidDel="00B91165">
          <w:delText>2</w:delText>
        </w:r>
      </w:del>
      <w:r>
        <w:t>, p = 0.1</w:t>
      </w:r>
      <w:ins w:id="287" w:author="Nathan Huneke" w:date="2021-09-09T16:16:00Z">
        <w:r w:rsidR="009663D0">
          <w:t>4</w:t>
        </w:r>
      </w:ins>
      <w:del w:id="288" w:author="Nathan Huneke" w:date="2021-09-09T16:16:00Z">
        <w:r w:rsidDel="009663D0">
          <w:delText>5</w:delText>
        </w:r>
      </w:del>
      <w:r>
        <w:t>7). Data were therefore pooled from all studies for subsequent analyses.</w:t>
      </w:r>
    </w:p>
    <w:p w14:paraId="65FC028C" w14:textId="41116FE2" w:rsidR="00E36423" w:rsidRDefault="00E36423" w:rsidP="00D8018B">
      <w:r>
        <w:t xml:space="preserve">Potential predictors of treatment response were assessed through multiple linear regression analysis. </w:t>
      </w:r>
      <w:r w:rsidR="00F61602">
        <w:t xml:space="preserve">We </w:t>
      </w:r>
      <w:r>
        <w:t xml:space="preserve">chose a linear analysis to reduce the risk of bias that can be introduced by </w:t>
      </w:r>
      <w:r w:rsidR="000C3B54">
        <w:t>transforming linear</w:t>
      </w:r>
      <w:r>
        <w:t xml:space="preserve"> outcome and</w:t>
      </w:r>
      <w:r w:rsidR="00924538">
        <w:t>/or</w:t>
      </w:r>
      <w:r>
        <w:t xml:space="preserve"> covariate variables</w:t>
      </w:r>
      <w:r w:rsidR="000C3B54">
        <w:t xml:space="preserve"> into categorical groups</w:t>
      </w:r>
      <w:r w:rsidR="00BC64AA">
        <w:t xml:space="preserve"> </w:t>
      </w:r>
      <w:r>
        <w:fldChar w:fldCharType="begin"/>
      </w:r>
      <w:r w:rsidR="00EA4414">
        <w:instrText xml:space="preserve"> ADDIN EN.CITE &lt;EndNote&gt;&lt;Cite&gt;&lt;Author&gt;Ritz&lt;/Author&gt;&lt;Year&gt;2021&lt;/Year&gt;&lt;RecNum&gt;217&lt;/RecNum&gt;&lt;DisplayText&gt;(Ritz, 2021)&lt;/DisplayText&gt;&lt;record&gt;&lt;rec-number&gt;217&lt;/rec-number&gt;&lt;foreign-keys&gt;&lt;key app="EN" db-id="dztt5tva9xzt2xerwstv9eenst5x9tafxe5z" timestamp="1622720182"&gt;217&lt;/key&gt;&lt;/foreign-keys&gt;&lt;ref-type name="Journal Article"&gt;17&lt;/ref-type&gt;&lt;contributors&gt;&lt;authors&gt;&lt;author&gt;Ritz, Christian&lt;/author&gt;&lt;/authors&gt;&lt;/contributors&gt;&lt;titles&gt;&lt;title&gt;Statistical analysis of continuous outcomes from parallel-arm randomized controlled trials in nutrition—a tutorial&lt;/title&gt;&lt;secondary-title&gt;European Journal of Clinical Nutrition&lt;/secondary-title&gt;&lt;/titles&gt;&lt;periodical&gt;&lt;full-title&gt;European Journal of Clinical Nutrition&lt;/full-title&gt;&lt;abbr-1&gt;Eur. J. Clin. Nutr.&lt;/abbr-1&gt;&lt;abbr-2&gt;Eur J Clin Nutr&lt;/abbr-2&gt;&lt;/periodical&gt;&lt;pages&gt;160-171&lt;/pages&gt;&lt;volume&gt;75&lt;/volume&gt;&lt;number&gt;1&lt;/number&gt;&lt;keywords&gt;&lt;keyword&gt;Methods&lt;/keyword&gt;&lt;keyword&gt;Statistics&lt;/keyword&gt;&lt;/keywords&gt;&lt;dates&gt;&lt;year&gt;2021&lt;/year&gt;&lt;/dates&gt;&lt;publisher&gt;Springer Science and Business Media LLC&lt;/publisher&gt;&lt;isbn&gt;0954-3007&lt;/isbn&gt;&lt;urls&gt;&lt;related-urls&gt;&lt;url&gt;https://dx.doi.org/10.1038/s41430-020-00750-z&lt;/url&gt;&lt;/related-urls&gt;&lt;/urls&gt;&lt;electronic-resource-num&gt;10.1038/s41430-020-00750-z&lt;/electronic-resource-num&gt;&lt;/record&gt;&lt;/Cite&gt;&lt;/EndNote&gt;</w:instrText>
      </w:r>
      <w:r>
        <w:fldChar w:fldCharType="separate"/>
      </w:r>
      <w:r w:rsidR="00EA4414">
        <w:rPr>
          <w:noProof/>
        </w:rPr>
        <w:t>(Ritz, 2021)</w:t>
      </w:r>
      <w:r>
        <w:fldChar w:fldCharType="end"/>
      </w:r>
      <w:r>
        <w:t>.</w:t>
      </w:r>
      <w:r w:rsidRPr="00A66643">
        <w:t xml:space="preserve"> </w:t>
      </w:r>
      <w:del w:id="289" w:author="Nathan Huneke" w:date="2021-09-09T16:12:00Z">
        <w:r w:rsidDel="00E62A62">
          <w:delText xml:space="preserve">Since </w:delText>
        </w:r>
        <w:r w:rsidR="00BC6A71" w:rsidDel="00E62A62">
          <w:delText>we</w:delText>
        </w:r>
        <w:r w:rsidDel="00E62A62">
          <w:delText xml:space="preserve"> aimed to identify predictors of clinically significant symptom improvement, patients with a baseline G-SAS of less than 20 were excluded as this is class</w:delText>
        </w:r>
        <w:r w:rsidR="000F2C0D" w:rsidDel="00E62A62">
          <w:delText xml:space="preserve">ified </w:delText>
        </w:r>
        <w:r w:rsidDel="00E62A62">
          <w:delText xml:space="preserve">as ‘mild’ severity of symptoms. </w:delText>
        </w:r>
      </w:del>
      <w:ins w:id="290" w:author="Nathan Huneke" w:date="2021-09-09T16:22:00Z">
        <w:r w:rsidR="006C0CBA">
          <w:t xml:space="preserve">Since the placebo response rate in gambling disorder trials is high </w:t>
        </w:r>
      </w:ins>
      <w:r w:rsidR="006C0CBA">
        <w:fldChar w:fldCharType="begin"/>
      </w:r>
      <w:r w:rsidR="006C0CBA">
        <w:instrText xml:space="preserve"> ADDIN EN.CITE &lt;EndNote&gt;&lt;Cite&gt;&lt;Author&gt;Kraus&lt;/Author&gt;&lt;Year&gt;2020&lt;/Year&gt;&lt;RecNum&gt;223&lt;/RecNum&gt;&lt;DisplayText&gt;(Kraus et al., 2020)&lt;/DisplayText&gt;&lt;record&gt;&lt;rec-number&gt;223&lt;/rec-number&gt;&lt;foreign-keys&gt;&lt;key app="EN" db-id="dztt5tva9xzt2xerwstv9eenst5x9tafxe5z" timestamp="1623422876"&gt;223&lt;/key&gt;&lt;/foreign-keys&gt;&lt;ref-type name="Journal Article"&gt;17&lt;/ref-type&gt;&lt;contributors&gt;&lt;authors&gt;&lt;author&gt;Kraus, S. W.&lt;/author&gt;&lt;author&gt;Etuk, R.&lt;/author&gt;&lt;author&gt;Potenza, M. N.&lt;/author&gt;&lt;/authors&gt;&lt;/contributors&gt;&lt;auth-address&gt;Department of Psychology, University of Nevada, Las Vegas, NV, USA.&amp;#xD;Department of Psychiatry, Yale University School of Medicine, New Haven, CT, USA.&amp;#xD;Department of Neuroscience, Yale University School of Medicine, New Haven, CT, USA.&amp;#xD;Yale Child Study Center, Yale University School of Medicine, New Haven, CT, USA.&amp;#xD;The Connecticut Council on Problem Gambling, Wethersfield, CT, USA.&amp;#xD;The Connecticut Mental Health Center, New Haven, CT, USA.&lt;/auth-address&gt;&lt;titles&gt;&lt;title&gt;Current pharmacotherapy for gambling disorder: a systematic review&lt;/title&gt;&lt;secondary-title&gt;Expert Opin Pharmacother&lt;/secondary-title&gt;&lt;/titles&gt;&lt;periodical&gt;&lt;full-title&gt;Expert Opinion on Pharmacotherapy&lt;/full-title&gt;&lt;abbr-1&gt;Expert Opin. Pharmacother.&lt;/abbr-1&gt;&lt;abbr-2&gt;Expert Opin Pharmacother&lt;/abbr-2&gt;&lt;/periodical&gt;&lt;pages&gt;287-296&lt;/pages&gt;&lt;volume&gt;21&lt;/volume&gt;&lt;number&gt;3&lt;/number&gt;&lt;edition&gt;2020/01/14&lt;/edition&gt;&lt;keywords&gt;&lt;keyword&gt;Gambling&lt;/keyword&gt;&lt;/keywords&gt;&lt;dates&gt;&lt;year&gt;2020&lt;/year&gt;&lt;pub-dates&gt;&lt;date&gt;Feb&lt;/date&gt;&lt;/pub-dates&gt;&lt;/dates&gt;&lt;isbn&gt;1744-7666 (Electronic)&amp;#xD;1465-6566 (Linking)&lt;/isbn&gt;&lt;accession-num&gt;31928246&lt;/accession-num&gt;&lt;urls&gt;&lt;related-urls&gt;&lt;url&gt;https://www.ncbi.nlm.nih.gov/pubmed/31928246&lt;/url&gt;&lt;/related-urls&gt;&lt;/urls&gt;&lt;electronic-resource-num&gt;10.1080/14656566.2019.1702969&lt;/electronic-resource-num&gt;&lt;/record&gt;&lt;/Cite&gt;&lt;/EndNote&gt;</w:instrText>
      </w:r>
      <w:r w:rsidR="006C0CBA">
        <w:fldChar w:fldCharType="separate"/>
      </w:r>
      <w:r w:rsidR="006C0CBA">
        <w:rPr>
          <w:noProof/>
        </w:rPr>
        <w:t>(Kraus et al., 2020)</w:t>
      </w:r>
      <w:r w:rsidR="006C0CBA">
        <w:fldChar w:fldCharType="end"/>
      </w:r>
      <w:ins w:id="291" w:author="Nathan Huneke" w:date="2021-09-09T16:22:00Z">
        <w:r w:rsidR="004A17B2">
          <w:t>, it is common practice to exclude patients with mild disorder</w:t>
        </w:r>
      </w:ins>
      <w:ins w:id="292" w:author="Nathan Huneke" w:date="2021-09-09T16:23:00Z">
        <w:r w:rsidR="00BE5FF6">
          <w:t xml:space="preserve"> </w:t>
        </w:r>
      </w:ins>
      <w:ins w:id="293" w:author="Nathan Huneke" w:date="2021-09-09T16:35:00Z">
        <w:r w:rsidR="00785210">
          <w:t xml:space="preserve">from these trials </w:t>
        </w:r>
      </w:ins>
      <w:ins w:id="294" w:author="Nathan Huneke" w:date="2021-09-09T16:23:00Z">
        <w:r w:rsidR="00BE5FF6">
          <w:t xml:space="preserve">to prevent </w:t>
        </w:r>
        <w:r w:rsidR="000A6900">
          <w:t xml:space="preserve">floor or ceiling effects </w:t>
        </w:r>
      </w:ins>
      <w:ins w:id="295" w:author="Nathan Huneke" w:date="2021-09-09T16:24:00Z">
        <w:r w:rsidR="001031E1">
          <w:t xml:space="preserve">interfering with detection of </w:t>
        </w:r>
        <w:r w:rsidR="006E18CF">
          <w:t xml:space="preserve">medication effects </w:t>
        </w:r>
      </w:ins>
      <w:r w:rsidR="006E18CF">
        <w:fldChar w:fldCharType="begin"/>
      </w:r>
      <w:r w:rsidR="006E18CF">
        <w:instrText xml:space="preserve"> ADDIN EN.CITE &lt;EndNote&gt;&lt;Cite&gt;&lt;Author&gt;Whitlock&lt;/Author&gt;&lt;Year&gt;2019&lt;/Year&gt;&lt;RecNum&gt;207&lt;/RecNum&gt;&lt;DisplayText&gt;(Whitlock et al., 2019)&lt;/DisplayText&gt;&lt;record&gt;&lt;rec-number&gt;207&lt;/rec-number&gt;&lt;foreign-keys&gt;&lt;key app="EN" db-id="dztt5tva9xzt2xerwstv9eenst5x9tafxe5z" timestamp="1622714591"&gt;207&lt;/key&gt;&lt;/foreign-keys&gt;&lt;ref-type name="Electronic Article"&gt;43&lt;/ref-type&gt;&lt;contributors&gt;&lt;authors&gt;&lt;author&gt;Whitlock, Mark E.&lt;/author&gt;&lt;author&gt;Woodward, Philip W.&lt;/author&gt;&lt;author&gt;Alexander, Robert C.&lt;/author&gt;&lt;/authors&gt;&lt;/contributors&gt;&lt;auth-address&gt;Dr. Whitlock is BioStatistics Head of Internal Medicine, Early Clinical Development, for Pfizer in Cambridge, United Kingdom.&lt;/auth-address&gt;&lt;titles&gt;&lt;title&gt;Is High Placebo Response Really a Problem in Depression Trials? A Critical Re-analysis of Depression Studies&lt;/title&gt;&lt;secondary-title&gt;Innovations in clinical neuroscience&lt;/secondary-title&gt;&lt;alt-title&gt;Innov Clin Neurosci&lt;/alt-title&gt;&lt;/titles&gt;&lt;periodical&gt;&lt;full-title&gt;Innovations in Clinical Neuroscience&lt;/full-title&gt;&lt;abbr-1&gt;Innov. Clin. Neurosci.&lt;/abbr-1&gt;&lt;abbr-2&gt;Innov Clin Neurosci&lt;/abbr-2&gt;&lt;/periodical&gt;&lt;alt-periodical&gt;&lt;full-title&gt;Innovations in Clinical Neuroscience&lt;/full-title&gt;&lt;abbr-1&gt;Innov. Clin. Neurosci.&lt;/abbr-1&gt;&lt;abbr-2&gt;Innov Clin Neurosci&lt;/abbr-2&gt;&lt;/alt-periodical&gt;&lt;pages&gt;12-17&lt;/pages&gt;&lt;volume&gt;16&lt;/volume&gt;&lt;number&gt;7-08&lt;/number&gt;&lt;keywords&gt;&lt;keyword&gt;Depression&lt;/keyword&gt;&lt;/keywords&gt;&lt;dates&gt;&lt;year&gt;2019&lt;/year&gt;&lt;pub-dates&gt;&lt;date&gt;2019 Jul-Aug&lt;/date&gt;&lt;/pub-dates&gt;&lt;/dates&gt;&lt;isbn&gt;2158-8333&lt;/isbn&gt;&lt;accession-num&gt;31832258&lt;/accession-num&gt;&lt;urls&gt;&lt;/urls&gt;&lt;remote-database-name&gt;PubMed&lt;/remote-database-name&gt;&lt;language&gt;eng&lt;/language&gt;&lt;/record&gt;&lt;/Cite&gt;&lt;/EndNote&gt;</w:instrText>
      </w:r>
      <w:r w:rsidR="006E18CF">
        <w:fldChar w:fldCharType="separate"/>
      </w:r>
      <w:r w:rsidR="006E18CF">
        <w:rPr>
          <w:noProof/>
        </w:rPr>
        <w:t>(Whitlock et al., 2019)</w:t>
      </w:r>
      <w:r w:rsidR="006E18CF">
        <w:fldChar w:fldCharType="end"/>
      </w:r>
      <w:ins w:id="296" w:author="Nathan Huneke" w:date="2021-09-09T16:24:00Z">
        <w:r w:rsidR="006E18CF">
          <w:t>. Therefore, to ensure external validity</w:t>
        </w:r>
      </w:ins>
      <w:ins w:id="297" w:author="Nathan Huneke" w:date="2021-09-09T16:25:00Z">
        <w:r w:rsidR="006E18CF">
          <w:t xml:space="preserve"> of our analys</w:t>
        </w:r>
      </w:ins>
      <w:ins w:id="298" w:author="Nathan Huneke" w:date="2021-09-13T15:18:00Z">
        <w:r w:rsidR="00370FA4">
          <w:t>e</w:t>
        </w:r>
      </w:ins>
      <w:ins w:id="299" w:author="Nathan Huneke" w:date="2021-09-09T16:25:00Z">
        <w:r w:rsidR="006E18CF">
          <w:t>s, we excluded patients with a baseline G-SAS of less than 20 (classified as ‘mild’ severity of symptoms).</w:t>
        </w:r>
      </w:ins>
      <w:ins w:id="300" w:author="Nathan Huneke" w:date="2021-09-09T16:22:00Z">
        <w:r w:rsidR="006C0CBA">
          <w:t xml:space="preserve"> </w:t>
        </w:r>
      </w:ins>
      <w:r w:rsidR="00BC6A71">
        <w:t>We</w:t>
      </w:r>
      <w:r>
        <w:t xml:space="preserve"> enter</w:t>
      </w:r>
      <w:r w:rsidR="00BC6A71">
        <w:t>ed</w:t>
      </w:r>
      <w:r>
        <w:t xml:space="preserve"> the following predictors into the model, based on reported relationships in the literature between predictor variables and treatment outcomes and </w:t>
      </w:r>
      <w:r w:rsidRPr="00B87E67">
        <w:rPr>
          <w:i/>
          <w:iCs/>
        </w:rPr>
        <w:t>a priori</w:t>
      </w:r>
      <w:r>
        <w:t xml:space="preserve"> hypotheses</w:t>
      </w:r>
      <w:del w:id="301" w:author="Nathan Huneke" w:date="2021-09-09T16:17:00Z">
        <w:r w:rsidDel="00B91165">
          <w:delText>, as</w:delText>
        </w:r>
      </w:del>
      <w:r>
        <w:t xml:space="preserve"> </w:t>
      </w:r>
      <w:del w:id="302" w:author="Nathan Huneke" w:date="2021-09-09T16:17:00Z">
        <w:r w:rsidDel="00B91165">
          <w:delText>detailed below</w:delText>
        </w:r>
      </w:del>
      <w:r>
        <w:t>:</w:t>
      </w:r>
      <w:ins w:id="303" w:author="Nathan Huneke" w:date="2021-09-09T16:17:00Z">
        <w:r w:rsidR="00B91165">
          <w:t xml:space="preserve"> </w:t>
        </w:r>
      </w:ins>
      <w:ins w:id="304" w:author="Nathan Huneke" w:date="2021-09-09T16:18:00Z">
        <w:r w:rsidR="00326D83">
          <w:t>age</w:t>
        </w:r>
        <w:r w:rsidR="006123D3">
          <w:t xml:space="preserve">, gender, </w:t>
        </w:r>
        <w:r w:rsidR="00CE368F">
          <w:t>ethnicity</w:t>
        </w:r>
      </w:ins>
      <w:ins w:id="305" w:author="Nathan Huneke" w:date="2021-09-09T16:20:00Z">
        <w:r w:rsidR="00705966">
          <w:t xml:space="preserve"> (dichotomized to Caucasian and non-Caucasian)</w:t>
        </w:r>
      </w:ins>
      <w:ins w:id="306" w:author="Nathan Huneke" w:date="2021-09-09T16:18:00Z">
        <w:r w:rsidR="00CE368F">
          <w:t>,</w:t>
        </w:r>
      </w:ins>
      <w:ins w:id="307" w:author="Nathan Huneke" w:date="2021-09-09T16:19:00Z">
        <w:r w:rsidR="000461B4">
          <w:t xml:space="preserve"> </w:t>
        </w:r>
        <w:r w:rsidR="004B7D4F">
          <w:t xml:space="preserve">weeks completed in the trial, </w:t>
        </w:r>
      </w:ins>
      <w:ins w:id="308" w:author="Nathan Huneke" w:date="2021-09-09T16:21:00Z">
        <w:r w:rsidR="00EE78AD">
          <w:t xml:space="preserve">whether the patient had </w:t>
        </w:r>
      </w:ins>
      <w:ins w:id="309" w:author="Nathan Huneke" w:date="2021-09-09T16:19:00Z">
        <w:r w:rsidR="00DF1BB4">
          <w:t>previous</w:t>
        </w:r>
      </w:ins>
      <w:ins w:id="310" w:author="Nathan Huneke" w:date="2021-09-09T16:21:00Z">
        <w:r w:rsidR="00EE78AD">
          <w:t>ly sought</w:t>
        </w:r>
      </w:ins>
      <w:ins w:id="311" w:author="Nathan Huneke" w:date="2021-09-09T16:19:00Z">
        <w:r w:rsidR="00DF1BB4">
          <w:t xml:space="preserve"> gambling treatment, </w:t>
        </w:r>
        <w:r w:rsidR="001D1C2A">
          <w:t>baseline G-SAS, baseline HAM-D</w:t>
        </w:r>
      </w:ins>
      <w:ins w:id="312" w:author="Nathan Huneke" w:date="2021-09-09T16:20:00Z">
        <w:r w:rsidR="001D1C2A">
          <w:t xml:space="preserve">, baseline HAM-A, </w:t>
        </w:r>
        <w:r w:rsidR="00FA0596">
          <w:t>presence of psychiatric comorbidity</w:t>
        </w:r>
        <w:r w:rsidR="00705966">
          <w:t>, and</w:t>
        </w:r>
      </w:ins>
      <w:ins w:id="313" w:author="Nathan Huneke" w:date="2021-09-09T16:21:00Z">
        <w:r w:rsidR="00EE78AD">
          <w:t xml:space="preserve"> whether the patient preferred</w:t>
        </w:r>
      </w:ins>
      <w:ins w:id="314" w:author="Nathan Huneke" w:date="2021-09-09T16:20:00Z">
        <w:r w:rsidR="00705966">
          <w:t xml:space="preserve"> strategic</w:t>
        </w:r>
      </w:ins>
      <w:ins w:id="315" w:author="Nathan Huneke" w:date="2021-09-09T16:21:00Z">
        <w:r w:rsidR="00EE78AD">
          <w:t xml:space="preserve"> or non-strategic</w:t>
        </w:r>
      </w:ins>
      <w:ins w:id="316" w:author="Nathan Huneke" w:date="2021-09-09T16:20:00Z">
        <w:r w:rsidR="00705966">
          <w:t xml:space="preserve"> gam</w:t>
        </w:r>
      </w:ins>
      <w:ins w:id="317" w:author="Nathan Huneke" w:date="2021-09-09T16:21:00Z">
        <w:r w:rsidR="00EE78AD">
          <w:t>es</w:t>
        </w:r>
      </w:ins>
      <w:ins w:id="318" w:author="Nathan Huneke" w:date="2021-09-09T16:20:00Z">
        <w:r w:rsidR="00705966">
          <w:t xml:space="preserve">. </w:t>
        </w:r>
      </w:ins>
      <w:ins w:id="319" w:author="Nathan Huneke" w:date="2021-09-08T10:49:00Z">
        <w:r w:rsidR="009D3360">
          <w:t xml:space="preserve">All </w:t>
        </w:r>
      </w:ins>
      <w:ins w:id="320" w:author="Nathan Huneke" w:date="2021-09-08T10:50:00Z">
        <w:r w:rsidR="009D3360">
          <w:t xml:space="preserve">predictors were entered simultaneously. </w:t>
        </w:r>
      </w:ins>
      <w:r w:rsidR="00486414">
        <w:t>We</w:t>
      </w:r>
      <w:r>
        <w:t xml:space="preserve"> initially ran th</w:t>
      </w:r>
      <w:r w:rsidR="00486414">
        <w:t>is</w:t>
      </w:r>
      <w:r>
        <w:t xml:space="preserve"> model on all patients </w:t>
      </w:r>
      <w:r w:rsidR="00486414">
        <w:t xml:space="preserve">as a </w:t>
      </w:r>
      <w:r w:rsidR="00486414">
        <w:lastRenderedPageBreak/>
        <w:t>single group</w:t>
      </w:r>
      <w:r>
        <w:t xml:space="preserve">. Next, to identify whether predictors of treatment response differ for active medication or placebo, </w:t>
      </w:r>
      <w:r w:rsidR="00486414">
        <w:t>we</w:t>
      </w:r>
      <w:r>
        <w:t xml:space="preserve"> ran the same models separately in patients randomi</w:t>
      </w:r>
      <w:r w:rsidR="000F2C0D">
        <w:t>z</w:t>
      </w:r>
      <w:r>
        <w:t>ed to active medication and</w:t>
      </w:r>
      <w:r w:rsidR="00486414">
        <w:t xml:space="preserve"> in those</w:t>
      </w:r>
      <w:r>
        <w:t xml:space="preserve"> randomi</w:t>
      </w:r>
      <w:r w:rsidR="000F2C0D">
        <w:t>z</w:t>
      </w:r>
      <w:r>
        <w:t xml:space="preserve">ed to placebo. </w:t>
      </w:r>
      <w:r w:rsidR="00D64A21">
        <w:t>Each model was applied</w:t>
      </w:r>
      <w:r>
        <w:t xml:space="preserve"> only to the pooled sample of patients in which all entered variables had been measured.</w:t>
      </w:r>
      <w:ins w:id="321" w:author="Nathan Huneke" w:date="2021-09-08T10:50:00Z">
        <w:r w:rsidR="009D3360">
          <w:t xml:space="preserve"> </w:t>
        </w:r>
        <w:r w:rsidR="008422D3">
          <w:t xml:space="preserve">Where data </w:t>
        </w:r>
      </w:ins>
      <w:ins w:id="322" w:author="Nathan Huneke" w:date="2021-09-14T16:34:00Z">
        <w:r w:rsidR="003F422F">
          <w:t>were</w:t>
        </w:r>
      </w:ins>
      <w:ins w:id="323" w:author="Nathan Huneke" w:date="2021-09-08T10:50:00Z">
        <w:r w:rsidR="008422D3">
          <w:t xml:space="preserve"> missing, these participants were excluded from the model via listwise deletion.</w:t>
        </w:r>
      </w:ins>
    </w:p>
    <w:p w14:paraId="0FFAA781" w14:textId="4712ABE6" w:rsidR="00E36423" w:rsidRPr="004E0E98" w:rsidRDefault="00D64A21" w:rsidP="00E36423">
      <w:r>
        <w:t>We</w:t>
      </w:r>
      <w:r w:rsidR="00E36423">
        <w:t xml:space="preserve"> assessed the robustness of </w:t>
      </w:r>
      <w:r>
        <w:t>our</w:t>
      </w:r>
      <w:r w:rsidR="00E36423">
        <w:t xml:space="preserve"> findings to choices made through two sensitivity analyses. First, </w:t>
      </w:r>
      <w:r>
        <w:t>we</w:t>
      </w:r>
      <w:r w:rsidR="00E36423">
        <w:t xml:space="preserve"> carried out the same regressions but included those with mild G-SAS scores at baseline</w:t>
      </w:r>
      <w:ins w:id="324" w:author="Nathan Huneke" w:date="2021-09-09T16:36:00Z">
        <w:r w:rsidR="00113857">
          <w:t xml:space="preserve"> to ensure </w:t>
        </w:r>
        <w:r w:rsidR="0026637C">
          <w:t>we had not introduced selection bias by excluding these patients</w:t>
        </w:r>
      </w:ins>
      <w:r w:rsidR="00E36423">
        <w:t xml:space="preserve">. Second, </w:t>
      </w:r>
      <w:ins w:id="325" w:author="Nathan Huneke" w:date="2021-09-09T16:41:00Z">
        <w:r w:rsidR="00680B47">
          <w:t xml:space="preserve">although patients with mild disorder were excluded, it is possible </w:t>
        </w:r>
        <w:r w:rsidR="00523204">
          <w:t xml:space="preserve">that in a regression analysis involving a change score as the dependent variable, that </w:t>
        </w:r>
      </w:ins>
      <w:ins w:id="326" w:author="Nathan Huneke" w:date="2021-09-09T16:42:00Z">
        <w:r w:rsidR="00523204">
          <w:t>predictor variables could reach significance through floor or ceiling effects in the remaining sample. W</w:t>
        </w:r>
      </w:ins>
      <w:del w:id="327" w:author="Nathan Huneke" w:date="2021-09-09T16:42:00Z">
        <w:r w:rsidDel="00523204">
          <w:delText>w</w:delText>
        </w:r>
      </w:del>
      <w:r>
        <w:t>e</w:t>
      </w:r>
      <w:r w:rsidR="00E36423">
        <w:t xml:space="preserve"> </w:t>
      </w:r>
      <w:ins w:id="328" w:author="Nathan Huneke" w:date="2021-09-09T16:42:00Z">
        <w:r w:rsidR="00523204">
          <w:t xml:space="preserve">therefore </w:t>
        </w:r>
      </w:ins>
      <w:r w:rsidR="00E36423">
        <w:t xml:space="preserve">ran </w:t>
      </w:r>
      <w:ins w:id="329" w:author="Nathan Huneke" w:date="2021-09-09T16:42:00Z">
        <w:r w:rsidR="00C924C2">
          <w:t xml:space="preserve">a sensitivity </w:t>
        </w:r>
      </w:ins>
      <w:del w:id="330" w:author="Nathan Huneke" w:date="2021-09-09T16:43:00Z">
        <w:r w:rsidR="00E36423" w:rsidDel="00B96AA1">
          <w:delText>the model</w:delText>
        </w:r>
      </w:del>
      <w:ins w:id="331" w:author="Nathan Huneke" w:date="2021-09-09T16:43:00Z">
        <w:r w:rsidR="00B96AA1">
          <w:t>analysis</w:t>
        </w:r>
      </w:ins>
      <w:r w:rsidR="00E36423">
        <w:t xml:space="preserve"> with percentage </w:t>
      </w:r>
      <w:del w:id="332" w:author="Nathan Huneke" w:date="2021-09-08T11:49:00Z">
        <w:r w:rsidR="00E36423" w:rsidDel="00F416EF">
          <w:delText xml:space="preserve">change </w:delText>
        </w:r>
      </w:del>
      <w:ins w:id="333" w:author="Nathan Huneke" w:date="2021-09-08T11:49:00Z">
        <w:r w:rsidR="00F416EF">
          <w:t xml:space="preserve">reduction </w:t>
        </w:r>
      </w:ins>
      <w:r w:rsidR="00E36423">
        <w:t>in G-SAS as the dependent variable, rather than absolute change in G-SAS, to identify whether any predictors reached significance due to</w:t>
      </w:r>
      <w:ins w:id="334" w:author="Nathan Huneke" w:date="2021-09-09T16:40:00Z">
        <w:r w:rsidR="00D35F17">
          <w:t xml:space="preserve"> remaining</w:t>
        </w:r>
      </w:ins>
      <w:r w:rsidR="00E36423">
        <w:t xml:space="preserve"> floor or ceiling effects.</w:t>
      </w:r>
      <w:ins w:id="335" w:author="Nathan Huneke" w:date="2021-09-08T11:45:00Z">
        <w:r w:rsidR="00B036F7">
          <w:t xml:space="preserve"> Percentage </w:t>
        </w:r>
      </w:ins>
      <w:ins w:id="336" w:author="Nathan Huneke" w:date="2021-09-08T11:49:00Z">
        <w:r w:rsidR="00F416EF">
          <w:t>reduction</w:t>
        </w:r>
      </w:ins>
      <w:ins w:id="337" w:author="Nathan Huneke" w:date="2021-09-08T11:45:00Z">
        <w:r w:rsidR="00B036F7">
          <w:t xml:space="preserve"> in G-SAS was calculated as follows:</w:t>
        </w:r>
      </w:ins>
      <w:r w:rsidR="00733647">
        <w:br/>
      </w:r>
      <m:oMathPara>
        <m:oMath>
          <m:d>
            <m:dPr>
              <m:ctrlPr>
                <w:ins w:id="338" w:author="Nathan Huneke" w:date="2021-09-08T11:47:00Z">
                  <w:rPr>
                    <w:rFonts w:ascii="Cambria Math" w:hAnsi="Cambria Math"/>
                    <w:i/>
                  </w:rPr>
                </w:ins>
              </m:ctrlPr>
            </m:dPr>
            <m:e>
              <m:f>
                <m:fPr>
                  <m:ctrlPr>
                    <w:ins w:id="339" w:author="Nathan Huneke" w:date="2021-09-08T11:47:00Z">
                      <w:rPr>
                        <w:rFonts w:ascii="Cambria Math" w:hAnsi="Cambria Math"/>
                        <w:i/>
                      </w:rPr>
                    </w:ins>
                  </m:ctrlPr>
                </m:fPr>
                <m:num>
                  <m:r>
                    <w:ins w:id="340" w:author="Nathan Huneke" w:date="2021-09-08T11:47:00Z">
                      <w:rPr>
                        <w:rFonts w:ascii="Cambria Math" w:hAnsi="Cambria Math"/>
                      </w:rPr>
                      <m:t>Change in G</m:t>
                    </w:ins>
                  </m:r>
                  <m:r>
                    <w:ins w:id="341" w:author="Nathan Huneke" w:date="2021-09-09T15:24:00Z">
                      <m:rPr>
                        <m:nor/>
                      </m:rPr>
                      <w:rPr>
                        <w:rFonts w:ascii="Cambria Math" w:hAnsi="Cambria Math"/>
                      </w:rPr>
                      <m:t>-</m:t>
                    </w:ins>
                  </m:r>
                  <m:r>
                    <w:ins w:id="342" w:author="Nathan Huneke" w:date="2021-09-08T11:47:00Z">
                      <w:rPr>
                        <w:rFonts w:ascii="Cambria Math" w:hAnsi="Cambria Math"/>
                      </w:rPr>
                      <m:t>SAS</m:t>
                    </w:ins>
                  </m:r>
                </m:num>
                <m:den>
                  <m:r>
                    <w:ins w:id="343" w:author="Nathan Huneke" w:date="2021-09-08T11:47:00Z">
                      <w:rPr>
                        <w:rFonts w:ascii="Cambria Math" w:hAnsi="Cambria Math"/>
                      </w:rPr>
                      <m:t>Baseline G</m:t>
                    </w:ins>
                  </m:r>
                  <m:r>
                    <w:ins w:id="344" w:author="Nathan Huneke" w:date="2021-09-09T15:24:00Z">
                      <m:rPr>
                        <m:nor/>
                      </m:rPr>
                      <w:rPr>
                        <w:rFonts w:ascii="Cambria Math" w:hAnsi="Cambria Math"/>
                      </w:rPr>
                      <m:t>-</m:t>
                    </w:ins>
                  </m:r>
                  <m:r>
                    <w:ins w:id="345" w:author="Nathan Huneke" w:date="2021-09-08T11:47:00Z">
                      <w:rPr>
                        <w:rFonts w:ascii="Cambria Math" w:hAnsi="Cambria Math"/>
                      </w:rPr>
                      <m:t>SAS</m:t>
                    </w:ins>
                  </m:r>
                </m:den>
              </m:f>
            </m:e>
          </m:d>
          <m:r>
            <w:ins w:id="346" w:author="Nathan Huneke" w:date="2021-09-08T11:48:00Z">
              <w:rPr>
                <w:rFonts w:ascii="Cambria Math" w:hAnsi="Cambria Math"/>
              </w:rPr>
              <m:t xml:space="preserve"> × 100%</m:t>
            </w:ins>
          </m:r>
        </m:oMath>
      </m:oMathPara>
    </w:p>
    <w:p w14:paraId="1DF8AFE5" w14:textId="77777777" w:rsidR="00E36423" w:rsidRDefault="00E36423" w:rsidP="00E36423">
      <w:pPr>
        <w:pStyle w:val="Heading1"/>
      </w:pPr>
      <w:bookmarkStart w:id="347" w:name="_Toc74323657"/>
      <w:r>
        <w:t>Results</w:t>
      </w:r>
      <w:bookmarkEnd w:id="347"/>
    </w:p>
    <w:p w14:paraId="6880A839" w14:textId="77777777" w:rsidR="00E36423" w:rsidRDefault="00E36423" w:rsidP="00E36423">
      <w:pPr>
        <w:pStyle w:val="Heading2"/>
      </w:pPr>
      <w:r>
        <w:t>Baseline Characteristics</w:t>
      </w:r>
    </w:p>
    <w:p w14:paraId="2AC29037" w14:textId="1037EA5E" w:rsidR="00E36423" w:rsidRDefault="00E36423" w:rsidP="00E36423">
      <w:pPr>
        <w:rPr>
          <w:lang w:eastAsia="en-GB"/>
        </w:rPr>
      </w:pPr>
      <w:r>
        <w:rPr>
          <w:lang w:eastAsia="en-GB"/>
        </w:rPr>
        <w:t xml:space="preserve">The final </w:t>
      </w:r>
      <w:ins w:id="348" w:author="Nathan Huneke" w:date="2021-09-10T14:13:00Z">
        <w:r w:rsidR="008330F4">
          <w:rPr>
            <w:lang w:eastAsia="en-GB"/>
          </w:rPr>
          <w:t xml:space="preserve">intent-to-treat </w:t>
        </w:r>
      </w:ins>
      <w:r>
        <w:rPr>
          <w:lang w:eastAsia="en-GB"/>
        </w:rPr>
        <w:t xml:space="preserve">sample size was n = </w:t>
      </w:r>
      <w:ins w:id="349" w:author="Nathan Huneke" w:date="2021-09-08T15:58:00Z">
        <w:r w:rsidR="001A2B01">
          <w:rPr>
            <w:lang w:eastAsia="en-GB"/>
          </w:rPr>
          <w:t>27</w:t>
        </w:r>
      </w:ins>
      <w:ins w:id="350" w:author="Nathan Huneke" w:date="2021-09-08T16:04:00Z">
        <w:r w:rsidR="00312D68">
          <w:rPr>
            <w:lang w:eastAsia="en-GB"/>
          </w:rPr>
          <w:t>9</w:t>
        </w:r>
      </w:ins>
      <w:del w:id="351" w:author="Nathan Huneke" w:date="2021-09-08T15:58:00Z">
        <w:r w:rsidDel="001A2B01">
          <w:rPr>
            <w:lang w:eastAsia="en-GB"/>
          </w:rPr>
          <w:delText>308</w:delText>
        </w:r>
      </w:del>
      <w:r>
        <w:rPr>
          <w:lang w:eastAsia="en-GB"/>
        </w:rPr>
        <w:t xml:space="preserve"> patients, which reduced to n = 2</w:t>
      </w:r>
      <w:ins w:id="352" w:author="Nathan Huneke" w:date="2021-09-08T16:05:00Z">
        <w:r w:rsidR="00ED2BA3">
          <w:rPr>
            <w:lang w:eastAsia="en-GB"/>
          </w:rPr>
          <w:t>35</w:t>
        </w:r>
      </w:ins>
      <w:del w:id="353" w:author="Nathan Huneke" w:date="2021-09-08T16:05:00Z">
        <w:r w:rsidDel="00ED2BA3">
          <w:rPr>
            <w:lang w:eastAsia="en-GB"/>
          </w:rPr>
          <w:delText>63</w:delText>
        </w:r>
      </w:del>
      <w:r>
        <w:rPr>
          <w:lang w:eastAsia="en-GB"/>
        </w:rPr>
        <w:t xml:space="preserve"> patients after excluding those with a G-SAS of less than 20 at baseline. Of these, 1</w:t>
      </w:r>
      <w:ins w:id="354" w:author="Nathan Huneke" w:date="2021-09-08T16:06:00Z">
        <w:r w:rsidR="00990D97">
          <w:rPr>
            <w:lang w:eastAsia="en-GB"/>
          </w:rPr>
          <w:t>68</w:t>
        </w:r>
      </w:ins>
      <w:del w:id="355" w:author="Nathan Huneke" w:date="2021-09-08T16:06:00Z">
        <w:r w:rsidDel="00990D97">
          <w:rPr>
            <w:lang w:eastAsia="en-GB"/>
          </w:rPr>
          <w:delText>96</w:delText>
        </w:r>
      </w:del>
      <w:r>
        <w:rPr>
          <w:lang w:eastAsia="en-GB"/>
        </w:rPr>
        <w:t xml:space="preserve"> patients (7</w:t>
      </w:r>
      <w:ins w:id="356" w:author="Nathan Huneke" w:date="2021-09-08T16:06:00Z">
        <w:r w:rsidR="00990D97">
          <w:rPr>
            <w:lang w:eastAsia="en-GB"/>
          </w:rPr>
          <w:t>1</w:t>
        </w:r>
      </w:ins>
      <w:del w:id="357" w:author="Nathan Huneke" w:date="2021-09-08T16:06:00Z">
        <w:r w:rsidDel="00990D97">
          <w:rPr>
            <w:lang w:eastAsia="en-GB"/>
          </w:rPr>
          <w:delText>5</w:delText>
        </w:r>
      </w:del>
      <w:r>
        <w:rPr>
          <w:lang w:eastAsia="en-GB"/>
        </w:rPr>
        <w:t>%) were assigned to active medication arms and 67 (2</w:t>
      </w:r>
      <w:ins w:id="358" w:author="Nathan Huneke" w:date="2021-09-08T16:06:00Z">
        <w:r w:rsidR="00990D97">
          <w:rPr>
            <w:lang w:eastAsia="en-GB"/>
          </w:rPr>
          <w:t>9</w:t>
        </w:r>
      </w:ins>
      <w:del w:id="359" w:author="Nathan Huneke" w:date="2021-09-08T16:06:00Z">
        <w:r w:rsidDel="00990D97">
          <w:rPr>
            <w:lang w:eastAsia="en-GB"/>
          </w:rPr>
          <w:delText>5</w:delText>
        </w:r>
      </w:del>
      <w:r>
        <w:rPr>
          <w:lang w:eastAsia="en-GB"/>
        </w:rPr>
        <w:t>%) were assigned to placebo. The patients’ mean age was 47.</w:t>
      </w:r>
      <w:ins w:id="360" w:author="Nathan Huneke" w:date="2021-09-08T16:06:00Z">
        <w:r w:rsidR="00803E38">
          <w:rPr>
            <w:lang w:eastAsia="en-GB"/>
          </w:rPr>
          <w:t>76</w:t>
        </w:r>
      </w:ins>
      <w:del w:id="361" w:author="Nathan Huneke" w:date="2021-09-08T16:06:00Z">
        <w:r w:rsidDel="00803E38">
          <w:rPr>
            <w:lang w:eastAsia="en-GB"/>
          </w:rPr>
          <w:delText>68</w:delText>
        </w:r>
      </w:del>
      <w:r>
        <w:rPr>
          <w:lang w:eastAsia="en-GB"/>
        </w:rPr>
        <w:t xml:space="preserve"> ± 11.</w:t>
      </w:r>
      <w:ins w:id="362" w:author="Nathan Huneke" w:date="2021-09-08T16:06:00Z">
        <w:r w:rsidR="00803E38">
          <w:rPr>
            <w:lang w:eastAsia="en-GB"/>
          </w:rPr>
          <w:t>11</w:t>
        </w:r>
      </w:ins>
      <w:del w:id="363" w:author="Nathan Huneke" w:date="2021-09-08T16:06:00Z">
        <w:r w:rsidDel="00803E38">
          <w:rPr>
            <w:lang w:eastAsia="en-GB"/>
          </w:rPr>
          <w:delText>39</w:delText>
        </w:r>
      </w:del>
      <w:r>
        <w:rPr>
          <w:lang w:eastAsia="en-GB"/>
        </w:rPr>
        <w:t xml:space="preserve"> years. The majority of patients were single or divorced (n = 1</w:t>
      </w:r>
      <w:ins w:id="364" w:author="Nathan Huneke" w:date="2021-09-08T16:45:00Z">
        <w:r w:rsidR="00B34566">
          <w:rPr>
            <w:lang w:eastAsia="en-GB"/>
          </w:rPr>
          <w:t>29</w:t>
        </w:r>
      </w:ins>
      <w:del w:id="365" w:author="Nathan Huneke" w:date="2021-09-08T16:45:00Z">
        <w:r w:rsidDel="00B34566">
          <w:rPr>
            <w:lang w:eastAsia="en-GB"/>
          </w:rPr>
          <w:delText>51</w:delText>
        </w:r>
      </w:del>
      <w:r>
        <w:rPr>
          <w:lang w:eastAsia="en-GB"/>
        </w:rPr>
        <w:t>, 5</w:t>
      </w:r>
      <w:ins w:id="366" w:author="Nathan Huneke" w:date="2021-09-08T16:46:00Z">
        <w:r w:rsidR="002E03B7">
          <w:rPr>
            <w:lang w:eastAsia="en-GB"/>
          </w:rPr>
          <w:t>5</w:t>
        </w:r>
      </w:ins>
      <w:del w:id="367" w:author="Nathan Huneke" w:date="2021-09-08T16:46:00Z">
        <w:r w:rsidDel="002E03B7">
          <w:rPr>
            <w:lang w:eastAsia="en-GB"/>
          </w:rPr>
          <w:delText>8</w:delText>
        </w:r>
      </w:del>
      <w:r>
        <w:rPr>
          <w:lang w:eastAsia="en-GB"/>
        </w:rPr>
        <w:t>%), and 3</w:t>
      </w:r>
      <w:ins w:id="368" w:author="Nathan Huneke" w:date="2021-09-08T16:46:00Z">
        <w:r w:rsidR="002E03B7">
          <w:rPr>
            <w:lang w:eastAsia="en-GB"/>
          </w:rPr>
          <w:t>2</w:t>
        </w:r>
      </w:ins>
      <w:del w:id="369" w:author="Nathan Huneke" w:date="2021-09-08T16:46:00Z">
        <w:r w:rsidDel="002E03B7">
          <w:rPr>
            <w:lang w:eastAsia="en-GB"/>
          </w:rPr>
          <w:delText>8</w:delText>
        </w:r>
      </w:del>
      <w:r>
        <w:rPr>
          <w:lang w:eastAsia="en-GB"/>
        </w:rPr>
        <w:t xml:space="preserve"> (1</w:t>
      </w:r>
      <w:ins w:id="370" w:author="Nathan Huneke" w:date="2021-09-08T16:46:00Z">
        <w:r w:rsidR="002E03B7">
          <w:rPr>
            <w:lang w:eastAsia="en-GB"/>
          </w:rPr>
          <w:t>8</w:t>
        </w:r>
      </w:ins>
      <w:del w:id="371" w:author="Nathan Huneke" w:date="2021-09-08T16:46:00Z">
        <w:r w:rsidDel="002E03B7">
          <w:rPr>
            <w:lang w:eastAsia="en-GB"/>
          </w:rPr>
          <w:delText>9</w:delText>
        </w:r>
      </w:del>
      <w:r>
        <w:rPr>
          <w:lang w:eastAsia="en-GB"/>
        </w:rPr>
        <w:t xml:space="preserve">%) had a previous history of alcohol dependence. On average, patients started gambling aged </w:t>
      </w:r>
      <w:del w:id="372" w:author="Nathan Huneke" w:date="2021-09-08T16:46:00Z">
        <w:r w:rsidDel="005B2C0C">
          <w:rPr>
            <w:lang w:eastAsia="en-GB"/>
          </w:rPr>
          <w:delText>27.59</w:delText>
        </w:r>
      </w:del>
      <w:ins w:id="373" w:author="Nathan Huneke" w:date="2021-09-08T16:46:00Z">
        <w:r w:rsidR="005B2C0C">
          <w:rPr>
            <w:lang w:eastAsia="en-GB"/>
          </w:rPr>
          <w:t>37.82</w:t>
        </w:r>
      </w:ins>
      <w:r>
        <w:rPr>
          <w:lang w:eastAsia="en-GB"/>
        </w:rPr>
        <w:t xml:space="preserve"> ± </w:t>
      </w:r>
      <w:ins w:id="374" w:author="Nathan Huneke" w:date="2021-09-08T16:47:00Z">
        <w:r w:rsidR="005B2C0C">
          <w:rPr>
            <w:lang w:eastAsia="en-GB"/>
          </w:rPr>
          <w:t>12.52</w:t>
        </w:r>
      </w:ins>
      <w:del w:id="375" w:author="Nathan Huneke" w:date="2021-09-08T16:46:00Z">
        <w:r w:rsidDel="005B2C0C">
          <w:rPr>
            <w:lang w:eastAsia="en-GB"/>
          </w:rPr>
          <w:delText>13</w:delText>
        </w:r>
      </w:del>
      <w:del w:id="376" w:author="Nathan Huneke" w:date="2021-09-08T16:47:00Z">
        <w:r w:rsidDel="005B2C0C">
          <w:rPr>
            <w:lang w:eastAsia="en-GB"/>
          </w:rPr>
          <w:delText>.9</w:delText>
        </w:r>
      </w:del>
      <w:del w:id="377" w:author="Nathan Huneke" w:date="2021-09-08T16:46:00Z">
        <w:r w:rsidDel="005B2C0C">
          <w:rPr>
            <w:lang w:eastAsia="en-GB"/>
          </w:rPr>
          <w:delText>1</w:delText>
        </w:r>
      </w:del>
      <w:r>
        <w:rPr>
          <w:lang w:eastAsia="en-GB"/>
        </w:rPr>
        <w:t xml:space="preserve"> years, and mean time to gambling becoming a problem was 10.0</w:t>
      </w:r>
      <w:ins w:id="378" w:author="Nathan Huneke" w:date="2021-09-08T16:47:00Z">
        <w:r w:rsidR="007A5CF4">
          <w:rPr>
            <w:lang w:eastAsia="en-GB"/>
          </w:rPr>
          <w:t>7</w:t>
        </w:r>
      </w:ins>
      <w:del w:id="379" w:author="Nathan Huneke" w:date="2021-09-08T16:47:00Z">
        <w:r w:rsidDel="007A5CF4">
          <w:rPr>
            <w:lang w:eastAsia="en-GB"/>
          </w:rPr>
          <w:delText>3</w:delText>
        </w:r>
      </w:del>
      <w:r>
        <w:rPr>
          <w:lang w:eastAsia="en-GB"/>
        </w:rPr>
        <w:t xml:space="preserve"> ± </w:t>
      </w:r>
      <w:del w:id="380" w:author="Nathan Huneke" w:date="2021-09-08T16:47:00Z">
        <w:r w:rsidDel="007A5CF4">
          <w:rPr>
            <w:lang w:eastAsia="en-GB"/>
          </w:rPr>
          <w:delText>9.58</w:delText>
        </w:r>
      </w:del>
      <w:ins w:id="381" w:author="Nathan Huneke" w:date="2021-09-08T16:47:00Z">
        <w:r w:rsidR="007A5CF4">
          <w:rPr>
            <w:lang w:eastAsia="en-GB"/>
          </w:rPr>
          <w:t>9.61</w:t>
        </w:r>
      </w:ins>
      <w:r>
        <w:rPr>
          <w:lang w:eastAsia="en-GB"/>
        </w:rPr>
        <w:t xml:space="preserve"> years. Forty-</w:t>
      </w:r>
      <w:del w:id="382" w:author="Nathan Huneke" w:date="2021-09-08T16:47:00Z">
        <w:r w:rsidDel="007A5CF4">
          <w:rPr>
            <w:lang w:eastAsia="en-GB"/>
          </w:rPr>
          <w:delText xml:space="preserve">three </w:delText>
        </w:r>
      </w:del>
      <w:ins w:id="383" w:author="Nathan Huneke" w:date="2021-09-08T16:47:00Z">
        <w:r w:rsidR="007A5CF4">
          <w:rPr>
            <w:lang w:eastAsia="en-GB"/>
          </w:rPr>
          <w:t xml:space="preserve">two </w:t>
        </w:r>
      </w:ins>
      <w:r>
        <w:rPr>
          <w:lang w:eastAsia="en-GB"/>
        </w:rPr>
        <w:t xml:space="preserve">percent of patients had previously sought treatment for gambling disorder. </w:t>
      </w:r>
      <w:r>
        <w:t>Across all studies, mean baseline G-SAS was 31.</w:t>
      </w:r>
      <w:ins w:id="384" w:author="Nathan Huneke" w:date="2021-09-08T16:10:00Z">
        <w:r w:rsidR="00C657B9">
          <w:t>5</w:t>
        </w:r>
      </w:ins>
      <w:del w:id="385" w:author="Nathan Huneke" w:date="2021-09-08T16:10:00Z">
        <w:r w:rsidDel="00C657B9">
          <w:delText>7</w:delText>
        </w:r>
      </w:del>
      <w:r>
        <w:t>1 ± 6.4</w:t>
      </w:r>
      <w:ins w:id="386" w:author="Nathan Huneke" w:date="2021-09-08T16:10:00Z">
        <w:r w:rsidR="00C657B9">
          <w:t>2</w:t>
        </w:r>
      </w:ins>
      <w:del w:id="387" w:author="Nathan Huneke" w:date="2021-09-08T16:10:00Z">
        <w:r w:rsidDel="00C657B9">
          <w:delText>3</w:delText>
        </w:r>
      </w:del>
      <w:r>
        <w:t xml:space="preserve"> (severe), which on average reduced to 19.2</w:t>
      </w:r>
      <w:ins w:id="388" w:author="Nathan Huneke" w:date="2021-09-08T16:10:00Z">
        <w:r w:rsidR="00C657B9">
          <w:t>8</w:t>
        </w:r>
      </w:ins>
      <w:del w:id="389" w:author="Nathan Huneke" w:date="2021-09-08T16:10:00Z">
        <w:r w:rsidDel="00C657B9">
          <w:delText>3</w:delText>
        </w:r>
      </w:del>
      <w:r>
        <w:t xml:space="preserve"> ± 10.7</w:t>
      </w:r>
      <w:ins w:id="390" w:author="Nathan Huneke" w:date="2021-09-08T16:10:00Z">
        <w:r w:rsidR="00C657B9">
          <w:t>8</w:t>
        </w:r>
      </w:ins>
      <w:del w:id="391" w:author="Nathan Huneke" w:date="2021-09-08T16:10:00Z">
        <w:r w:rsidDel="00C657B9">
          <w:delText>6</w:delText>
        </w:r>
      </w:del>
      <w:r>
        <w:t xml:space="preserve"> (mild). </w:t>
      </w:r>
      <w:r>
        <w:rPr>
          <w:lang w:eastAsia="en-GB"/>
        </w:rPr>
        <w:t>Baseline characteristics are summari</w:t>
      </w:r>
      <w:r w:rsidR="000F2C0D">
        <w:rPr>
          <w:lang w:eastAsia="en-GB"/>
        </w:rPr>
        <w:t>z</w:t>
      </w:r>
      <w:r>
        <w:rPr>
          <w:lang w:eastAsia="en-GB"/>
        </w:rPr>
        <w:t xml:space="preserve">ed in </w:t>
      </w:r>
      <w:r w:rsidR="00886CF3">
        <w:rPr>
          <w:lang w:eastAsia="en-GB"/>
        </w:rPr>
        <w:t>Table 1.</w:t>
      </w:r>
    </w:p>
    <w:p w14:paraId="500BA03E" w14:textId="2FAEA469" w:rsidR="00E36423" w:rsidRDefault="00E36423" w:rsidP="00E36423">
      <w:pPr>
        <w:pStyle w:val="Heading2"/>
      </w:pPr>
      <w:bookmarkStart w:id="392" w:name="_Toc74323658"/>
      <w:r>
        <w:lastRenderedPageBreak/>
        <w:t>Predictors of treatment response</w:t>
      </w:r>
      <w:bookmarkEnd w:id="392"/>
    </w:p>
    <w:p w14:paraId="59E618D3" w14:textId="3C38305C" w:rsidR="00D539FF" w:rsidRPr="00D539FF" w:rsidRDefault="00710022" w:rsidP="00D539FF">
      <w:r>
        <w:t>Predictor variables associated with response to treatment in all patients, and with active medication or placebo response, are summarized in Table 2.</w:t>
      </w:r>
    </w:p>
    <w:p w14:paraId="690F3FF1" w14:textId="77777777" w:rsidR="00E36423" w:rsidRDefault="00E36423" w:rsidP="00E36423">
      <w:pPr>
        <w:pStyle w:val="Heading3"/>
      </w:pPr>
      <w:bookmarkStart w:id="393" w:name="_Toc74323659"/>
      <w:r>
        <w:t>All patients</w:t>
      </w:r>
      <w:bookmarkEnd w:id="393"/>
    </w:p>
    <w:p w14:paraId="0914DD17" w14:textId="7D871D20" w:rsidR="00E36423" w:rsidRPr="006D7A13" w:rsidRDefault="00E36423" w:rsidP="00E36423">
      <w:r>
        <w:t>When pooling all patients, the regression model was significant and explained 18% of the variance in change in G-SAS (adjusted R</w:t>
      </w:r>
      <w:r>
        <w:rPr>
          <w:vertAlign w:val="superscript"/>
        </w:rPr>
        <w:t>2</w:t>
      </w:r>
      <w:r>
        <w:t xml:space="preserve"> = 0.18, </w:t>
      </w:r>
      <w:r>
        <w:rPr>
          <w:i/>
          <w:iCs/>
        </w:rPr>
        <w:t>F</w:t>
      </w:r>
      <w:r>
        <w:rPr>
          <w:vertAlign w:val="subscript"/>
        </w:rPr>
        <w:t>(11,119)</w:t>
      </w:r>
      <w:r>
        <w:t xml:space="preserve"> = 3.60, </w:t>
      </w:r>
      <w:r>
        <w:rPr>
          <w:i/>
          <w:iCs/>
        </w:rPr>
        <w:t>p</w:t>
      </w:r>
      <w:r>
        <w:t xml:space="preserve"> = 0.00021). Significant positive predictors of treatment response included baseline G-SAS (</w:t>
      </w:r>
      <w:r w:rsidRPr="00DB7044">
        <w:sym w:font="Symbol" w:char="F062"/>
      </w:r>
      <w:r>
        <w:t xml:space="preserve"> = 0.37, t = 4.26, p &lt; 0.0001), number of weeks completed in the trial (</w:t>
      </w:r>
      <w:r w:rsidRPr="008805D8">
        <w:sym w:font="Symbol" w:char="F062"/>
      </w:r>
      <w:r>
        <w:t xml:space="preserve"> = 0.19, t = 2.33, p = 0.0215), and baseline </w:t>
      </w:r>
      <w:r w:rsidR="007D3087">
        <w:t>HAM-D score</w:t>
      </w:r>
      <w:r>
        <w:t xml:space="preserve"> (</w:t>
      </w:r>
      <w:r w:rsidRPr="00DB7044">
        <w:sym w:font="Symbol" w:char="F062"/>
      </w:r>
      <w:r>
        <w:t xml:space="preserve"> = 0.36, t = 2.29, p = 0.0235). Baseline </w:t>
      </w:r>
      <w:r w:rsidR="007D3087">
        <w:t>HAM-A score</w:t>
      </w:r>
      <w:r>
        <w:t xml:space="preserve"> was the only significant negative predictor of treatment response (</w:t>
      </w:r>
      <w:r w:rsidRPr="00DB7044">
        <w:sym w:font="Symbol" w:char="F062"/>
      </w:r>
      <w:r>
        <w:t xml:space="preserve"> = -0.52, t = -3.32, p = 0.0012).</w:t>
      </w:r>
    </w:p>
    <w:p w14:paraId="095B5775" w14:textId="77777777" w:rsidR="00E36423" w:rsidRDefault="00E36423" w:rsidP="00E36423">
      <w:pPr>
        <w:pStyle w:val="Heading3"/>
      </w:pPr>
      <w:bookmarkStart w:id="394" w:name="_Toc74323660"/>
      <w:r>
        <w:t>Active arms only</w:t>
      </w:r>
      <w:bookmarkEnd w:id="394"/>
    </w:p>
    <w:p w14:paraId="1036D1F6" w14:textId="0F100B2B" w:rsidR="00E36423" w:rsidRDefault="00E36423" w:rsidP="00E36423">
      <w:r>
        <w:t xml:space="preserve">For patients receiving active </w:t>
      </w:r>
      <w:r w:rsidR="002543EB">
        <w:t>medication</w:t>
      </w:r>
      <w:r>
        <w:t>, the regression model was significant and explained 22% of the variance in change in G-SAS (adjusted R</w:t>
      </w:r>
      <w:r>
        <w:rPr>
          <w:vertAlign w:val="superscript"/>
        </w:rPr>
        <w:t>2</w:t>
      </w:r>
      <w:r>
        <w:t xml:space="preserve"> = 0.22, </w:t>
      </w:r>
      <w:r>
        <w:rPr>
          <w:i/>
          <w:iCs/>
        </w:rPr>
        <w:t>F</w:t>
      </w:r>
      <w:r>
        <w:rPr>
          <w:vertAlign w:val="subscript"/>
        </w:rPr>
        <w:t>(11,85)</w:t>
      </w:r>
      <w:r>
        <w:t xml:space="preserve"> = 3.46, </w:t>
      </w:r>
      <w:r>
        <w:rPr>
          <w:i/>
          <w:iCs/>
        </w:rPr>
        <w:t>p</w:t>
      </w:r>
      <w:r>
        <w:t xml:space="preserve"> = 0.00051). The only positive predictors of treatment response in this model were baseline G-SAS (</w:t>
      </w:r>
      <w:r w:rsidRPr="00DB7044">
        <w:sym w:font="Symbol" w:char="F062"/>
      </w:r>
      <w:r>
        <w:t xml:space="preserve"> = 0.43, t = 4.17, p &lt; 0.0001) and number of weeks completed in the trial (</w:t>
      </w:r>
      <w:r w:rsidRPr="00DB7044">
        <w:sym w:font="Symbol" w:char="F062"/>
      </w:r>
      <w:r>
        <w:t xml:space="preserve"> = 0.30, t = 3.20, p = 0.0020). Baseline </w:t>
      </w:r>
      <w:r w:rsidR="00E06F36">
        <w:t>HAM-A score</w:t>
      </w:r>
      <w:r>
        <w:t xml:space="preserve"> approached significance as a negative predictor (</w:t>
      </w:r>
      <w:r w:rsidRPr="00DB7044">
        <w:sym w:font="Symbol" w:char="F062"/>
      </w:r>
      <w:r>
        <w:t xml:space="preserve"> = -0.35, t = -1.87, p = 0.0643).</w:t>
      </w:r>
    </w:p>
    <w:p w14:paraId="22219586" w14:textId="77777777" w:rsidR="00E36423" w:rsidRDefault="00E36423" w:rsidP="00E36423">
      <w:pPr>
        <w:pStyle w:val="Heading3"/>
      </w:pPr>
      <w:bookmarkStart w:id="395" w:name="_Toc74323661"/>
      <w:r>
        <w:t>Placebo arms only</w:t>
      </w:r>
      <w:bookmarkEnd w:id="395"/>
    </w:p>
    <w:p w14:paraId="7D71F045" w14:textId="08675524" w:rsidR="00E36423" w:rsidRPr="00A26106" w:rsidRDefault="00E36423" w:rsidP="00E36423">
      <w:r>
        <w:t>For patients receiving placebo, the regression model was significant and explained 30% of the variance in change in G-SAS (adjusted R</w:t>
      </w:r>
      <w:r>
        <w:rPr>
          <w:vertAlign w:val="superscript"/>
        </w:rPr>
        <w:t>2</w:t>
      </w:r>
      <w:r>
        <w:t xml:space="preserve"> = 0.30, </w:t>
      </w:r>
      <w:r>
        <w:rPr>
          <w:i/>
          <w:iCs/>
        </w:rPr>
        <w:t>F</w:t>
      </w:r>
      <w:r>
        <w:rPr>
          <w:vertAlign w:val="subscript"/>
        </w:rPr>
        <w:t>(11,22)</w:t>
      </w:r>
      <w:r>
        <w:t xml:space="preserve"> = 2.29, </w:t>
      </w:r>
      <w:r>
        <w:rPr>
          <w:i/>
          <w:iCs/>
        </w:rPr>
        <w:t>p</w:t>
      </w:r>
      <w:r>
        <w:t xml:space="preserve"> = 0.04725). Baseline </w:t>
      </w:r>
      <w:r w:rsidR="002226E8">
        <w:t>HAM-A score</w:t>
      </w:r>
      <w:r>
        <w:t xml:space="preserve"> was a negative predictor of placebo response (</w:t>
      </w:r>
      <w:r w:rsidRPr="00DB7044">
        <w:sym w:font="Symbol" w:char="F062"/>
      </w:r>
      <w:r>
        <w:t xml:space="preserve"> = -1.03, t = -3.88, p = 0.0008), while baseline </w:t>
      </w:r>
      <w:r w:rsidR="002226E8">
        <w:t>HAM-D score</w:t>
      </w:r>
      <w:r>
        <w:t xml:space="preserve"> positively predicted placebo response (</w:t>
      </w:r>
      <w:r w:rsidRPr="00DB7044">
        <w:sym w:font="Symbol" w:char="F062"/>
      </w:r>
      <w:r>
        <w:t xml:space="preserve"> = 0.62, t = 2.32, p = 0.0299). </w:t>
      </w:r>
      <w:r w:rsidR="00C50176">
        <w:t>Finally</w:t>
      </w:r>
      <w:r>
        <w:t xml:space="preserve">, </w:t>
      </w:r>
      <w:r w:rsidR="00C50176">
        <w:t xml:space="preserve">being </w:t>
      </w:r>
      <w:r>
        <w:t>non-</w:t>
      </w:r>
      <w:r w:rsidR="00C50176">
        <w:t>C</w:t>
      </w:r>
      <w:r>
        <w:t xml:space="preserve">aucasian </w:t>
      </w:r>
      <w:r w:rsidR="00C50176">
        <w:t>was a</w:t>
      </w:r>
      <w:r>
        <w:t xml:space="preserve"> </w:t>
      </w:r>
      <w:r w:rsidR="00C50176">
        <w:t>significant positive predictor of</w:t>
      </w:r>
      <w:r>
        <w:t xml:space="preserve"> change in G-SAS scores following placebo treatment (</w:t>
      </w:r>
      <w:r w:rsidRPr="00DB7044">
        <w:sym w:font="Symbol" w:char="F062"/>
      </w:r>
      <w:r>
        <w:t xml:space="preserve"> = 0.97, t = 2.50, p = 0.0203).</w:t>
      </w:r>
    </w:p>
    <w:p w14:paraId="171B88EC" w14:textId="77777777" w:rsidR="00E36423" w:rsidRDefault="00E36423" w:rsidP="00E36423">
      <w:pPr>
        <w:pStyle w:val="Heading2"/>
      </w:pPr>
      <w:bookmarkStart w:id="396" w:name="_Toc74323662"/>
      <w:r>
        <w:lastRenderedPageBreak/>
        <w:t>Sensitivity analyses</w:t>
      </w:r>
      <w:bookmarkEnd w:id="396"/>
    </w:p>
    <w:p w14:paraId="166070F9" w14:textId="37B17929" w:rsidR="00E36423" w:rsidRDefault="00E36423" w:rsidP="00E36423">
      <w:r>
        <w:t xml:space="preserve">To assess the robustness of </w:t>
      </w:r>
      <w:r w:rsidR="00986053">
        <w:t>our findings</w:t>
      </w:r>
      <w:r>
        <w:t xml:space="preserve"> against choices made during analysis, </w:t>
      </w:r>
      <w:r w:rsidR="00986053">
        <w:t xml:space="preserve">we </w:t>
      </w:r>
      <w:r w:rsidR="00E3371B">
        <w:t>modified the</w:t>
      </w:r>
      <w:r w:rsidR="00986053">
        <w:t xml:space="preserve"> </w:t>
      </w:r>
      <w:r>
        <w:t xml:space="preserve">regression models </w:t>
      </w:r>
      <w:r w:rsidR="00E3371B">
        <w:t>detailed</w:t>
      </w:r>
      <w:r>
        <w:t xml:space="preserve"> above with: 1. Patients with mild G-SAS scores (&lt; 20) included and 2. Percentage </w:t>
      </w:r>
      <w:del w:id="397" w:author="Nathan Huneke" w:date="2021-09-08T11:51:00Z">
        <w:r w:rsidDel="003264E2">
          <w:delText xml:space="preserve">change </w:delText>
        </w:r>
      </w:del>
      <w:ins w:id="398" w:author="Nathan Huneke" w:date="2021-09-08T11:51:00Z">
        <w:r w:rsidR="003264E2">
          <w:t xml:space="preserve">reduction </w:t>
        </w:r>
      </w:ins>
      <w:r>
        <w:t>in G-SAS as the dependent variable.</w:t>
      </w:r>
      <w:r w:rsidR="004035C2">
        <w:t xml:space="preserve"> </w:t>
      </w:r>
      <w:r w:rsidR="00E517EF">
        <w:t>The results of these sensitivity analyses are summarized in supplementary Tables S1 and S2.</w:t>
      </w:r>
    </w:p>
    <w:p w14:paraId="3C19164D" w14:textId="790D47EE" w:rsidR="00E36423" w:rsidRDefault="00E36423" w:rsidP="00E36423">
      <w:r>
        <w:t xml:space="preserve">All models </w:t>
      </w:r>
      <w:r w:rsidR="003672E7">
        <w:t>including patients with baseline G-SAS</w:t>
      </w:r>
      <w:r w:rsidR="00ED36D3">
        <w:t xml:space="preserve"> score of</w:t>
      </w:r>
      <w:r w:rsidR="003672E7">
        <w:t xml:space="preserve"> </w:t>
      </w:r>
      <w:r w:rsidR="00ED36D3">
        <w:t xml:space="preserve">less than 20 </w:t>
      </w:r>
      <w:r>
        <w:t>remained significant. In patients assigned active medication, baseline HAM-A score was an additional significant negative predictor of treatment response (</w:t>
      </w:r>
      <w:r w:rsidRPr="00DB7044">
        <w:sym w:font="Symbol" w:char="F062"/>
      </w:r>
      <w:r>
        <w:t xml:space="preserve"> = -0.37, t = -2.11, p = 0.0379). In patients assigned placebo, baseline G-SAS</w:t>
      </w:r>
      <w:r w:rsidR="00B21576">
        <w:t xml:space="preserve"> score</w:t>
      </w:r>
      <w:r>
        <w:t xml:space="preserve"> was an additional positive predictor (</w:t>
      </w:r>
      <w:r w:rsidRPr="00DB7044">
        <w:sym w:font="Symbol" w:char="F062"/>
      </w:r>
      <w:r>
        <w:t xml:space="preserve"> = 0.50, t = 3.11, p = 0.0048), while baseline HAM-D score was no longer a significant predictor. </w:t>
      </w:r>
    </w:p>
    <w:p w14:paraId="15748608" w14:textId="1482C9A7" w:rsidR="00E36423" w:rsidRDefault="00ED36D3" w:rsidP="00E36423">
      <w:r>
        <w:t xml:space="preserve">When percentage </w:t>
      </w:r>
      <w:del w:id="399" w:author="Nathan Huneke" w:date="2021-09-08T11:52:00Z">
        <w:r w:rsidDel="009B36D2">
          <w:delText xml:space="preserve">change </w:delText>
        </w:r>
      </w:del>
      <w:ins w:id="400" w:author="Nathan Huneke" w:date="2021-09-08T11:52:00Z">
        <w:r w:rsidR="009B36D2">
          <w:t xml:space="preserve">reduction </w:t>
        </w:r>
      </w:ins>
      <w:r>
        <w:t>in G-SAS was the dependent variable, t</w:t>
      </w:r>
      <w:r w:rsidR="00E36423">
        <w:t>he only change in predictors in all 3 models was that baseline G-SAS score was no longer significant in the model that included all patients, instead approaching significance (</w:t>
      </w:r>
      <w:r w:rsidR="00E36423" w:rsidRPr="00DB7044">
        <w:sym w:font="Symbol" w:char="F062"/>
      </w:r>
      <w:r w:rsidR="00E36423">
        <w:t xml:space="preserve"> = 0.17, t = 1.87, p = 0.0638).</w:t>
      </w:r>
      <w:r w:rsidR="00B02E58">
        <w:t xml:space="preserve"> Baseline G-SAS remained a significant predictor of response to active medication (</w:t>
      </w:r>
      <w:r w:rsidR="00B02E58" w:rsidRPr="00DB7044">
        <w:sym w:font="Symbol" w:char="F062"/>
      </w:r>
      <w:r w:rsidR="00B02E58">
        <w:t xml:space="preserve"> = 0.25</w:t>
      </w:r>
      <w:r w:rsidR="00B97BEE">
        <w:t xml:space="preserve">, t = </w:t>
      </w:r>
      <w:r w:rsidR="00BD0C2F">
        <w:t>2.30, p = 0.0240).</w:t>
      </w:r>
    </w:p>
    <w:p w14:paraId="2554EFB4" w14:textId="77777777" w:rsidR="00E36423" w:rsidRDefault="00E36423" w:rsidP="00E36423">
      <w:pPr>
        <w:pStyle w:val="Heading1"/>
      </w:pPr>
      <w:bookmarkStart w:id="401" w:name="_Toc74323665"/>
      <w:r w:rsidRPr="00E36423">
        <w:t>Discussion</w:t>
      </w:r>
      <w:bookmarkEnd w:id="401"/>
    </w:p>
    <w:p w14:paraId="467C9D77" w14:textId="2F85A38B" w:rsidR="00E36423" w:rsidRPr="008757DE" w:rsidRDefault="0017110C" w:rsidP="00E36423">
      <w:pPr>
        <w:rPr>
          <w:lang w:eastAsia="en-GB"/>
        </w:rPr>
      </w:pPr>
      <w:r>
        <w:rPr>
          <w:lang w:eastAsia="en-GB"/>
        </w:rPr>
        <w:t>We</w:t>
      </w:r>
      <w:r w:rsidR="00E36423">
        <w:rPr>
          <w:lang w:eastAsia="en-GB"/>
        </w:rPr>
        <w:t xml:space="preserve"> aimed to identify predictors of treatment response</w:t>
      </w:r>
      <w:r w:rsidR="004D56B7">
        <w:rPr>
          <w:lang w:eastAsia="en-GB"/>
        </w:rPr>
        <w:t>, and</w:t>
      </w:r>
      <w:r w:rsidR="004D56B7" w:rsidRPr="004D56B7">
        <w:rPr>
          <w:lang w:eastAsia="en-GB"/>
        </w:rPr>
        <w:t xml:space="preserve"> </w:t>
      </w:r>
      <w:r w:rsidR="004D56B7">
        <w:rPr>
          <w:lang w:eastAsia="en-GB"/>
        </w:rPr>
        <w:t>whether the predictors for pharmacotherapy and placebo response differed,</w:t>
      </w:r>
      <w:r w:rsidR="00E36423">
        <w:rPr>
          <w:lang w:eastAsia="en-GB"/>
        </w:rPr>
        <w:t xml:space="preserve"> in gambling disorder. Through multiple regression analyses, </w:t>
      </w:r>
      <w:r w:rsidR="00F65631">
        <w:rPr>
          <w:lang w:eastAsia="en-GB"/>
        </w:rPr>
        <w:t>we</w:t>
      </w:r>
      <w:r w:rsidR="00E36423">
        <w:rPr>
          <w:lang w:eastAsia="en-GB"/>
        </w:rPr>
        <w:t xml:space="preserve"> identified that baseline severity of gambling symptoms, number of weeks completed in a trial, and baseline anxiety and depressi</w:t>
      </w:r>
      <w:r w:rsidR="00F65631">
        <w:rPr>
          <w:lang w:eastAsia="en-GB"/>
        </w:rPr>
        <w:t xml:space="preserve">ve symptoms </w:t>
      </w:r>
      <w:r w:rsidR="00E36423">
        <w:rPr>
          <w:lang w:eastAsia="en-GB"/>
        </w:rPr>
        <w:t>were significant predictors of subsequent response to treatment</w:t>
      </w:r>
      <w:r w:rsidR="00F65631">
        <w:rPr>
          <w:lang w:eastAsia="en-GB"/>
        </w:rPr>
        <w:t xml:space="preserve">. </w:t>
      </w:r>
      <w:r w:rsidR="00E36423">
        <w:rPr>
          <w:lang w:eastAsia="en-GB"/>
        </w:rPr>
        <w:t xml:space="preserve">Importantly, </w:t>
      </w:r>
      <w:r w:rsidR="00587E90">
        <w:rPr>
          <w:lang w:eastAsia="en-GB"/>
        </w:rPr>
        <w:t>these associations appeared to be driven</w:t>
      </w:r>
      <w:r w:rsidR="00E36423">
        <w:rPr>
          <w:lang w:eastAsia="en-GB"/>
        </w:rPr>
        <w:t xml:space="preserve"> </w:t>
      </w:r>
      <w:r w:rsidR="00587E90">
        <w:rPr>
          <w:lang w:eastAsia="en-GB"/>
        </w:rPr>
        <w:t xml:space="preserve">by </w:t>
      </w:r>
      <w:r w:rsidR="001D521D">
        <w:rPr>
          <w:lang w:eastAsia="en-GB"/>
        </w:rPr>
        <w:t>opposing</w:t>
      </w:r>
      <w:r w:rsidR="00987AB7">
        <w:rPr>
          <w:lang w:eastAsia="en-GB"/>
        </w:rPr>
        <w:t xml:space="preserve"> effects in patients assigned </w:t>
      </w:r>
      <w:r w:rsidR="00F90565">
        <w:rPr>
          <w:lang w:eastAsia="en-GB"/>
        </w:rPr>
        <w:t xml:space="preserve">to </w:t>
      </w:r>
      <w:r w:rsidR="00987AB7">
        <w:rPr>
          <w:lang w:eastAsia="en-GB"/>
        </w:rPr>
        <w:t>active medication and those assigned</w:t>
      </w:r>
      <w:r w:rsidR="00F90565">
        <w:rPr>
          <w:lang w:eastAsia="en-GB"/>
        </w:rPr>
        <w:t xml:space="preserve"> to</w:t>
      </w:r>
      <w:r w:rsidR="00987AB7">
        <w:rPr>
          <w:lang w:eastAsia="en-GB"/>
        </w:rPr>
        <w:t xml:space="preserve"> placebo</w:t>
      </w:r>
      <w:r w:rsidR="00E36423">
        <w:rPr>
          <w:lang w:eastAsia="en-GB"/>
        </w:rPr>
        <w:t xml:space="preserve">. </w:t>
      </w:r>
      <w:r w:rsidR="00987AB7">
        <w:rPr>
          <w:lang w:eastAsia="en-GB"/>
        </w:rPr>
        <w:t>In those randomi</w:t>
      </w:r>
      <w:r w:rsidR="000F2C0D">
        <w:rPr>
          <w:lang w:eastAsia="en-GB"/>
        </w:rPr>
        <w:t>z</w:t>
      </w:r>
      <w:r w:rsidR="00987AB7">
        <w:rPr>
          <w:lang w:eastAsia="en-GB"/>
        </w:rPr>
        <w:t xml:space="preserve">ed to active medication, </w:t>
      </w:r>
      <w:ins w:id="402" w:author="SRC" w:date="2021-09-19T15:18:00Z">
        <w:r w:rsidR="008D0A35">
          <w:rPr>
            <w:lang w:eastAsia="en-GB"/>
          </w:rPr>
          <w:t xml:space="preserve">higher </w:t>
        </w:r>
      </w:ins>
      <w:r w:rsidR="00987AB7">
        <w:rPr>
          <w:lang w:eastAsia="en-GB"/>
        </w:rPr>
        <w:t>b</w:t>
      </w:r>
      <w:r w:rsidR="00E36423">
        <w:rPr>
          <w:lang w:eastAsia="en-GB"/>
        </w:rPr>
        <w:t>aseline severity of</w:t>
      </w:r>
      <w:r w:rsidR="00F90565">
        <w:rPr>
          <w:lang w:eastAsia="en-GB"/>
        </w:rPr>
        <w:t xml:space="preserve"> </w:t>
      </w:r>
      <w:r w:rsidR="00E36423">
        <w:rPr>
          <w:lang w:eastAsia="en-GB"/>
        </w:rPr>
        <w:t>gambling symptoms and number of weeks completed in the trial were predictors of</w:t>
      </w:r>
      <w:ins w:id="403" w:author="SRC" w:date="2021-09-19T15:19:00Z">
        <w:r w:rsidR="008D0A35">
          <w:rPr>
            <w:lang w:eastAsia="en-GB"/>
          </w:rPr>
          <w:t xml:space="preserve"> greater</w:t>
        </w:r>
      </w:ins>
      <w:r w:rsidR="00E36423">
        <w:rPr>
          <w:lang w:eastAsia="en-GB"/>
        </w:rPr>
        <w:t xml:space="preserve"> </w:t>
      </w:r>
      <w:r w:rsidR="00987AB7">
        <w:rPr>
          <w:lang w:eastAsia="en-GB"/>
        </w:rPr>
        <w:t xml:space="preserve">treatment </w:t>
      </w:r>
      <w:r w:rsidR="00E36423">
        <w:rPr>
          <w:lang w:eastAsia="en-GB"/>
        </w:rPr>
        <w:t>response, while decreased baseline symptoms of anxiety, increased baseline symptoms of depression, and non-Caucasian ethnicity w</w:t>
      </w:r>
      <w:r w:rsidR="006750A1">
        <w:rPr>
          <w:lang w:eastAsia="en-GB"/>
        </w:rPr>
        <w:t>ere</w:t>
      </w:r>
      <w:r w:rsidR="00E36423">
        <w:rPr>
          <w:lang w:eastAsia="en-GB"/>
        </w:rPr>
        <w:t xml:space="preserve"> associated with improved response to placebo. </w:t>
      </w:r>
      <w:r w:rsidR="002B7B1C">
        <w:rPr>
          <w:lang w:eastAsia="en-GB"/>
        </w:rPr>
        <w:t>Our sensitivity analyses showed that t</w:t>
      </w:r>
      <w:r w:rsidR="00E36423">
        <w:rPr>
          <w:lang w:eastAsia="en-GB"/>
        </w:rPr>
        <w:t>he</w:t>
      </w:r>
      <w:r w:rsidR="002B7B1C">
        <w:rPr>
          <w:lang w:eastAsia="en-GB"/>
        </w:rPr>
        <w:t xml:space="preserve">se associations </w:t>
      </w:r>
      <w:r w:rsidR="00E36423">
        <w:rPr>
          <w:lang w:eastAsia="en-GB"/>
        </w:rPr>
        <w:t>were robust to choices made during the analysis.</w:t>
      </w:r>
    </w:p>
    <w:p w14:paraId="35B1A63D" w14:textId="77777777" w:rsidR="00E36423" w:rsidRDefault="00E36423" w:rsidP="00E36423">
      <w:pPr>
        <w:pStyle w:val="Heading2"/>
      </w:pPr>
      <w:bookmarkStart w:id="404" w:name="_Toc74323666"/>
      <w:r>
        <w:lastRenderedPageBreak/>
        <w:t>Predictors of response to active medication</w:t>
      </w:r>
      <w:bookmarkEnd w:id="404"/>
    </w:p>
    <w:p w14:paraId="5D3AEB07" w14:textId="43D87FBF" w:rsidR="00E36423" w:rsidRDefault="00B01AFA" w:rsidP="00E36423">
      <w:r>
        <w:t>We found that the number of</w:t>
      </w:r>
      <w:r w:rsidR="00E36423">
        <w:t xml:space="preserve"> weeks </w:t>
      </w:r>
      <w:r>
        <w:t>a patient spent</w:t>
      </w:r>
      <w:r w:rsidR="00537294">
        <w:t xml:space="preserve"> </w:t>
      </w:r>
      <w:r w:rsidR="00903F16">
        <w:t xml:space="preserve">in </w:t>
      </w:r>
      <w:r w:rsidR="00DB3C47">
        <w:t>a trial was positively predictive of response to active medication</w:t>
      </w:r>
      <w:r w:rsidR="00E36423">
        <w:t xml:space="preserve">. </w:t>
      </w:r>
      <w:r w:rsidR="00715AD2">
        <w:t>I</w:t>
      </w:r>
      <w:r w:rsidR="00E36423">
        <w:t xml:space="preserve">t is plausible this represents a dose-effect of medication, i.e. taking it for longer leads to greater improvement. </w:t>
      </w:r>
      <w:r w:rsidR="00715AD2">
        <w:t>However, t</w:t>
      </w:r>
      <w:r w:rsidR="00E36423">
        <w:t>here could be other explanations</w:t>
      </w:r>
      <w:r w:rsidR="00715AD2">
        <w:t xml:space="preserve"> for this association</w:t>
      </w:r>
      <w:r w:rsidR="00E36423">
        <w:t xml:space="preserve">. </w:t>
      </w:r>
      <w:r w:rsidR="00715AD2">
        <w:t>For example, p</w:t>
      </w:r>
      <w:r w:rsidR="00E36423">
        <w:t xml:space="preserve">revious studies have shown that ‘treatment satisfaction’ can be associated with symptom improvement following </w:t>
      </w:r>
      <w:r w:rsidR="000F2C0D">
        <w:t>cognitive behavioral therapy (</w:t>
      </w:r>
      <w:r w:rsidR="00E36423">
        <w:t>CBT</w:t>
      </w:r>
      <w:ins w:id="405" w:author="Nathan Huneke" w:date="2021-09-08T13:16:00Z">
        <w:r w:rsidR="00245688">
          <w:t>)</w:t>
        </w:r>
      </w:ins>
      <w:del w:id="406" w:author="Nathan Huneke" w:date="2021-09-08T13:16:00Z">
        <w:r w:rsidR="000F2C0D" w:rsidDel="00245688">
          <w:delText>}</w:delText>
        </w:r>
      </w:del>
      <w:r w:rsidR="00E36423">
        <w:t xml:space="preserve"> for pathological gambling</w:t>
      </w:r>
      <w:r w:rsidR="004834B3">
        <w:t xml:space="preserve"> </w:t>
      </w:r>
      <w:r w:rsidR="00E36423">
        <w:fldChar w:fldCharType="begin">
          <w:fldData xml:space="preserve">PEVuZE5vdGU+PENpdGU+PEF1dGhvcj5HdW88L0F1dGhvcj48WWVhcj4yMDE0PC9ZZWFyPjxSZWNO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</w:fldData>
        </w:fldChar>
      </w:r>
      <w:r w:rsidR="00EA4414">
        <w:instrText xml:space="preserve"> ADDIN EN.CITE </w:instrText>
      </w:r>
      <w:r w:rsidR="00EA4414">
        <w:fldChar w:fldCharType="begin">
          <w:fldData xml:space="preserve">PEVuZE5vdGU+PENpdGU+PEF1dGhvcj5HdW88L0F1dGhvcj48WWVhcj4yMDE0PC9ZZWFyPjxSZWNO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</w:fldData>
        </w:fldChar>
      </w:r>
      <w:r w:rsidR="00EA4414">
        <w:instrText xml:space="preserve"> ADDIN EN.CITE.DATA </w:instrText>
      </w:r>
      <w:r w:rsidR="00EA4414">
        <w:fldChar w:fldCharType="end"/>
      </w:r>
      <w:r w:rsidR="00E36423">
        <w:fldChar w:fldCharType="separate"/>
      </w:r>
      <w:r w:rsidR="00EA4414">
        <w:rPr>
          <w:noProof/>
        </w:rPr>
        <w:t>(Guo et al., 2014; Manning et al., 2014)</w:t>
      </w:r>
      <w:r w:rsidR="00E36423">
        <w:fldChar w:fldCharType="end"/>
      </w:r>
      <w:r w:rsidR="00E36423">
        <w:t xml:space="preserve">. It is conceivable the effect of weeks completed might represent ‘treatment satisfaction’ in that patients could be more likely to withdraw </w:t>
      </w:r>
      <w:r w:rsidR="00A663C0">
        <w:t xml:space="preserve">from a clinical trial </w:t>
      </w:r>
      <w:r w:rsidR="00E36423">
        <w:t xml:space="preserve">if they are unsatisfied. </w:t>
      </w:r>
      <w:r w:rsidR="008523D7">
        <w:t>Counter to this,</w:t>
      </w:r>
      <w:r w:rsidR="00E36423">
        <w:t xml:space="preserve"> number of weeks completed was not a predictor of reduction in G-SAS in the placebo arms. Indeed, the beta coefficient</w:t>
      </w:r>
      <w:r w:rsidR="002A0305">
        <w:t xml:space="preserve"> for this predictor was negative</w:t>
      </w:r>
      <w:r w:rsidR="00E36423">
        <w:t xml:space="preserve"> in the placebo arms. </w:t>
      </w:r>
      <w:r w:rsidR="0008217A">
        <w:t>Not only does this suggest that the effect of number of weeks in the trial</w:t>
      </w:r>
      <w:r w:rsidR="00AE08BB">
        <w:t xml:space="preserve"> is not a ‘treatment satisfaction’ effect, t</w:t>
      </w:r>
      <w:r w:rsidR="00E36423">
        <w:t>his</w:t>
      </w:r>
      <w:r w:rsidR="00AE08BB">
        <w:t xml:space="preserve"> also</w:t>
      </w:r>
      <w:r w:rsidR="00E36423">
        <w:t xml:space="preserve"> potentially suggests that trials of longer duration might reduce placebo response rate. </w:t>
      </w:r>
      <w:r w:rsidR="00B817D0">
        <w:t>I</w:t>
      </w:r>
      <w:r w:rsidR="004C1130">
        <w:t xml:space="preserve">n </w:t>
      </w:r>
      <w:r w:rsidR="001D2DF8">
        <w:t>a</w:t>
      </w:r>
      <w:r w:rsidR="00E36423">
        <w:t xml:space="preserve"> previous analysis</w:t>
      </w:r>
      <w:r w:rsidR="00D12592">
        <w:t xml:space="preserve"> of placebo response in gambling disorder</w:t>
      </w:r>
      <w:r w:rsidR="00B817D0">
        <w:t>,</w:t>
      </w:r>
      <w:r w:rsidR="00E36423">
        <w:t xml:space="preserve"> patients who responded to placebo </w:t>
      </w:r>
      <w:r w:rsidR="004C1130">
        <w:t>had, on average, spent a greater</w:t>
      </w:r>
      <w:r w:rsidR="00E36423">
        <w:t xml:space="preserve"> number of weeks in the trial </w:t>
      </w:r>
      <w:r w:rsidR="00C22995">
        <w:t>compared with</w:t>
      </w:r>
      <w:r w:rsidR="00E36423">
        <w:t xml:space="preserve"> those who did not respond</w:t>
      </w:r>
      <w:r w:rsidR="004834B3">
        <w:t xml:space="preserve"> </w:t>
      </w:r>
      <w:r w:rsidR="00E36423">
        <w:fldChar w:fldCharType="begin"/>
      </w:r>
      <w:r w:rsidR="00EA4414">
        <w:instrText xml:space="preserve"> ADDIN EN.CITE &lt;EndNote&gt;&lt;Cite&gt;&lt;Author&gt;Grant&lt;/Author&gt;&lt;Year&gt;2017&lt;/Year&gt;&lt;RecNum&gt;180&lt;/RecNum&gt;&lt;DisplayText&gt;(Grant and Chamberlain, 2017)&lt;/DisplayText&gt;&lt;record&gt;&lt;rec-number&gt;180&lt;/rec-number&gt;&lt;foreign-keys&gt;&lt;key app="EN" db-id="dztt5tva9xzt2xerwstv9eenst5x9tafxe5z" timestamp="1621849944"&gt;180&lt;/key&gt;&lt;/foreign-keys&gt;&lt;ref-type name="Journal Article"&gt;17&lt;/ref-type&gt;&lt;contributors&gt;&lt;authors&gt;&lt;author&gt;Grant, J. E.&lt;/author&gt;&lt;author&gt;Chamberlain, S. R.&lt;/author&gt;&lt;/authors&gt;&lt;/contributors&gt;&lt;auth-address&gt;Department of Psychiatry and Behavioral Neuroscience, University of Chicago, Pritzker School of Medicine, Chicago, IL, USA E-mail: jongrant@uchicago.edu.&lt;/auth-address&gt;&lt;titles&gt;&lt;title&gt;The placebo effect and its clinical associations in gambling disorder&lt;/title&gt;&lt;secondary-title&gt;Ann Clin Psychiatry&lt;/secondary-title&gt;&lt;/titles&gt;&lt;periodical&gt;&lt;full-title&gt;Annals of Clinical Psychiatry&lt;/full-title&gt;&lt;abbr-1&gt;Ann. Clin. Psychiatry&lt;/abbr-1&gt;&lt;abbr-2&gt;Ann Clin Psychiatry&lt;/abbr-2&gt;&lt;/periodical&gt;&lt;pages&gt;167-172&lt;/pages&gt;&lt;volume&gt;29&lt;/volume&gt;&lt;number&gt;3&lt;/number&gt;&lt;edition&gt;2017/07/25&lt;/edition&gt;&lt;keywords&gt;&lt;keyword&gt;Gambling&lt;/keyword&gt;&lt;/keywords&gt;&lt;dates&gt;&lt;year&gt;2017&lt;/year&gt;&lt;pub-dates&gt;&lt;date&gt;Aug&lt;/date&gt;&lt;/pub-dates&gt;&lt;/dates&gt;&lt;isbn&gt;1547-3325 (Electronic)&amp;#xD;1040-1237 (Linking)&lt;/isbn&gt;&lt;accession-num&gt;28738096&lt;/accession-num&gt;&lt;label&gt;Chamberlain&lt;/label&gt;&lt;urls&gt;&lt;related-urls&gt;&lt;url&gt;https://www.ncbi.nlm.nih.gov/pubmed/28738096&lt;/url&gt;&lt;/related-urls&gt;&lt;/urls&gt;&lt;custom2&gt;PMC5540171&lt;/custom2&gt;&lt;/record&gt;&lt;/Cite&gt;&lt;/EndNote&gt;</w:instrText>
      </w:r>
      <w:r w:rsidR="00E36423">
        <w:fldChar w:fldCharType="separate"/>
      </w:r>
      <w:r w:rsidR="00EA4414">
        <w:rPr>
          <w:noProof/>
        </w:rPr>
        <w:t>(Grant and Chamberlain, 2017)</w:t>
      </w:r>
      <w:r w:rsidR="00E36423">
        <w:fldChar w:fldCharType="end"/>
      </w:r>
      <w:r w:rsidR="00E36423">
        <w:t xml:space="preserve">. This analysis involved a dichotomous definition of response (greater than 35% reduction in G-SAS) that possibly obscures some nuance in the data. Further, it is not known whether a 35% reduction in G-SAS is an appropriate cut-off for </w:t>
      </w:r>
      <w:r w:rsidR="007C6D70">
        <w:t>defining</w:t>
      </w:r>
      <w:r w:rsidR="00E36423">
        <w:t xml:space="preserve"> “response”</w:t>
      </w:r>
      <w:r w:rsidR="004834B3">
        <w:t xml:space="preserve"> </w:t>
      </w:r>
      <w:r w:rsidR="00E36423">
        <w:fldChar w:fldCharType="begin"/>
      </w:r>
      <w:r w:rsidR="00EA4414">
        <w:instrText xml:space="preserve"> ADDIN EN.CITE &lt;EndNote&gt;&lt;Cite&gt;&lt;Author&gt;Grant&lt;/Author&gt;&lt;Year&gt;2017&lt;/Year&gt;&lt;RecNum&gt;180&lt;/RecNum&gt;&lt;DisplayText&gt;(Grant and Chamberlain, 2017)&lt;/DisplayText&gt;&lt;record&gt;&lt;rec-number&gt;180&lt;/rec-number&gt;&lt;foreign-keys&gt;&lt;key app="EN" db-id="dztt5tva9xzt2xerwstv9eenst5x9tafxe5z" timestamp="1621849944"&gt;180&lt;/key&gt;&lt;/foreign-keys&gt;&lt;ref-type name="Journal Article"&gt;17&lt;/ref-type&gt;&lt;contributors&gt;&lt;authors&gt;&lt;author&gt;Grant, J. E.&lt;/author&gt;&lt;author&gt;Chamberlain, S. R.&lt;/author&gt;&lt;/authors&gt;&lt;/contributors&gt;&lt;auth-address&gt;Department of Psychiatry and Behavioral Neuroscience, University of Chicago, Pritzker School of Medicine, Chicago, IL, USA E-mail: jongrant@uchicago.edu.&lt;/auth-address&gt;&lt;titles&gt;&lt;title&gt;The placebo effect and its clinical associations in gambling disorder&lt;/title&gt;&lt;secondary-title&gt;Ann Clin Psychiatry&lt;/secondary-title&gt;&lt;/titles&gt;&lt;periodical&gt;&lt;full-title&gt;Annals of Clinical Psychiatry&lt;/full-title&gt;&lt;abbr-1&gt;Ann. Clin. Psychiatry&lt;/abbr-1&gt;&lt;abbr-2&gt;Ann Clin Psychiatry&lt;/abbr-2&gt;&lt;/periodical&gt;&lt;pages&gt;167-172&lt;/pages&gt;&lt;volume&gt;29&lt;/volume&gt;&lt;number&gt;3&lt;/number&gt;&lt;edition&gt;2017/07/25&lt;/edition&gt;&lt;keywords&gt;&lt;keyword&gt;Gambling&lt;/keyword&gt;&lt;/keywords&gt;&lt;dates&gt;&lt;year&gt;2017&lt;/year&gt;&lt;pub-dates&gt;&lt;date&gt;Aug&lt;/date&gt;&lt;/pub-dates&gt;&lt;/dates&gt;&lt;isbn&gt;1547-3325 (Electronic)&amp;#xD;1040-1237 (Linking)&lt;/isbn&gt;&lt;accession-num&gt;28738096&lt;/accession-num&gt;&lt;label&gt;Chamberlain&lt;/label&gt;&lt;urls&gt;&lt;related-urls&gt;&lt;url&gt;https://www.ncbi.nlm.nih.gov/pubmed/28738096&lt;/url&gt;&lt;/related-urls&gt;&lt;/urls&gt;&lt;custom2&gt;PMC5540171&lt;/custom2&gt;&lt;/record&gt;&lt;/Cite&gt;&lt;/EndNote&gt;</w:instrText>
      </w:r>
      <w:r w:rsidR="00E36423">
        <w:fldChar w:fldCharType="separate"/>
      </w:r>
      <w:r w:rsidR="00EA4414">
        <w:rPr>
          <w:noProof/>
        </w:rPr>
        <w:t>(Grant and Chamberlain, 2017)</w:t>
      </w:r>
      <w:r w:rsidR="00E36423">
        <w:fldChar w:fldCharType="end"/>
      </w:r>
      <w:r w:rsidR="00E36423">
        <w:t xml:space="preserve">. </w:t>
      </w:r>
      <w:r w:rsidR="007C6D70">
        <w:t>The effect of study duration on both active medication and placebo response requires further study</w:t>
      </w:r>
      <w:r w:rsidR="00E36423">
        <w:t>.</w:t>
      </w:r>
    </w:p>
    <w:p w14:paraId="385753C5" w14:textId="75D7B525" w:rsidR="00E36423" w:rsidRDefault="00F63D48" w:rsidP="00E36423">
      <w:r>
        <w:t>We</w:t>
      </w:r>
      <w:r w:rsidR="00E36423">
        <w:t xml:space="preserve"> also found a positive association between baseline severity and response to active medication.</w:t>
      </w:r>
      <w:r w:rsidR="00972E90">
        <w:t xml:space="preserve"> This remained significant when percentage </w:t>
      </w:r>
      <w:del w:id="407" w:author="Nathan Huneke" w:date="2021-09-09T11:28:00Z">
        <w:r w:rsidR="00972E90" w:rsidDel="000F5B7F">
          <w:delText xml:space="preserve">change </w:delText>
        </w:r>
      </w:del>
      <w:ins w:id="408" w:author="Nathan Huneke" w:date="2021-09-09T11:28:00Z">
        <w:r w:rsidR="000F5B7F">
          <w:t xml:space="preserve">reduction </w:t>
        </w:r>
      </w:ins>
      <w:r w:rsidR="00972E90">
        <w:t>in G-SAS was</w:t>
      </w:r>
      <w:r w:rsidR="001D2F7F">
        <w:t xml:space="preserve"> the dependent variable, suggesting this was not the result of a ceiling effect.</w:t>
      </w:r>
      <w:r w:rsidR="00E36423">
        <w:t xml:space="preserve"> A previous systematic review exploring predictors of treatment response</w:t>
      </w:r>
      <w:r w:rsidR="00D25B3D">
        <w:t xml:space="preserve"> in gambling disorder</w:t>
      </w:r>
      <w:r w:rsidR="00E36423">
        <w:t xml:space="preserve"> found that lower baseline symptom severity was predictive of improved outcome</w:t>
      </w:r>
      <w:r w:rsidR="004834B3">
        <w:t xml:space="preserve"> </w:t>
      </w:r>
      <w:r w:rsidR="00E36423">
        <w:fldChar w:fldCharType="begin"/>
      </w:r>
      <w:r w:rsidR="00EA4414">
        <w:instrText xml:space="preserve"> ADDIN EN.CITE &lt;EndNote&gt;&lt;Cite&gt;&lt;Author&gt;Merkouris&lt;/Author&gt;&lt;Year&gt;2016&lt;/Year&gt;&lt;RecNum&gt;198&lt;/RecNum&gt;&lt;DisplayText&gt;(Merkouris et al., 2016)&lt;/DisplayText&gt;&lt;record&gt;&lt;rec-number&gt;198&lt;/rec-number&gt;&lt;foreign-keys&gt;&lt;key app="EN" db-id="dztt5tva9xzt2xerwstv9eenst5x9tafxe5z" timestamp="1622213033"&gt;198&lt;/key&gt;&lt;/foreign-keys&gt;&lt;ref-type name="Journal Article"&gt;17&lt;/ref-type&gt;&lt;contributors&gt;&lt;authors&gt;&lt;author&gt;Merkouris, S. S.&lt;/author&gt;&lt;author&gt;Thomas, S. A.&lt;/author&gt;&lt;author&gt;Browning, C. J.&lt;/author&gt;&lt;author&gt;Dowling, N. A.&lt;/author&gt;&lt;/authors&gt;&lt;/contributors&gt;&lt;titles&gt;&lt;title&gt;Predictors of outcomes of psychological treatments for disordered gambling: A systematic review&lt;/title&gt;&lt;secondary-title&gt;Clinical Psychology Review&lt;/secondary-title&gt;&lt;/titles&gt;&lt;periodical&gt;&lt;full-title&gt;Clinical Psychology Review&lt;/full-title&gt;&lt;abbr-1&gt;Clin. Psychol. Rev.&lt;/abbr-1&gt;&lt;abbr-2&gt;Clin Psychol Rev&lt;/abbr-2&gt;&lt;/periodical&gt;&lt;pages&gt;7-31&lt;/pages&gt;&lt;volume&gt;48&lt;/volume&gt;&lt;keywords&gt;&lt;keyword&gt;Gambling&lt;/keyword&gt;&lt;/keywords&gt;&lt;dates&gt;&lt;year&gt;2016&lt;/year&gt;&lt;/dates&gt;&lt;publisher&gt;Elsevier BV&lt;/publisher&gt;&lt;isbn&gt;0272-7358&lt;/isbn&gt;&lt;urls&gt;&lt;related-urls&gt;&lt;url&gt;https://dx.doi.org/10.1016/j.cpr.2016.06.004&lt;/url&gt;&lt;/related-urls&gt;&lt;/urls&gt;&lt;electronic-resource-num&gt;10.1016/j.cpr.2016.06.004&lt;/electronic-resource-num&gt;&lt;/record&gt;&lt;/Cite&gt;&lt;/EndNote&gt;</w:instrText>
      </w:r>
      <w:r w:rsidR="00E36423">
        <w:fldChar w:fldCharType="separate"/>
      </w:r>
      <w:r w:rsidR="00EA4414">
        <w:rPr>
          <w:noProof/>
        </w:rPr>
        <w:t>(Merkouris et al., 2016)</w:t>
      </w:r>
      <w:r w:rsidR="00E36423">
        <w:fldChar w:fldCharType="end"/>
      </w:r>
      <w:r w:rsidR="00E36423">
        <w:t>. However, all the studies included in that review involved psychosocial interventions</w:t>
      </w:r>
      <w:r w:rsidR="00D25B3D">
        <w:t>,</w:t>
      </w:r>
      <w:r w:rsidR="00E36423">
        <w:t xml:space="preserve"> and none involved medication. </w:t>
      </w:r>
      <w:r w:rsidR="00BE0CB0">
        <w:t xml:space="preserve">Instead, </w:t>
      </w:r>
      <w:r w:rsidR="00A81DA3">
        <w:t xml:space="preserve">increased baseline severity </w:t>
      </w:r>
      <w:r w:rsidR="002A4315">
        <w:t>might</w:t>
      </w:r>
      <w:r w:rsidR="0014185D">
        <w:t xml:space="preserve"> be predictive of improved outcome with medication</w:t>
      </w:r>
      <w:r w:rsidR="00E36423">
        <w:t xml:space="preserve">. Supporting this, baseline </w:t>
      </w:r>
      <w:r w:rsidR="0072794B">
        <w:t>G-SAS score</w:t>
      </w:r>
      <w:r w:rsidR="00E36423">
        <w:t xml:space="preserve"> was not a predictor of placebo response in this sample. This is potentially similar to conditions such as depression where increasing severity is associated with greater benefit of medication over placebo</w:t>
      </w:r>
      <w:r w:rsidR="004834B3">
        <w:t xml:space="preserve"> </w:t>
      </w:r>
      <w:r w:rsidR="00E36423">
        <w:fldChar w:fldCharType="begin"/>
      </w:r>
      <w:r w:rsidR="00EA4414">
        <w:instrText xml:space="preserve"> ADDIN EN.CITE &lt;EndNote&gt;&lt;Cite&gt;&lt;Author&gt;Fournier&lt;/Author&gt;&lt;Year&gt;2010&lt;/Year&gt;&lt;RecNum&gt;219&lt;/RecNum&gt;&lt;DisplayText&gt;(Fournier et al., 2010)&lt;/DisplayText&gt;&lt;record&gt;&lt;rec-number&gt;219&lt;/rec-number&gt;&lt;foreign-keys&gt;&lt;key app="EN" db-id="dztt5tva9xzt2xerwstv9eenst5x9tafxe5z" timestamp="1623333673"&gt;219&lt;/key&gt;&lt;/foreign-keys&gt;&lt;ref-type name="Journal Article"&gt;17&lt;/ref-type&gt;&lt;contributors&gt;&lt;authors&gt;&lt;author&gt;Fournier, Jay C.&lt;/author&gt;&lt;author&gt;Derubeis, Robert J.&lt;/author&gt;&lt;author&gt;Hollon, Steven D.&lt;/author&gt;&lt;author&gt;Dimidjian, Sona&lt;/author&gt;&lt;author&gt;Amsterdam, Jay D.&lt;/author&gt;&lt;author&gt;Shelton, Richard C.&lt;/author&gt;&lt;author&gt;Fawcett, Jan&lt;/author&gt;&lt;/authors&gt;&lt;/contributors&gt;&lt;titles&gt;&lt;title&gt;Antidepressant Drug Effects and Depression Severity&lt;/title&gt;&lt;secondary-title&gt;JAMA&lt;/secondary-title&gt;&lt;/titles&gt;&lt;periodical&gt;&lt;full-title&gt;JAMA&lt;/full-title&gt;&lt;abbr-1&gt;JAMA&lt;/abbr-1&gt;&lt;abbr-2&gt;JAMA&lt;/abbr-2&gt;&lt;/periodical&gt;&lt;pages&gt;47&lt;/pages&gt;&lt;volume&gt;303&lt;/volume&gt;&lt;number&gt;1&lt;/number&gt;&lt;keywords&gt;&lt;keyword&gt;Gambling&lt;/keyword&gt;&lt;/keywords&gt;&lt;dates&gt;&lt;year&gt;2010&lt;/year&gt;&lt;/dates&gt;&lt;publisher&gt;American Medical Association (AMA)&lt;/publisher&gt;&lt;isbn&gt;0098-7484&lt;/isbn&gt;&lt;urls&gt;&lt;related-urls&gt;&lt;url&gt;https://dx.doi.org/10.1001/jama.2009.1943&lt;/url&gt;&lt;/related-urls&gt;&lt;/urls&gt;&lt;electronic-resource-num&gt;10.1001/jama.2009.1943&lt;/electronic-resource-num&gt;&lt;/record&gt;&lt;/Cite&gt;&lt;/EndNote&gt;</w:instrText>
      </w:r>
      <w:r w:rsidR="00E36423">
        <w:fldChar w:fldCharType="separate"/>
      </w:r>
      <w:r w:rsidR="00EA4414">
        <w:rPr>
          <w:noProof/>
        </w:rPr>
        <w:t>(Fournier et al., 2010)</w:t>
      </w:r>
      <w:r w:rsidR="00E36423">
        <w:fldChar w:fldCharType="end"/>
      </w:r>
      <w:r w:rsidR="00E36423">
        <w:t xml:space="preserve">. Baseline </w:t>
      </w:r>
      <w:r w:rsidR="0014185D">
        <w:t xml:space="preserve">symptom </w:t>
      </w:r>
      <w:r w:rsidR="00E36423">
        <w:t xml:space="preserve">severity could be a useful clinical indicator to help </w:t>
      </w:r>
      <w:r w:rsidR="00E36423">
        <w:lastRenderedPageBreak/>
        <w:t>identify who might derive benefit from medication or psychotherapeutic interventions</w:t>
      </w:r>
      <w:r w:rsidR="0014185D">
        <w:t xml:space="preserve"> in those with gambling disorder</w:t>
      </w:r>
      <w:r w:rsidR="00E36423">
        <w:t xml:space="preserve">. </w:t>
      </w:r>
      <w:del w:id="409" w:author="Grant, Jon [BSD] - PSY" w:date="2021-09-19T07:51:00Z">
        <w:r w:rsidR="00E36423" w:rsidDel="001F2FC4">
          <w:delText>This needs further investigation.</w:delText>
        </w:r>
      </w:del>
    </w:p>
    <w:p w14:paraId="09357972" w14:textId="77777777" w:rsidR="00E36423" w:rsidRDefault="00E36423" w:rsidP="00E36423">
      <w:pPr>
        <w:pStyle w:val="Heading2"/>
      </w:pPr>
      <w:bookmarkStart w:id="410" w:name="_Toc74323667"/>
      <w:r>
        <w:t>Predictors of placebo response</w:t>
      </w:r>
      <w:bookmarkEnd w:id="410"/>
    </w:p>
    <w:p w14:paraId="44552BB0" w14:textId="4E7BC4DB" w:rsidR="00B57544" w:rsidRDefault="00E077B1" w:rsidP="00E36423">
      <w:r>
        <w:t>I</w:t>
      </w:r>
      <w:r w:rsidR="00E36423">
        <w:t>ncreased</w:t>
      </w:r>
      <w:r>
        <w:t xml:space="preserve"> anxiety</w:t>
      </w:r>
      <w:r w:rsidR="00E36423">
        <w:t xml:space="preserve"> symptoms at baseline was associated with lower change in G-SAS over time. Anxiety is </w:t>
      </w:r>
      <w:ins w:id="411" w:author="Grant, Jon [BSD] - PSY" w:date="2021-09-19T07:52:00Z">
        <w:r w:rsidR="001F2FC4">
          <w:t>often comorbid</w:t>
        </w:r>
      </w:ins>
      <w:del w:id="412" w:author="Grant, Jon [BSD] - PSY" w:date="2021-09-19T07:52:00Z">
        <w:r w:rsidR="00E36423" w:rsidDel="001F2FC4">
          <w:delText>associated</w:delText>
        </w:r>
      </w:del>
      <w:r w:rsidR="00E36423">
        <w:t xml:space="preserve"> with gambling disorder, and there is evidence that anxiety disorders precede the onset of gambling disorder</w:t>
      </w:r>
      <w:r w:rsidR="004834B3">
        <w:t xml:space="preserve"> </w:t>
      </w:r>
      <w:r w:rsidR="00E36423">
        <w:fldChar w:fldCharType="begin"/>
      </w:r>
      <w:r w:rsidR="00EA4414">
        <w:instrText xml:space="preserve"> ADDIN EN.CITE &lt;EndNote&gt;&lt;Cite&gt;&lt;Author&gt;Kessler&lt;/Author&gt;&lt;Year&gt;2008&lt;/Year&gt;&lt;RecNum&gt;220&lt;/RecNum&gt;&lt;DisplayText&gt;(Kessler et al., 2008)&lt;/DisplayText&gt;&lt;record&gt;&lt;rec-number&gt;220&lt;/rec-number&gt;&lt;foreign-keys&gt;&lt;key app="EN" db-id="dztt5tva9xzt2xerwstv9eenst5x9tafxe5z" timestamp="1623407864"&gt;220&lt;/key&gt;&lt;/foreign-keys&gt;&lt;ref-type name="Journal Article"&gt;17&lt;/ref-type&gt;&lt;contributors&gt;&lt;authors&gt;&lt;author&gt;Kessler, R. C.&lt;/author&gt;&lt;author&gt;Hwang, I.&lt;/author&gt;&lt;author&gt;LaBrie, R.&lt;/author&gt;&lt;author&gt;Petukhova, M.&lt;/author&gt;&lt;author&gt;Sampson, N. A.&lt;/author&gt;&lt;author&gt;Winters, K. C.&lt;/author&gt;&lt;author&gt;Shaffer, H. J.&lt;/author&gt;&lt;/authors&gt;&lt;/contributors&gt;&lt;auth-address&gt;Department of Health Care Policy, Harvard Medical School, Boston, MA 02115, USA. kessler@hcp.med.harvard.edu&lt;/auth-address&gt;&lt;titles&gt;&lt;title&gt;DSM-IV pathological gambling in the National Comorbidity Survey Replication&lt;/title&gt;&lt;secondary-title&gt;Psychol Med&lt;/secondary-title&gt;&lt;/titles&gt;&lt;periodical&gt;&lt;full-title&gt;Psychological Medicine&lt;/full-title&gt;&lt;abbr-1&gt;Psychol. Med.&lt;/abbr-1&gt;&lt;abbr-2&gt;Psychol Med&lt;/abbr-2&gt;&lt;/periodical&gt;&lt;pages&gt;1351-60&lt;/pages&gt;&lt;volume&gt;38&lt;/volume&gt;&lt;number&gt;9&lt;/number&gt;&lt;edition&gt;2008/02/09&lt;/edition&gt;&lt;keywords&gt;&lt;keyword&gt;Gambling&lt;/keyword&gt;&lt;/keywords&gt;&lt;dates&gt;&lt;year&gt;2008&lt;/year&gt;&lt;pub-dates&gt;&lt;date&gt;Sep&lt;/date&gt;&lt;/pub-dates&gt;&lt;/dates&gt;&lt;publisher&gt;Cambridge University Press (CUP)&lt;/publisher&gt;&lt;isbn&gt;0033-2917 (Print)&amp;#xD;0033-2917 (Linking)&lt;/isbn&gt;&lt;accession-num&gt;18257941&lt;/accession-num&gt;&lt;urls&gt;&lt;related-urls&gt;&lt;url&gt;https://www.ncbi.nlm.nih.gov/pubmed/18257941&lt;/url&gt;&lt;/related-urls&gt;&lt;/urls&gt;&lt;custom2&gt;PMC2293303&lt;/custom2&gt;&lt;electronic-resource-num&gt;10.1017/S0033291708002900&lt;/electronic-resource-num&gt;&lt;/record&gt;&lt;/Cite&gt;&lt;/EndNote&gt;</w:instrText>
      </w:r>
      <w:r w:rsidR="00E36423">
        <w:fldChar w:fldCharType="separate"/>
      </w:r>
      <w:r w:rsidR="00EA4414">
        <w:rPr>
          <w:noProof/>
        </w:rPr>
        <w:t>(Kessler et al., 2008)</w:t>
      </w:r>
      <w:r w:rsidR="00E36423">
        <w:fldChar w:fldCharType="end"/>
      </w:r>
      <w:r w:rsidR="00E36423">
        <w:t>, and stress is predictive of relapse</w:t>
      </w:r>
      <w:r w:rsidR="004834B3">
        <w:t xml:space="preserve"> </w:t>
      </w:r>
      <w:r w:rsidR="00E36423">
        <w:fldChar w:fldCharType="begin"/>
      </w:r>
      <w:r w:rsidR="00EA4414">
        <w:instrText xml:space="preserve"> ADDIN EN.CITE &lt;EndNote&gt;&lt;Cite&gt;&lt;Author&gt;Buchanan&lt;/Author&gt;&lt;Year&gt;2020&lt;/Year&gt;&lt;RecNum&gt;221&lt;/RecNum&gt;&lt;DisplayText&gt;(Buchanan et al., 2020)&lt;/DisplayText&gt;&lt;record&gt;&lt;rec-number&gt;221&lt;/rec-number&gt;&lt;foreign-keys&gt;&lt;key app="EN" db-id="dztt5tva9xzt2xerwstv9eenst5x9tafxe5z" timestamp="1623408252"&gt;221&lt;/key&gt;&lt;/foreign-keys&gt;&lt;ref-type name="Journal Article"&gt;17&lt;/ref-type&gt;&lt;contributors&gt;&lt;authors&gt;&lt;author&gt;Buchanan, Tony W.&lt;/author&gt;&lt;author&gt;McMullin, Sara D.&lt;/author&gt;&lt;author&gt;Baxley, Catherine&lt;/author&gt;&lt;author&gt;Weinstock, Jeremiah&lt;/author&gt;&lt;/authors&gt;&lt;/contributors&gt;&lt;titles&gt;&lt;title&gt;Stress and gambling&lt;/title&gt;&lt;secondary-title&gt;Current Opinion in Behavioral Sciences&lt;/secondary-title&gt;&lt;/titles&gt;&lt;periodical&gt;&lt;full-title&gt;Current Opinion in Behavioral Sciences&lt;/full-title&gt;&lt;/periodical&gt;&lt;pages&gt;8-12&lt;/pages&gt;&lt;volume&gt;31&lt;/volume&gt;&lt;section&gt;8&lt;/section&gt;&lt;keywords&gt;&lt;keyword&gt;Gambling&lt;/keyword&gt;&lt;/keywords&gt;&lt;dates&gt;&lt;year&gt;2020&lt;/year&gt;&lt;/dates&gt;&lt;isbn&gt;23521546&lt;/isbn&gt;&lt;urls&gt;&lt;/urls&gt;&lt;electronic-resource-num&gt;10.1016/j.cobeha.2019.09.004&lt;/electronic-resource-num&gt;&lt;/record&gt;&lt;/Cite&gt;&lt;/EndNote&gt;</w:instrText>
      </w:r>
      <w:r w:rsidR="00E36423">
        <w:fldChar w:fldCharType="separate"/>
      </w:r>
      <w:r w:rsidR="00EA4414">
        <w:rPr>
          <w:noProof/>
        </w:rPr>
        <w:t>(Buchanan et al., 2020)</w:t>
      </w:r>
      <w:r w:rsidR="00E36423">
        <w:fldChar w:fldCharType="end"/>
      </w:r>
      <w:r w:rsidR="00E36423">
        <w:t xml:space="preserve">. It is possible therefore that </w:t>
      </w:r>
      <w:r w:rsidR="003B6F6A">
        <w:t xml:space="preserve">those entering a trial with </w:t>
      </w:r>
      <w:r w:rsidR="00E36423">
        <w:t xml:space="preserve">increased anxiety symptoms at baseline </w:t>
      </w:r>
      <w:r w:rsidR="003B6F6A">
        <w:t>are at risk of</w:t>
      </w:r>
      <w:r w:rsidR="00E36423">
        <w:t xml:space="preserve"> </w:t>
      </w:r>
      <w:r w:rsidR="00036D1B">
        <w:t>deteriorating, or minimally improving,</w:t>
      </w:r>
      <w:r w:rsidR="00E36423">
        <w:t xml:space="preserve"> over </w:t>
      </w:r>
      <w:r w:rsidR="00036D1B">
        <w:t>the course of a trial</w:t>
      </w:r>
      <w:r w:rsidR="00E36423">
        <w:t xml:space="preserve">. </w:t>
      </w:r>
      <w:r w:rsidR="00111552">
        <w:t>T</w:t>
      </w:r>
      <w:r w:rsidR="007515F9">
        <w:t xml:space="preserve">he </w:t>
      </w:r>
      <w:r w:rsidR="00A8118B">
        <w:t>effect of</w:t>
      </w:r>
      <w:r w:rsidR="00111552">
        <w:t xml:space="preserve"> baseline</w:t>
      </w:r>
      <w:r w:rsidR="00A8118B">
        <w:t xml:space="preserve"> anxiety on the progression of gambling disorder symptoms </w:t>
      </w:r>
      <w:r w:rsidR="00111552">
        <w:t xml:space="preserve">within a clinical trial should be considered </w:t>
      </w:r>
      <w:r w:rsidR="00781CDF">
        <w:t>during analysis</w:t>
      </w:r>
      <w:r w:rsidR="00A8118B">
        <w:t>.</w:t>
      </w:r>
    </w:p>
    <w:p w14:paraId="5F184D72" w14:textId="45574F19" w:rsidR="00E36423" w:rsidRDefault="00E36423" w:rsidP="00E36423">
      <w:r>
        <w:t>Another intriguing possibility is that anxiety reduces the placebo effect in these patients. Anxiety is known to reduce placebo and increase nocebo effects on pain</w:t>
      </w:r>
      <w:r w:rsidR="004834B3">
        <w:t xml:space="preserve"> </w:t>
      </w:r>
      <w:r>
        <w:fldChar w:fldCharType="begin">
          <w:fldData xml:space="preserve">PEVuZE5vdGU+PENpdGU+PEF1dGhvcj5Db2xsb2NhPC9BdXRob3I+PFllYXI+MjAxMDwvWWVhcj48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</w:fldData>
        </w:fldChar>
      </w:r>
      <w:r w:rsidR="00EA4414">
        <w:instrText xml:space="preserve"> ADDIN EN.CITE </w:instrText>
      </w:r>
      <w:r w:rsidR="00EA4414">
        <w:fldChar w:fldCharType="begin">
          <w:fldData xml:space="preserve">PEVuZE5vdGU+PENpdGU+PEF1dGhvcj5Db2xsb2NhPC9BdXRob3I+PFllYXI+MjAxMDwvWWVhcj48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</w:fldData>
        </w:fldChar>
      </w:r>
      <w:r w:rsidR="00EA4414">
        <w:instrText xml:space="preserve"> ADDIN EN.CITE.DATA </w:instrText>
      </w:r>
      <w:r w:rsidR="00EA4414">
        <w:fldChar w:fldCharType="end"/>
      </w:r>
      <w:r>
        <w:fldChar w:fldCharType="separate"/>
      </w:r>
      <w:r w:rsidR="00EA4414">
        <w:rPr>
          <w:noProof/>
        </w:rPr>
        <w:t>(Colloca et al., 2010; Corsi and Colloca, 2017; Morton et al., 2009; Staats et al., 2001)</w:t>
      </w:r>
      <w:r>
        <w:fldChar w:fldCharType="end"/>
      </w:r>
      <w:r w:rsidR="00497DCE">
        <w:t>, and</w:t>
      </w:r>
      <w:r>
        <w:t xml:space="preserve"> has also been correlated with nocebo effects on itch</w:t>
      </w:r>
      <w:r w:rsidR="004834B3">
        <w:t xml:space="preserve"> </w:t>
      </w:r>
      <w:r>
        <w:fldChar w:fldCharType="begin"/>
      </w:r>
      <w:r w:rsidR="00EA4414">
        <w:instrText xml:space="preserve"> ADDIN EN.CITE &lt;EndNote&gt;&lt;Cite&gt;&lt;Author&gt;Bartels&lt;/Author&gt;&lt;Year&gt;2016&lt;/Year&gt;&lt;RecNum&gt;203&lt;/RecNum&gt;&lt;DisplayText&gt;(Bartels et al., 2016)&lt;/DisplayText&gt;&lt;record&gt;&lt;rec-number&gt;203&lt;/rec-number&gt;&lt;foreign-keys&gt;&lt;key app="EN" db-id="dztt5tva9xzt2xerwstv9eenst5x9tafxe5z" timestamp="1622647437"&gt;203&lt;/key&gt;&lt;/foreign-keys&gt;&lt;ref-type name="Journal Article"&gt;17&lt;/ref-type&gt;&lt;contributors&gt;&lt;authors&gt;&lt;author&gt;Bartels, Danielle J. P.&lt;/author&gt;&lt;author&gt;Van Laarhoven, Antoinette I. M.&lt;/author&gt;&lt;author&gt;Van De Kerkhof, Peter C. M.&lt;/author&gt;&lt;author&gt;Evers, Andrea W. M.&lt;/author&gt;&lt;/authors&gt;&lt;/contributors&gt;&lt;titles&gt;&lt;title&gt;Placebo and nocebo effects on itch: effects, mechanisms, and predictors&lt;/title&gt;&lt;secondary-title&gt;European Journal of Pain&lt;/secondary-title&gt;&lt;/titles&gt;&lt;periodical&gt;&lt;full-title&gt;European Journal of Pain&lt;/full-title&gt;&lt;/periodical&gt;&lt;pages&gt;8-13&lt;/pages&gt;&lt;volume&gt;20&lt;/volume&gt;&lt;number&gt;1&lt;/number&gt;&lt;keywords&gt;&lt;keyword&gt;Itch&lt;/keyword&gt;&lt;/keywords&gt;&lt;dates&gt;&lt;year&gt;2016&lt;/year&gt;&lt;/dates&gt;&lt;publisher&gt;Wiley&lt;/publisher&gt;&lt;isbn&gt;1090-3801&lt;/isbn&gt;&lt;label&gt;Evers&lt;/label&gt;&lt;urls&gt;&lt;related-urls&gt;&lt;url&gt;https://dx.doi.org/10.1002/ejp.750&lt;/url&gt;&lt;/related-urls&gt;&lt;/urls&gt;&lt;electronic-resource-num&gt;10.1002/ejp.750&lt;/electronic-resource-num&gt;&lt;/record&gt;&lt;/Cite&gt;&lt;/EndNote&gt;</w:instrText>
      </w:r>
      <w:r>
        <w:fldChar w:fldCharType="separate"/>
      </w:r>
      <w:r w:rsidR="00EA4414">
        <w:rPr>
          <w:noProof/>
        </w:rPr>
        <w:t>(Bartels et al., 2016)</w:t>
      </w:r>
      <w:r>
        <w:fldChar w:fldCharType="end"/>
      </w:r>
      <w:r>
        <w:t xml:space="preserve">. It is noteworthy that the </w:t>
      </w:r>
      <w:proofErr w:type="spellStart"/>
      <w:r>
        <w:t>opioidergic</w:t>
      </w:r>
      <w:proofErr w:type="spellEnd"/>
      <w:r>
        <w:t xml:space="preserve"> and dopaminergic systems have been implicated in both gambling disorder and placebo effects</w:t>
      </w:r>
      <w:r w:rsidR="004834B3">
        <w:t xml:space="preserve"> </w:t>
      </w:r>
      <w:r>
        <w:fldChar w:fldCharType="begin">
          <w:fldData xml:space="preserve">PEVuZE5vdGU+PENpdGU+PEF1dGhvcj5HcmFudDwvQXV0aG9yPjxZZWFyPjIwMTY8L1llYXI+PFJl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</w:fldData>
        </w:fldChar>
      </w:r>
      <w:r w:rsidR="005C014D">
        <w:instrText xml:space="preserve"> ADDIN EN.CITE </w:instrText>
      </w:r>
      <w:r w:rsidR="005C014D">
        <w:fldChar w:fldCharType="begin">
          <w:fldData xml:space="preserve">PEVuZE5vdGU+PENpdGU+PEF1dGhvcj5HcmFudDwvQXV0aG9yPjxZZWFyPjIwMTY8L1llYXI+PFJl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</w:fldData>
        </w:fldChar>
      </w:r>
      <w:r w:rsidR="005C014D">
        <w:instrText xml:space="preserve"> ADDIN EN.CITE.DATA </w:instrText>
      </w:r>
      <w:r w:rsidR="005C014D">
        <w:fldChar w:fldCharType="end"/>
      </w:r>
      <w:r>
        <w:fldChar w:fldCharType="separate"/>
      </w:r>
      <w:r w:rsidR="00EA4414">
        <w:rPr>
          <w:noProof/>
        </w:rPr>
        <w:t>(Benedetti et al., 2011; Grant et al., 2016; Huneke et al., 2020)</w:t>
      </w:r>
      <w:r>
        <w:fldChar w:fldCharType="end"/>
      </w:r>
      <w:r>
        <w:t>. Further investigation of the neurobiology of placebo and nocebo effects</w:t>
      </w:r>
      <w:r w:rsidR="009D2904">
        <w:t xml:space="preserve"> in gambling disorder, and how anxiety symptoms might interact with these,</w:t>
      </w:r>
      <w:r>
        <w:t xml:space="preserve"> is needed.</w:t>
      </w:r>
    </w:p>
    <w:p w14:paraId="425FE88E" w14:textId="6A7D9A60" w:rsidR="00E36423" w:rsidRPr="009D75CC" w:rsidRDefault="00781CDF" w:rsidP="00E36423">
      <w:r>
        <w:t>HAM-D scores at baseline</w:t>
      </w:r>
      <w:r w:rsidR="00E36423">
        <w:t xml:space="preserve"> positively predicted</w:t>
      </w:r>
      <w:r>
        <w:t xml:space="preserve"> placebo response</w:t>
      </w:r>
      <w:r w:rsidR="00E36423">
        <w:t>.</w:t>
      </w:r>
      <w:r w:rsidR="00FA47AE">
        <w:t xml:space="preserve"> Gambling disorder is associated with symptoms of depression, and these have been hypothesi</w:t>
      </w:r>
      <w:r w:rsidR="009B44D1">
        <w:t>z</w:t>
      </w:r>
      <w:r w:rsidR="00FA47AE">
        <w:t>ed to be important in the pathogenesis of the disorder</w:t>
      </w:r>
      <w:r w:rsidR="004834B3">
        <w:t xml:space="preserve"> </w:t>
      </w:r>
      <w:r w:rsidR="00FA47AE">
        <w:fldChar w:fldCharType="begin">
          <w:fldData xml:space="preserve">PEVuZE5vdGU+PENpdGU+PEF1dGhvcj5Ib2RnaW5zPC9BdXRob3I+PFllYXI+MjAwNTwvWWVhcj48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</w:fldData>
        </w:fldChar>
      </w:r>
      <w:r w:rsidR="00EA4414">
        <w:instrText xml:space="preserve"> ADDIN EN.CITE </w:instrText>
      </w:r>
      <w:r w:rsidR="00EA4414">
        <w:fldChar w:fldCharType="begin">
          <w:fldData xml:space="preserve">PEVuZE5vdGU+PENpdGU+PEF1dGhvcj5Ib2RnaW5zPC9BdXRob3I+PFllYXI+MjAwNTwvWWVhcj48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</w:fldData>
        </w:fldChar>
      </w:r>
      <w:r w:rsidR="00EA4414">
        <w:instrText xml:space="preserve"> ADDIN EN.CITE.DATA </w:instrText>
      </w:r>
      <w:r w:rsidR="00EA4414">
        <w:fldChar w:fldCharType="end"/>
      </w:r>
      <w:r w:rsidR="00FA47AE">
        <w:fldChar w:fldCharType="separate"/>
      </w:r>
      <w:r w:rsidR="00EA4414">
        <w:rPr>
          <w:noProof/>
        </w:rPr>
        <w:t>(Hodgins et al., 2005; Kim et al., 2006; Valleur et al., 2016)</w:t>
      </w:r>
      <w:r w:rsidR="00FA47AE">
        <w:fldChar w:fldCharType="end"/>
      </w:r>
      <w:r w:rsidR="00FA47AE">
        <w:t>.</w:t>
      </w:r>
      <w:r w:rsidR="00E36423">
        <w:t xml:space="preserve"> </w:t>
      </w:r>
      <w:r w:rsidR="00FA47AE">
        <w:t>However, i</w:t>
      </w:r>
      <w:r>
        <w:t>n</w:t>
      </w:r>
      <w:r w:rsidR="00E36423">
        <w:t xml:space="preserve"> treatment studies of depression, higher baseline depressive symptoms have been linked to </w:t>
      </w:r>
      <w:r w:rsidR="00E36423" w:rsidRPr="009E2791">
        <w:rPr>
          <w:i/>
          <w:iCs/>
        </w:rPr>
        <w:t>reduced</w:t>
      </w:r>
      <w:r w:rsidR="00E36423">
        <w:t xml:space="preserve"> placebo response rate</w:t>
      </w:r>
      <w:r w:rsidR="00FA47AE">
        <w:t>s</w:t>
      </w:r>
      <w:r w:rsidR="004834B3">
        <w:t xml:space="preserve"> </w:t>
      </w:r>
      <w:r w:rsidR="00E36423">
        <w:fldChar w:fldCharType="begin"/>
      </w:r>
      <w:r w:rsidR="005C014D">
        <w:instrText xml:space="preserve"> ADDIN EN.CITE &lt;EndNote&gt;&lt;Cite&gt;&lt;Author&gt;Stein&lt;/Author&gt;&lt;Year&gt;2006&lt;/Year&gt;&lt;RecNum&gt;21&lt;/RecNum&gt;&lt;DisplayText&gt;(Stein et al., 2006)&lt;/DisplayText&gt;&lt;record&gt;&lt;rec-number&gt;21&lt;/rec-number&gt;&lt;foreign-keys&gt;&lt;key app="EN" db-id="dztt5tva9xzt2xerwstv9eenst5x9tafxe5z" timestamp="1579001011"&gt;21&lt;/key&gt;&lt;/foreign-keys&gt;&lt;ref-type name="Journal Article"&gt;17&lt;/ref-type&gt;&lt;contributors&gt;&lt;authors&gt;&lt;author&gt;Stein, Daniel J&lt;/author&gt;&lt;author&gt;Baldwin, David S&lt;/author&gt;&lt;author&gt;Dolberg, Ornah T&lt;/author&gt;&lt;author&gt;Despiegel, Nicolas&lt;/author&gt;&lt;author&gt;Bandelow, Borwin&lt;/author&gt;&lt;/authors&gt;&lt;/contributors&gt;&lt;titles&gt;&lt;title&gt;Which Factors Predict Placebo Response in Anxiety Disorders and Major Depression?&lt;/title&gt;&lt;secondary-title&gt;The Journal of clinical psychiatry&lt;/secondary-title&gt;&lt;/titles&gt;&lt;periodical&gt;&lt;full-title&gt;The Journal of clinical psychiatry&lt;/full-title&gt;&lt;/periodical&gt;&lt;pages&gt;1741-1746&lt;/pages&gt;&lt;volume&gt;67&lt;/volume&gt;&lt;number&gt;11&lt;/number&gt;&lt;keywords&gt;&lt;keyword&gt;Background&lt;/keyword&gt;&lt;keyword&gt;Placebo response rate&lt;/keyword&gt;&lt;keyword&gt;Depression&lt;/keyword&gt;&lt;keyword&gt;Anxiety&lt;/keyword&gt;&lt;/keywords&gt;&lt;dates&gt;&lt;year&gt;2006&lt;/year&gt;&lt;/dates&gt;&lt;urls&gt;&lt;related-urls&gt;&lt;url&gt;https://www.psychiatrist.com/jcp/depression/factors-predict-placebo-response-anxiety-disorders/&lt;/url&gt;&lt;/related-urls&gt;&lt;/urls&gt;&lt;/record&gt;&lt;/Cite&gt;&lt;/EndNote&gt;</w:instrText>
      </w:r>
      <w:r w:rsidR="00E36423">
        <w:fldChar w:fldCharType="separate"/>
      </w:r>
      <w:r w:rsidR="00EA4414">
        <w:rPr>
          <w:noProof/>
        </w:rPr>
        <w:t>(Stein et al., 2006)</w:t>
      </w:r>
      <w:r w:rsidR="00E36423">
        <w:fldChar w:fldCharType="end"/>
      </w:r>
      <w:r w:rsidR="00E36423">
        <w:t xml:space="preserve">, which makes the present result puzzling. It should be noted that in the </w:t>
      </w:r>
      <w:r w:rsidR="00662952">
        <w:t>treatment studies included in the present analysis</w:t>
      </w:r>
      <w:r w:rsidR="00E36423">
        <w:t>, high levels of depressive symptoms and the presence of other axis I psychiatric disorders were exclusion criteria. Indeed, in this sample the average HAM-D score was 7.</w:t>
      </w:r>
      <w:ins w:id="413" w:author="Nathan Huneke" w:date="2021-09-14T16:36:00Z">
        <w:r w:rsidR="00A81234">
          <w:t>11</w:t>
        </w:r>
      </w:ins>
      <w:del w:id="414" w:author="Nathan Huneke" w:date="2021-09-14T16:36:00Z">
        <w:r w:rsidR="00E36423" w:rsidDel="00A81234">
          <w:delText>24</w:delText>
        </w:r>
      </w:del>
      <w:r w:rsidR="00E36423">
        <w:t xml:space="preserve"> (±4.</w:t>
      </w:r>
      <w:ins w:id="415" w:author="Nathan Huneke" w:date="2021-09-14T16:37:00Z">
        <w:r w:rsidR="00D10510">
          <w:t>08</w:t>
        </w:r>
      </w:ins>
      <w:del w:id="416" w:author="Nathan Huneke" w:date="2021-09-14T16:37:00Z">
        <w:r w:rsidR="00E36423" w:rsidDel="00D10510">
          <w:delText>11</w:delText>
        </w:r>
      </w:del>
      <w:r w:rsidR="00E36423">
        <w:t xml:space="preserve">) suggesting no or mild depressive symptoms. </w:t>
      </w:r>
      <w:r w:rsidR="009B0012">
        <w:t xml:space="preserve">It is unclear </w:t>
      </w:r>
      <w:r w:rsidR="003E614C">
        <w:t xml:space="preserve">therefore </w:t>
      </w:r>
      <w:r w:rsidR="009B0012">
        <w:t xml:space="preserve">whether </w:t>
      </w:r>
      <w:r w:rsidR="003E5D39">
        <w:t xml:space="preserve">the effect of baseline HAM-D score on treatment outcome is the result of depressive symptoms or an epiphenomenon not directly measured. </w:t>
      </w:r>
      <w:r w:rsidR="00E36423">
        <w:t xml:space="preserve">Nevertheless, the effects of </w:t>
      </w:r>
      <w:r w:rsidR="00E36423">
        <w:lastRenderedPageBreak/>
        <w:t>baseline depressive and anxious symptoms on treatment outcome in studies of medication for gambling disorder warrants further research.</w:t>
      </w:r>
    </w:p>
    <w:p w14:paraId="746956C4" w14:textId="6C6F9477" w:rsidR="00E36423" w:rsidRDefault="00D77635" w:rsidP="00E36423">
      <w:r>
        <w:t>We</w:t>
      </w:r>
      <w:r w:rsidR="00E36423">
        <w:t xml:space="preserve"> also found that </w:t>
      </w:r>
      <w:r>
        <w:t>non-Caucasian ethnicity was associated with greater reduction in G-SAS</w:t>
      </w:r>
      <w:r w:rsidR="00F22B07">
        <w:t xml:space="preserve"> in the placebo groups</w:t>
      </w:r>
      <w:r w:rsidR="00E36423">
        <w:t xml:space="preserve">. This replicates a previous finding that </w:t>
      </w:r>
      <w:r w:rsidR="00C74071">
        <w:t>non-C</w:t>
      </w:r>
      <w:r w:rsidR="00E36423">
        <w:t>aucasians receiving placebo in treatment studies for gambling disorder were more likely to be categori</w:t>
      </w:r>
      <w:r w:rsidR="009B44D1">
        <w:t>z</w:t>
      </w:r>
      <w:r w:rsidR="00E36423">
        <w:t>ed as “responders”</w:t>
      </w:r>
      <w:r w:rsidR="004834B3">
        <w:t xml:space="preserve"> </w:t>
      </w:r>
      <w:r w:rsidR="00E36423">
        <w:fldChar w:fldCharType="begin"/>
      </w:r>
      <w:r w:rsidR="00EA4414">
        <w:instrText xml:space="preserve"> ADDIN EN.CITE &lt;EndNote&gt;&lt;Cite&gt;&lt;Author&gt;Grant&lt;/Author&gt;&lt;Year&gt;2017&lt;/Year&gt;&lt;RecNum&gt;180&lt;/RecNum&gt;&lt;DisplayText&gt;(Grant and Chamberlain, 2017)&lt;/DisplayText&gt;&lt;record&gt;&lt;rec-number&gt;180&lt;/rec-number&gt;&lt;foreign-keys&gt;&lt;key app="EN" db-id="dztt5tva9xzt2xerwstv9eenst5x9tafxe5z" timestamp="1621849944"&gt;180&lt;/key&gt;&lt;/foreign-keys&gt;&lt;ref-type name="Journal Article"&gt;17&lt;/ref-type&gt;&lt;contributors&gt;&lt;authors&gt;&lt;author&gt;Grant, J. E.&lt;/author&gt;&lt;author&gt;Chamberlain, S. R.&lt;/author&gt;&lt;/authors&gt;&lt;/contributors&gt;&lt;auth-address&gt;Department of Psychiatry and Behavioral Neuroscience, University of Chicago, Pritzker School of Medicine, Chicago, IL, USA E-mail: jongrant@uchicago.edu.&lt;/auth-address&gt;&lt;titles&gt;&lt;title&gt;The placebo effect and its clinical associations in gambling disorder&lt;/title&gt;&lt;secondary-title&gt;Ann Clin Psychiatry&lt;/secondary-title&gt;&lt;/titles&gt;&lt;periodical&gt;&lt;full-title&gt;Annals of Clinical Psychiatry&lt;/full-title&gt;&lt;abbr-1&gt;Ann. Clin. Psychiatry&lt;/abbr-1&gt;&lt;abbr-2&gt;Ann Clin Psychiatry&lt;/abbr-2&gt;&lt;/periodical&gt;&lt;pages&gt;167-172&lt;/pages&gt;&lt;volume&gt;29&lt;/volume&gt;&lt;number&gt;3&lt;/number&gt;&lt;edition&gt;2017/07/25&lt;/edition&gt;&lt;keywords&gt;&lt;keyword&gt;Gambling&lt;/keyword&gt;&lt;/keywords&gt;&lt;dates&gt;&lt;year&gt;2017&lt;/year&gt;&lt;pub-dates&gt;&lt;date&gt;Aug&lt;/date&gt;&lt;/pub-dates&gt;&lt;/dates&gt;&lt;isbn&gt;1547-3325 (Electronic)&amp;#xD;1040-1237 (Linking)&lt;/isbn&gt;&lt;accession-num&gt;28738096&lt;/accession-num&gt;&lt;label&gt;Chamberlain&lt;/label&gt;&lt;urls&gt;&lt;related-urls&gt;&lt;url&gt;https://www.ncbi.nlm.nih.gov/pubmed/28738096&lt;/url&gt;&lt;/related-urls&gt;&lt;/urls&gt;&lt;custom2&gt;PMC5540171&lt;/custom2&gt;&lt;/record&gt;&lt;/Cite&gt;&lt;/EndNote&gt;</w:instrText>
      </w:r>
      <w:r w:rsidR="00E36423">
        <w:fldChar w:fldCharType="separate"/>
      </w:r>
      <w:r w:rsidR="00EA4414">
        <w:rPr>
          <w:noProof/>
        </w:rPr>
        <w:t>(Grant and Chamberlain, 2017)</w:t>
      </w:r>
      <w:r w:rsidR="00E36423">
        <w:fldChar w:fldCharType="end"/>
      </w:r>
      <w:r w:rsidR="00E36423">
        <w:t xml:space="preserve">. The reasons for this are unclear. It has been argued that non-Caucasians might experience </w:t>
      </w:r>
      <w:r w:rsidR="00E36423" w:rsidRPr="002F3EEA">
        <w:rPr>
          <w:i/>
          <w:iCs/>
        </w:rPr>
        <w:t>reduced</w:t>
      </w:r>
      <w:r w:rsidR="00E36423">
        <w:t xml:space="preserve"> placebo effects </w:t>
      </w:r>
      <w:r w:rsidR="003C23D0">
        <w:t>that normally result from</w:t>
      </w:r>
      <w:r w:rsidR="00E36423">
        <w:t xml:space="preserve"> a clinical encounter due to inequalities in health services</w:t>
      </w:r>
      <w:r w:rsidR="00F1341B">
        <w:t xml:space="preserve"> </w:t>
      </w:r>
      <w:r w:rsidR="00E36423">
        <w:fldChar w:fldCharType="begin"/>
      </w:r>
      <w:r w:rsidR="00EA4414">
        <w:instrText xml:space="preserve"> ADDIN EN.CITE &lt;EndNote&gt;&lt;Cite&gt;&lt;Author&gt;Friesen&lt;/Author&gt;&lt;Year&gt;2018&lt;/Year&gt;&lt;RecNum&gt;182&lt;/RecNum&gt;&lt;DisplayText&gt;(Friesen and Blease, 2018)&lt;/DisplayText&gt;&lt;record&gt;&lt;rec-number&gt;182&lt;/rec-number&gt;&lt;foreign-keys&gt;&lt;key app="EN" db-id="dztt5tva9xzt2xerwstv9eenst5x9tafxe5z" timestamp="1621865402"&gt;182&lt;/key&gt;&lt;/foreign-keys&gt;&lt;ref-type name="Journal Article"&gt;17&lt;/ref-type&gt;&lt;contributors&gt;&lt;authors&gt;&lt;author&gt;Friesen, P.&lt;/author&gt;&lt;author&gt;Blease, C.&lt;/author&gt;&lt;/authors&gt;&lt;/contributors&gt;&lt;auth-address&gt;Philosophy Department, CUNY Graduate Center, New York City, New York, USA.&amp;#xD;Ethox Centre, Nuffield Department of Population Health, University of Oxford, Oxford, UK.&amp;#xD;Program in Placebo Studies, General Medicine and Primary Care, Beth Israel Deaconess Medical Center, Harvard Medical School, Boston, Massachusetts, USA.&amp;#xD;School of Psychology, University College Dublin, Dublin, Ireland.&lt;/auth-address&gt;&lt;titles&gt;&lt;title&gt;Placebo effects and racial and ethnic health disparities: an unjust and underexplored connection&lt;/title&gt;&lt;secondary-title&gt;J Med Ethics&lt;/secondary-title&gt;&lt;/titles&gt;&lt;periodical&gt;&lt;full-title&gt;Journal of Medical Ethics&lt;/full-title&gt;&lt;abbr-1&gt;J. Med. Ethics&lt;/abbr-1&gt;&lt;abbr-2&gt;J Med Ethics&lt;/abbr-2&gt;&lt;/periodical&gt;&lt;pages&gt;774-781&lt;/pages&gt;&lt;volume&gt;44&lt;/volume&gt;&lt;number&gt;11&lt;/number&gt;&lt;edition&gt;2018/06/25&lt;/edition&gt;&lt;keywords&gt;&lt;keyword&gt;Placebo&lt;/keyword&gt;&lt;keyword&gt;Ethnicity&lt;/keyword&gt;&lt;/keywords&gt;&lt;dates&gt;&lt;year&gt;2018&lt;/year&gt;&lt;pub-dates&gt;&lt;date&gt;Nov&lt;/date&gt;&lt;/pub-dates&gt;&lt;/dates&gt;&lt;isbn&gt;1473-4257 (Electronic)&amp;#xD;0306-6800 (Linking)&lt;/isbn&gt;&lt;accession-num&gt;29936435&lt;/accession-num&gt;&lt;label&gt;Blease&lt;/label&gt;&lt;urls&gt;&lt;related-urls&gt;&lt;url&gt;https://www.ncbi.nlm.nih.gov/pubmed/29936435&lt;/url&gt;&lt;/related-urls&gt;&lt;/urls&gt;&lt;electronic-resource-num&gt;10.1136/medethics-2018-104811&lt;/electronic-resource-num&gt;&lt;/record&gt;&lt;/Cite&gt;&lt;/EndNote&gt;</w:instrText>
      </w:r>
      <w:r w:rsidR="00E36423">
        <w:fldChar w:fldCharType="separate"/>
      </w:r>
      <w:r w:rsidR="00EA4414">
        <w:rPr>
          <w:noProof/>
        </w:rPr>
        <w:t>(Friesen and Blease, 2018)</w:t>
      </w:r>
      <w:r w:rsidR="00E36423">
        <w:fldChar w:fldCharType="end"/>
      </w:r>
      <w:r w:rsidR="00E36423">
        <w:t xml:space="preserve">, although </w:t>
      </w:r>
      <w:r w:rsidR="003E614C">
        <w:t>we are</w:t>
      </w:r>
      <w:r w:rsidR="00E36423">
        <w:t xml:space="preserve"> not aware of any empirical data showing this to be the case. Interestingly, a study exploring predictors of treatment outcome in a US outpatient problem gambling service found that Asian Americans were more likely to benefit than Caucasians, while other ethnicities such as Native Americans were less likely to demonstrate a </w:t>
      </w:r>
      <w:r w:rsidR="00F1341B">
        <w:t>favorable</w:t>
      </w:r>
      <w:r w:rsidR="00E36423">
        <w:t xml:space="preserve"> outcome</w:t>
      </w:r>
      <w:r w:rsidR="00F1341B">
        <w:t xml:space="preserve"> </w:t>
      </w:r>
      <w:r w:rsidR="00E36423">
        <w:fldChar w:fldCharType="begin"/>
      </w:r>
      <w:r w:rsidR="00EA4414">
        <w:instrText xml:space="preserve"> ADDIN EN.CITE &lt;EndNote&gt;&lt;Cite&gt;&lt;Author&gt;Ingle&lt;/Author&gt;&lt;Year&gt;2008&lt;/Year&gt;&lt;RecNum&gt;204&lt;/RecNum&gt;&lt;DisplayText&gt;(Ingle et al., 2008)&lt;/DisplayText&gt;&lt;record&gt;&lt;rec-number&gt;204&lt;/rec-number&gt;&lt;foreign-keys&gt;&lt;key app="EN" db-id="dztt5tva9xzt2xerwstv9eenst5x9tafxe5z" timestamp="1622650562"&gt;204&lt;/key&gt;&lt;/foreign-keys&gt;&lt;ref-type name="Journal Article"&gt;17&lt;/ref-type&gt;&lt;contributors&gt;&lt;authors&gt;&lt;author&gt;Ingle, Prajkta J.&lt;/author&gt;&lt;author&gt;Marotta, Jeffrey&lt;/author&gt;&lt;author&gt;McMillan, Garnett&lt;/author&gt;&lt;author&gt;Wisdom, Jennifer P.&lt;/author&gt;&lt;/authors&gt;&lt;/contributors&gt;&lt;titles&gt;&lt;title&gt;Significant Others and Gambling Treatment Outcomes&lt;/title&gt;&lt;secondary-title&gt;Journal of Gambling Studies&lt;/secondary-title&gt;&lt;/titles&gt;&lt;periodical&gt;&lt;full-title&gt;Journal of Gambling Studies&lt;/full-title&gt;&lt;abbr-1&gt;J. Gambl. Stud.&lt;/abbr-1&gt;&lt;abbr-2&gt;J Gambl Stud&lt;/abbr-2&gt;&lt;/periodical&gt;&lt;pages&gt;381-392&lt;/pages&gt;&lt;volume&gt;24&lt;/volume&gt;&lt;number&gt;3&lt;/number&gt;&lt;keywords&gt;&lt;keyword&gt;Gambling&lt;/keyword&gt;&lt;/keywords&gt;&lt;dates&gt;&lt;year&gt;2008&lt;/year&gt;&lt;/dates&gt;&lt;publisher&gt;Springer Science and Business Media LLC&lt;/publisher&gt;&lt;isbn&gt;1050-5350&lt;/isbn&gt;&lt;urls&gt;&lt;related-urls&gt;&lt;url&gt;https://dx.doi.org/10.1007/s10899-008-9092-x&lt;/url&gt;&lt;/related-urls&gt;&lt;/urls&gt;&lt;electronic-resource-num&gt;10.1007/s10899-008-9092-x&lt;/electronic-resource-num&gt;&lt;/record&gt;&lt;/Cite&gt;&lt;/EndNote&gt;</w:instrText>
      </w:r>
      <w:r w:rsidR="00E36423">
        <w:fldChar w:fldCharType="separate"/>
      </w:r>
      <w:r w:rsidR="00EA4414">
        <w:rPr>
          <w:noProof/>
        </w:rPr>
        <w:t>(Ingle et al., 2008)</w:t>
      </w:r>
      <w:r w:rsidR="00E36423">
        <w:fldChar w:fldCharType="end"/>
      </w:r>
      <w:r w:rsidR="00E36423">
        <w:t xml:space="preserve">. </w:t>
      </w:r>
      <w:r w:rsidR="00661CF8">
        <w:t>E</w:t>
      </w:r>
      <w:r w:rsidR="00E36423">
        <w:t>thnicity might be an important variable to consider in treatment studies of gambling disorder.</w:t>
      </w:r>
    </w:p>
    <w:p w14:paraId="08328C7A" w14:textId="77777777" w:rsidR="00E36423" w:rsidRDefault="00E36423" w:rsidP="00E36423">
      <w:pPr>
        <w:pStyle w:val="Heading2"/>
      </w:pPr>
      <w:bookmarkStart w:id="417" w:name="_Toc74323668"/>
      <w:r w:rsidRPr="00E36423">
        <w:t>Limitations</w:t>
      </w:r>
      <w:bookmarkEnd w:id="417"/>
    </w:p>
    <w:p w14:paraId="1643CDC2" w14:textId="02FE6DED" w:rsidR="00E36423" w:rsidRDefault="00E36423" w:rsidP="00E36423">
      <w:r>
        <w:t xml:space="preserve">There are several limitations that need to be discussed. First, for a study of this kind, the sample size is relatively small. There is a risk therefore of false positives, although the findings were robust to different analysis choices as shown by </w:t>
      </w:r>
      <w:r w:rsidR="00DD19FE">
        <w:t>our</w:t>
      </w:r>
      <w:r>
        <w:t xml:space="preserve"> sensitivity analyses. Second, due to the nature of the linear regression model chosen, </w:t>
      </w:r>
      <w:r w:rsidR="00E26B2A">
        <w:t xml:space="preserve">we could </w:t>
      </w:r>
      <w:r>
        <w:t>only</w:t>
      </w:r>
      <w:r w:rsidR="00E26B2A">
        <w:t xml:space="preserve"> include</w:t>
      </w:r>
      <w:r>
        <w:t xml:space="preserve"> </w:t>
      </w:r>
      <w:r w:rsidR="009D79A5">
        <w:t>those</w:t>
      </w:r>
      <w:r>
        <w:t xml:space="preserve"> individuals with data for all measures. The effect of missing data on the outcome has not been assessed. Third, the longest trial duration in this analysis was 18 weeks. It is unclear whether the predictors identified here are also associated with outcomes beyond this time. Fourth, in a linear analysis such as this, it could be argued whether statistically significant predictors are also predictive of clinically significant outcomes. In the present sample, mean baseline G-SAS was 31.</w:t>
      </w:r>
      <w:ins w:id="418" w:author="Nathan Huneke" w:date="2021-09-14T16:37:00Z">
        <w:r w:rsidR="00B946BB">
          <w:t>51</w:t>
        </w:r>
      </w:ins>
      <w:del w:id="419" w:author="Nathan Huneke" w:date="2021-09-14T16:37:00Z">
        <w:r w:rsidDel="00B946BB">
          <w:delText>71</w:delText>
        </w:r>
      </w:del>
      <w:r>
        <w:t xml:space="preserve"> (severe), which on average reduced to 19.2</w:t>
      </w:r>
      <w:ins w:id="420" w:author="Nathan Huneke" w:date="2021-09-14T16:38:00Z">
        <w:r w:rsidR="00A40D65">
          <w:t>8</w:t>
        </w:r>
      </w:ins>
      <w:del w:id="421" w:author="Nathan Huneke" w:date="2021-09-14T16:38:00Z">
        <w:r w:rsidDel="00A40D65">
          <w:delText>3</w:delText>
        </w:r>
      </w:del>
      <w:r>
        <w:t xml:space="preserve"> (mild). Although the ideal assessment and threshold for clinical improvement in gambling disorder remains in doubt to some extent</w:t>
      </w:r>
      <w:r w:rsidR="00F1341B">
        <w:t xml:space="preserve"> </w:t>
      </w:r>
      <w:r>
        <w:fldChar w:fldCharType="begin"/>
      </w:r>
      <w:r w:rsidR="00EA4414">
        <w:instrText xml:space="preserve"> ADDIN EN.CITE &lt;EndNote&gt;&lt;Cite&gt;&lt;Author&gt;Walker&lt;/Author&gt;&lt;Year&gt;2006&lt;/Year&gt;&lt;RecNum&gt;211&lt;/RecNum&gt;&lt;DisplayText&gt;(Walker et al., 2006)&lt;/DisplayText&gt;&lt;record&gt;&lt;rec-number&gt;211&lt;/rec-number&gt;&lt;foreign-keys&gt;&lt;key app="EN" db-id="dztt5tva9xzt2xerwstv9eenst5x9tafxe5z" timestamp="1622717820"&gt;211&lt;/key&gt;&lt;/foreign-keys&gt;&lt;ref-type name="Journal Article"&gt;17&lt;/ref-type&gt;&lt;contributors&gt;&lt;authors&gt;&lt;author&gt;Walker, Michael&lt;/author&gt;&lt;author&gt;Toneatto, Tony&lt;/author&gt;&lt;author&gt;Potenza, Marc N.&lt;/author&gt;&lt;author&gt;Petry, Nancy&lt;/author&gt;&lt;author&gt;Ladouceur, Robert&lt;/author&gt;&lt;author&gt;Hodgins, David C.&lt;/author&gt;&lt;author&gt;El-Guebaly, Nady&lt;/author&gt;&lt;author&gt;Echeburua, Enrique&lt;/author&gt;&lt;author&gt;Blaszczynski, Alex&lt;/author&gt;&lt;/authors&gt;&lt;/contributors&gt;&lt;titles&gt;&lt;title&gt;A framework for reporting outcomes in problem gambling treatment research: the Banff, Alberta Consensus&lt;/title&gt;&lt;secondary-title&gt;Addiction&lt;/secondary-title&gt;&lt;/titles&gt;&lt;periodical&gt;&lt;full-title&gt;Addiction&lt;/full-title&gt;&lt;abbr-1&gt;Addiction&lt;/abbr-1&gt;&lt;abbr-2&gt;Addiction&lt;/abbr-2&gt;&lt;/periodical&gt;&lt;pages&gt;504-511&lt;/pages&gt;&lt;volume&gt;101&lt;/volume&gt;&lt;number&gt;4&lt;/number&gt;&lt;keywords&gt;&lt;keyword&gt;Gambling&lt;/keyword&gt;&lt;/keywords&gt;&lt;dates&gt;&lt;year&gt;2006&lt;/year&gt;&lt;/dates&gt;&lt;publisher&gt;Wiley&lt;/publisher&gt;&lt;isbn&gt;0965-2140&lt;/isbn&gt;&lt;urls&gt;&lt;related-urls&gt;&lt;url&gt;https://dx.doi.org/10.1111/j.1360-0443.2005.01341.x&lt;/url&gt;&lt;/related-urls&gt;&lt;/urls&gt;&lt;electronic-resource-num&gt;10.1111/j.1360-0443.2005.01341.x&lt;/electronic-resource-num&gt;&lt;/record&gt;&lt;/Cite&gt;&lt;/EndNote&gt;</w:instrText>
      </w:r>
      <w:r>
        <w:fldChar w:fldCharType="separate"/>
      </w:r>
      <w:r w:rsidR="00EA4414">
        <w:rPr>
          <w:noProof/>
        </w:rPr>
        <w:t>(Walker et al., 2006)</w:t>
      </w:r>
      <w:r>
        <w:fldChar w:fldCharType="end"/>
      </w:r>
      <w:r>
        <w:t xml:space="preserve">, this </w:t>
      </w:r>
      <w:r w:rsidR="00DD10B2">
        <w:t xml:space="preserve">would generally be regarded as a </w:t>
      </w:r>
      <w:r>
        <w:t xml:space="preserve">clinically significant improvement. This suggests that the identified predictors are associated with clinically significant improvements in gambling symptoms. Finally, there are a number of potential factors that might be associated with treatment response that were not measured consistently or at all in these studies. For example, expectations of therapeutic benefit, which likely play a role in both active medication </w:t>
      </w:r>
      <w:r>
        <w:lastRenderedPageBreak/>
        <w:t>response and placebo effects</w:t>
      </w:r>
      <w:r w:rsidR="006B2ECE">
        <w:t xml:space="preserve"> </w:t>
      </w:r>
      <w:r w:rsidR="006B2ECE">
        <w:fldChar w:fldCharType="begin">
          <w:fldData xml:space="preserve">PEVuZE5vdGU+PENpdGU+PEF1dGhvcj5QZXRyaWU8L0F1dGhvcj48WWVhcj4yMDE5PC9ZZWFyPjxS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</w:fldData>
        </w:fldChar>
      </w:r>
      <w:r w:rsidR="005C014D">
        <w:instrText xml:space="preserve"> ADDIN EN.CITE </w:instrText>
      </w:r>
      <w:r w:rsidR="005C014D">
        <w:fldChar w:fldCharType="begin">
          <w:fldData xml:space="preserve">PEVuZE5vdGU+PENpdGU+PEF1dGhvcj5QZXRyaWU8L0F1dGhvcj48WWVhcj4yMDE5PC9ZZWFyPjxS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</w:fldData>
        </w:fldChar>
      </w:r>
      <w:r w:rsidR="005C014D">
        <w:instrText xml:space="preserve"> ADDIN EN.CITE.DATA </w:instrText>
      </w:r>
      <w:r w:rsidR="005C014D">
        <w:fldChar w:fldCharType="end"/>
      </w:r>
      <w:r w:rsidR="006B2ECE">
        <w:fldChar w:fldCharType="separate"/>
      </w:r>
      <w:r w:rsidR="006B2ECE">
        <w:rPr>
          <w:noProof/>
        </w:rPr>
        <w:t>(Huneke et al., 2020; Petrie and Rief, 2019; Rutherford et al., 2017)</w:t>
      </w:r>
      <w:r w:rsidR="006B2ECE">
        <w:fldChar w:fldCharType="end"/>
      </w:r>
      <w:r>
        <w:t>. Triggers for gambling behavior have also been associated with placebo response in gambling disorder</w:t>
      </w:r>
      <w:r w:rsidR="00F1341B">
        <w:t xml:space="preserve"> </w:t>
      </w:r>
      <w:r>
        <w:fldChar w:fldCharType="begin"/>
      </w:r>
      <w:r w:rsidR="00EA4414">
        <w:instrText xml:space="preserve"> ADDIN EN.CITE &lt;EndNote&gt;&lt;Cite&gt;&lt;Author&gt;Grant&lt;/Author&gt;&lt;Year&gt;2017&lt;/Year&gt;&lt;RecNum&gt;180&lt;/RecNum&gt;&lt;DisplayText&gt;(Grant and Chamberlain, 2017)&lt;/DisplayText&gt;&lt;record&gt;&lt;rec-number&gt;180&lt;/rec-number&gt;&lt;foreign-keys&gt;&lt;key app="EN" db-id="dztt5tva9xzt2xerwstv9eenst5x9tafxe5z" timestamp="1621849944"&gt;180&lt;/key&gt;&lt;/foreign-keys&gt;&lt;ref-type name="Journal Article"&gt;17&lt;/ref-type&gt;&lt;contributors&gt;&lt;authors&gt;&lt;author&gt;Grant, J. E.&lt;/author&gt;&lt;author&gt;Chamberlain, S. R.&lt;/author&gt;&lt;/authors&gt;&lt;/contributors&gt;&lt;auth-address&gt;Department of Psychiatry and Behavioral Neuroscience, University of Chicago, Pritzker School of Medicine, Chicago, IL, USA E-mail: jongrant@uchicago.edu.&lt;/auth-address&gt;&lt;titles&gt;&lt;title&gt;The placebo effect and its clinical associations in gambling disorder&lt;/title&gt;&lt;secondary-title&gt;Ann Clin Psychiatry&lt;/secondary-title&gt;&lt;/titles&gt;&lt;periodical&gt;&lt;full-title&gt;Annals of Clinical Psychiatry&lt;/full-title&gt;&lt;abbr-1&gt;Ann. Clin. Psychiatry&lt;/abbr-1&gt;&lt;abbr-2&gt;Ann Clin Psychiatry&lt;/abbr-2&gt;&lt;/periodical&gt;&lt;pages&gt;167-172&lt;/pages&gt;&lt;volume&gt;29&lt;/volume&gt;&lt;number&gt;3&lt;/number&gt;&lt;edition&gt;2017/07/25&lt;/edition&gt;&lt;keywords&gt;&lt;keyword&gt;Gambling&lt;/keyword&gt;&lt;/keywords&gt;&lt;dates&gt;&lt;year&gt;2017&lt;/year&gt;&lt;pub-dates&gt;&lt;date&gt;Aug&lt;/date&gt;&lt;/pub-dates&gt;&lt;/dates&gt;&lt;isbn&gt;1547-3325 (Electronic)&amp;#xD;1040-1237 (Linking)&lt;/isbn&gt;&lt;accession-num&gt;28738096&lt;/accession-num&gt;&lt;label&gt;Chamberlain&lt;/label&gt;&lt;urls&gt;&lt;related-urls&gt;&lt;url&gt;https://www.ncbi.nlm.nih.gov/pubmed/28738096&lt;/url&gt;&lt;/related-urls&gt;&lt;/urls&gt;&lt;custom2&gt;PMC5540171&lt;/custom2&gt;&lt;/record&gt;&lt;/Cite&gt;&lt;/EndNote&gt;</w:instrText>
      </w:r>
      <w:r>
        <w:fldChar w:fldCharType="separate"/>
      </w:r>
      <w:r w:rsidR="00EA4414">
        <w:rPr>
          <w:noProof/>
        </w:rPr>
        <w:t>(Grant and Chamberlain, 2017)</w:t>
      </w:r>
      <w:r>
        <w:fldChar w:fldCharType="end"/>
      </w:r>
      <w:r>
        <w:t>, but were not measured consistently enough in the present studies to be included in the regression model. Predictors of response to psychological treatments for gambling disorder also include certain personality traits and being in the action stage of change</w:t>
      </w:r>
      <w:r w:rsidR="006B2ECE">
        <w:t xml:space="preserve"> </w:t>
      </w:r>
      <w:r>
        <w:fldChar w:fldCharType="begin"/>
      </w:r>
      <w:r w:rsidR="00EA4414">
        <w:instrText xml:space="preserve"> ADDIN EN.CITE &lt;EndNote&gt;&lt;Cite&gt;&lt;Author&gt;Merkouris&lt;/Author&gt;&lt;Year&gt;2016&lt;/Year&gt;&lt;RecNum&gt;198&lt;/RecNum&gt;&lt;DisplayText&gt;(Merkouris et al., 2016)&lt;/DisplayText&gt;&lt;record&gt;&lt;rec-number&gt;198&lt;/rec-number&gt;&lt;foreign-keys&gt;&lt;key app="EN" db-id="dztt5tva9xzt2xerwstv9eenst5x9tafxe5z" timestamp="1622213033"&gt;198&lt;/key&gt;&lt;/foreign-keys&gt;&lt;ref-type name="Journal Article"&gt;17&lt;/ref-type&gt;&lt;contributors&gt;&lt;authors&gt;&lt;author&gt;Merkouris, S. S.&lt;/author&gt;&lt;author&gt;Thomas, S. A.&lt;/author&gt;&lt;author&gt;Browning, C. J.&lt;/author&gt;&lt;author&gt;Dowling, N. A.&lt;/author&gt;&lt;/authors&gt;&lt;/contributors&gt;&lt;titles&gt;&lt;title&gt;Predictors of outcomes of psychological treatments for disordered gambling: A systematic review&lt;/title&gt;&lt;secondary-title&gt;Clinical Psychology Review&lt;/secondary-title&gt;&lt;/titles&gt;&lt;periodical&gt;&lt;full-title&gt;Clinical Psychology Review&lt;/full-title&gt;&lt;abbr-1&gt;Clin. Psychol. Rev.&lt;/abbr-1&gt;&lt;abbr-2&gt;Clin Psychol Rev&lt;/abbr-2&gt;&lt;/periodical&gt;&lt;pages&gt;7-31&lt;/pages&gt;&lt;volume&gt;48&lt;/volume&gt;&lt;keywords&gt;&lt;keyword&gt;Gambling&lt;/keyword&gt;&lt;/keywords&gt;&lt;dates&gt;&lt;year&gt;2016&lt;/year&gt;&lt;/dates&gt;&lt;publisher&gt;Elsevier BV&lt;/publisher&gt;&lt;isbn&gt;0272-7358&lt;/isbn&gt;&lt;urls&gt;&lt;related-urls&gt;&lt;url&gt;https://dx.doi.org/10.1016/j.cpr.2016.06.004&lt;/url&gt;&lt;/related-urls&gt;&lt;/urls&gt;&lt;electronic-resource-num&gt;10.1016/j.cpr.2016.06.004&lt;/electronic-resource-num&gt;&lt;/record&gt;&lt;/Cite&gt;&lt;/EndNote&gt;</w:instrText>
      </w:r>
      <w:r>
        <w:fldChar w:fldCharType="separate"/>
      </w:r>
      <w:r w:rsidR="00EA4414">
        <w:rPr>
          <w:noProof/>
        </w:rPr>
        <w:t>(Merkouris et al., 2016)</w:t>
      </w:r>
      <w:r>
        <w:fldChar w:fldCharType="end"/>
      </w:r>
      <w:r>
        <w:t>.</w:t>
      </w:r>
      <w:ins w:id="422" w:author="Nathan Huneke" w:date="2021-09-08T11:37:00Z">
        <w:r w:rsidR="00974113">
          <w:t xml:space="preserve"> Additionally, </w:t>
        </w:r>
      </w:ins>
      <w:ins w:id="423" w:author="Nathan Huneke" w:date="2021-09-08T11:38:00Z">
        <w:r w:rsidR="00C24392">
          <w:t xml:space="preserve">predictors of response might differ for different classes of medication. </w:t>
        </w:r>
        <w:r w:rsidR="0060379E">
          <w:t xml:space="preserve">Due to the small sample sizes of parent studies we were unable to assess this within </w:t>
        </w:r>
      </w:ins>
      <w:ins w:id="424" w:author="Nathan Huneke" w:date="2021-09-08T11:39:00Z">
        <w:r w:rsidR="0060379E">
          <w:t>this dataset.</w:t>
        </w:r>
      </w:ins>
      <w:r>
        <w:t xml:space="preserve"> Further studies are needed to assess the effects of such factors in medication studies for gambling disorder, and whether they interact with the predictors identified here.</w:t>
      </w:r>
    </w:p>
    <w:p w14:paraId="4239501C" w14:textId="63B487BA" w:rsidR="00E36423" w:rsidRDefault="00C87352" w:rsidP="00E36423">
      <w:pPr>
        <w:pStyle w:val="Heading1"/>
      </w:pPr>
      <w:r>
        <w:t>Conclusion</w:t>
      </w:r>
    </w:p>
    <w:p w14:paraId="2B68EF14" w14:textId="11D726A5" w:rsidR="00AC5B34" w:rsidRDefault="00C87352" w:rsidP="00E36423">
      <w:pPr>
        <w:rPr>
          <w:rFonts w:ascii="ArialMT" w:hAnsi="ArialMT" w:cs="ArialMT"/>
        </w:rPr>
      </w:pPr>
      <w:r>
        <w:rPr>
          <w:lang w:eastAsia="en-GB"/>
        </w:rPr>
        <w:t>We</w:t>
      </w:r>
      <w:r w:rsidR="00E36423">
        <w:rPr>
          <w:lang w:eastAsia="en-GB"/>
        </w:rPr>
        <w:t xml:space="preserve"> carried out a pooled analysis of medication studies in gambling disorder. </w:t>
      </w:r>
      <w:r>
        <w:rPr>
          <w:lang w:eastAsia="en-GB"/>
        </w:rPr>
        <w:t>We</w:t>
      </w:r>
      <w:r w:rsidR="00E36423">
        <w:rPr>
          <w:lang w:eastAsia="en-GB"/>
        </w:rPr>
        <w:t xml:space="preserve"> found that baseline severity of symptoms and number of weeks completed were significant predictors of active medication response. Conversely, baseline anxiety and depressive symptoms, and non-Caucasian ethnicity were significant predictors of placebo response. Further research is required to understand whether controlling for these variables</w:t>
      </w:r>
      <w:r w:rsidR="00EE2896">
        <w:rPr>
          <w:lang w:eastAsia="en-GB"/>
        </w:rPr>
        <w:t>, or using enriched samples,</w:t>
      </w:r>
      <w:r w:rsidR="00E36423">
        <w:rPr>
          <w:lang w:eastAsia="en-GB"/>
        </w:rPr>
        <w:t xml:space="preserve"> improves </w:t>
      </w:r>
      <w:r w:rsidR="005D5C90">
        <w:rPr>
          <w:lang w:eastAsia="en-GB"/>
        </w:rPr>
        <w:t>assay sensitivity</w:t>
      </w:r>
      <w:r w:rsidR="00E36423">
        <w:rPr>
          <w:lang w:eastAsia="en-GB"/>
        </w:rPr>
        <w:t xml:space="preserve"> in</w:t>
      </w:r>
      <w:r w:rsidR="00651CDB">
        <w:rPr>
          <w:lang w:eastAsia="en-GB"/>
        </w:rPr>
        <w:t xml:space="preserve"> </w:t>
      </w:r>
      <w:r w:rsidR="00862E58">
        <w:rPr>
          <w:lang w:eastAsia="en-GB"/>
        </w:rPr>
        <w:t xml:space="preserve">placebo-controlled </w:t>
      </w:r>
      <w:r w:rsidR="00651CDB">
        <w:rPr>
          <w:lang w:eastAsia="en-GB"/>
        </w:rPr>
        <w:t>clinical</w:t>
      </w:r>
      <w:r w:rsidR="00E36423">
        <w:rPr>
          <w:lang w:eastAsia="en-GB"/>
        </w:rPr>
        <w:t xml:space="preserve"> trials for gambling disorder.</w:t>
      </w:r>
      <w:r w:rsidR="00340890" w:rsidRPr="008404B9">
        <w:rPr>
          <w:rFonts w:ascii="ArialMT" w:hAnsi="ArialMT" w:cs="ArialMT"/>
        </w:rPr>
        <w:t xml:space="preserve"> </w:t>
      </w:r>
    </w:p>
    <w:p w14:paraId="78F6A734" w14:textId="77777777" w:rsidR="00CE282D" w:rsidRDefault="00CE282D" w:rsidP="00CE282D">
      <w:pPr>
        <w:pStyle w:val="Heading1"/>
      </w:pPr>
      <w:r>
        <w:t>Funding and Disclosures</w:t>
      </w:r>
    </w:p>
    <w:p w14:paraId="6D03232B" w14:textId="06144AE2" w:rsidR="007B7325" w:rsidRPr="00CC3344" w:rsidRDefault="00CE282D" w:rsidP="00D04EC4">
      <w:pPr>
        <w:rPr>
          <w:rFonts w:ascii="Times New Roman" w:hAnsi="Times New Roman" w:cs="Times New Roman"/>
          <w:sz w:val="24"/>
          <w:szCs w:val="24"/>
          <w:lang w:val="en-GB" w:eastAsia="en-GB"/>
        </w:rPr>
      </w:pPr>
      <w:proofErr w:type="spellStart"/>
      <w:r>
        <w:rPr>
          <w:lang w:val="en-GB" w:eastAsia="en-GB"/>
        </w:rPr>
        <w:t>Dr.</w:t>
      </w:r>
      <w:proofErr w:type="spellEnd"/>
      <w:r>
        <w:rPr>
          <w:lang w:val="en-GB" w:eastAsia="en-GB"/>
        </w:rPr>
        <w:t xml:space="preserve"> </w:t>
      </w:r>
      <w:proofErr w:type="spellStart"/>
      <w:r>
        <w:rPr>
          <w:lang w:val="en-GB" w:eastAsia="en-GB"/>
        </w:rPr>
        <w:t>Huneke’s</w:t>
      </w:r>
      <w:proofErr w:type="spellEnd"/>
      <w:r>
        <w:rPr>
          <w:lang w:val="en-GB" w:eastAsia="en-GB"/>
        </w:rPr>
        <w:t xml:space="preserve"> role in this study was funded by a Medical Research Council Clinical Research Training Fellowship (</w:t>
      </w:r>
      <w:r w:rsidRPr="00FB299E">
        <w:rPr>
          <w:lang w:val="en-GB" w:eastAsia="en-GB"/>
        </w:rPr>
        <w:t>MR/T000902/1</w:t>
      </w:r>
      <w:r>
        <w:rPr>
          <w:lang w:val="en-GB" w:eastAsia="en-GB"/>
        </w:rPr>
        <w:t>).</w:t>
      </w:r>
      <w:r w:rsidR="00550940">
        <w:rPr>
          <w:lang w:val="en-GB" w:eastAsia="en-GB"/>
        </w:rPr>
        <w:t xml:space="preserve"> </w:t>
      </w:r>
      <w:r w:rsidR="000A5048">
        <w:rPr>
          <w:lang w:val="en-GB" w:eastAsia="en-GB"/>
        </w:rPr>
        <w:t xml:space="preserve">He has consulted for </w:t>
      </w:r>
      <w:proofErr w:type="spellStart"/>
      <w:r w:rsidR="000A5048">
        <w:rPr>
          <w:lang w:val="en-GB" w:eastAsia="en-GB"/>
        </w:rPr>
        <w:t>Emteq</w:t>
      </w:r>
      <w:proofErr w:type="spellEnd"/>
      <w:r w:rsidR="000A5048">
        <w:rPr>
          <w:lang w:val="en-GB" w:eastAsia="en-GB"/>
        </w:rPr>
        <w:t xml:space="preserve"> Ltd. </w:t>
      </w:r>
      <w:r w:rsidRPr="007B7325">
        <w:rPr>
          <w:lang w:val="en-GB" w:eastAsia="en-GB"/>
        </w:rPr>
        <w:t xml:space="preserve">Prof. Grant has received research grants from the TLC Foundation for Body-Focused Repetitive </w:t>
      </w:r>
      <w:proofErr w:type="spellStart"/>
      <w:r w:rsidRPr="007B7325">
        <w:rPr>
          <w:lang w:val="en-GB" w:eastAsia="en-GB"/>
        </w:rPr>
        <w:t>Behaviors</w:t>
      </w:r>
      <w:proofErr w:type="spellEnd"/>
      <w:r w:rsidRPr="007B7325">
        <w:rPr>
          <w:lang w:val="en-GB" w:eastAsia="en-GB"/>
        </w:rPr>
        <w:t xml:space="preserve">, and Otsuka, </w:t>
      </w:r>
      <w:proofErr w:type="spellStart"/>
      <w:r w:rsidRPr="007B7325">
        <w:rPr>
          <w:lang w:val="en-GB" w:eastAsia="en-GB"/>
        </w:rPr>
        <w:t>Biohaven</w:t>
      </w:r>
      <w:proofErr w:type="spellEnd"/>
      <w:r w:rsidRPr="007B7325">
        <w:rPr>
          <w:lang w:val="en-GB" w:eastAsia="en-GB"/>
        </w:rPr>
        <w:t xml:space="preserve">, and </w:t>
      </w:r>
      <w:proofErr w:type="spellStart"/>
      <w:r w:rsidRPr="007B7325">
        <w:rPr>
          <w:lang w:val="en-GB" w:eastAsia="en-GB"/>
        </w:rPr>
        <w:t>Avanir</w:t>
      </w:r>
      <w:proofErr w:type="spellEnd"/>
      <w:r w:rsidRPr="007B7325">
        <w:rPr>
          <w:lang w:val="en-GB" w:eastAsia="en-GB"/>
        </w:rPr>
        <w:t xml:space="preserve"> Pharmaceuticals. He receives yearly compensation for acting as editor-in-chief of the Journal of Gambling </w:t>
      </w:r>
      <w:r w:rsidRPr="00D04EC4">
        <w:t>Studies</w:t>
      </w:r>
      <w:r w:rsidRPr="007B7325">
        <w:rPr>
          <w:lang w:val="en-GB" w:eastAsia="en-GB"/>
        </w:rPr>
        <w:t xml:space="preserve"> and has received royalties from Oxford University Press, American Psychiatric Publishing, Inc., Norton Press, and McGraw Hill. Prof. Chamberlain’s role in this study was funded by a </w:t>
      </w:r>
      <w:proofErr w:type="spellStart"/>
      <w:r w:rsidRPr="007B7325">
        <w:rPr>
          <w:lang w:val="en-GB" w:eastAsia="en-GB"/>
        </w:rPr>
        <w:t>Wellcome</w:t>
      </w:r>
      <w:proofErr w:type="spellEnd"/>
      <w:r w:rsidRPr="007B7325">
        <w:rPr>
          <w:lang w:val="en-GB" w:eastAsia="en-GB"/>
        </w:rPr>
        <w:t xml:space="preserve"> Trust Clinical Fellowship (110049/Z/15/Z &amp; 110049/Z/15/A). Prof. Chamberlain receives honoraria from Elsevier for journal editorial work. He previously consulted for </w:t>
      </w:r>
      <w:proofErr w:type="spellStart"/>
      <w:r w:rsidRPr="007B7325">
        <w:rPr>
          <w:lang w:val="en-GB" w:eastAsia="en-GB"/>
        </w:rPr>
        <w:t>Promentis</w:t>
      </w:r>
      <w:proofErr w:type="spellEnd"/>
      <w:r w:rsidRPr="007B7325">
        <w:rPr>
          <w:lang w:val="en-GB" w:eastAsia="en-GB"/>
        </w:rPr>
        <w:t>. Prof. Baldwin receives honoraria from Wiley for journal editorial work.  </w:t>
      </w:r>
    </w:p>
    <w:p w14:paraId="73A89A32" w14:textId="77777777" w:rsidR="00AC5B34" w:rsidRDefault="00340890" w:rsidP="005F7775">
      <w:pPr>
        <w:pStyle w:val="Heading1"/>
      </w:pPr>
      <w:bookmarkStart w:id="425" w:name="References"/>
      <w:r>
        <w:lastRenderedPageBreak/>
        <w:t>References</w:t>
      </w:r>
      <w:bookmarkEnd w:id="425"/>
    </w:p>
    <w:p w14:paraId="06449FD9" w14:textId="77777777" w:rsidR="004E3AEF" w:rsidRPr="004E3AEF" w:rsidRDefault="001A0E9A" w:rsidP="004E3AEF">
      <w:pPr>
        <w:pStyle w:val="EndNoteBibliography"/>
        <w:spacing w:after="0"/>
        <w:rPr>
          <w:noProof/>
        </w:rPr>
      </w:pPr>
      <w:r>
        <w:rPr>
          <w:rFonts w:ascii="ArialMT" w:hAnsi="ArialMT" w:cs="ArialMT"/>
          <w:sz w:val="22"/>
          <w:szCs w:val="24"/>
        </w:rPr>
        <w:fldChar w:fldCharType="begin"/>
      </w:r>
      <w:r>
        <w:rPr>
          <w:rFonts w:ascii="ArialMT" w:hAnsi="ArialMT" w:cs="ArialMT"/>
          <w:sz w:val="22"/>
          <w:szCs w:val="24"/>
        </w:rPr>
        <w:instrText xml:space="preserve"> ADDIN EN.REFLIST </w:instrText>
      </w:r>
      <w:r>
        <w:rPr>
          <w:rFonts w:ascii="ArialMT" w:hAnsi="ArialMT" w:cs="ArialMT"/>
          <w:sz w:val="22"/>
          <w:szCs w:val="24"/>
        </w:rPr>
        <w:fldChar w:fldCharType="separate"/>
      </w:r>
      <w:r w:rsidR="004E3AEF" w:rsidRPr="004E3AEF">
        <w:rPr>
          <w:noProof/>
        </w:rPr>
        <w:t>Bartels, D.J.P., Van Laarhoven, A.I.M., Van De Kerkhof, P.C.M., Evers, A.W.M., 2016. Placebo and nocebo effects on itch: effects, mechanisms, and predictors. European Journal of Pain 20(1), 8-13.</w:t>
      </w:r>
    </w:p>
    <w:p w14:paraId="3C7E92B5" w14:textId="77777777" w:rsidR="004E3AEF" w:rsidRPr="004E3AEF" w:rsidRDefault="004E3AEF" w:rsidP="004E3AEF">
      <w:pPr>
        <w:pStyle w:val="EndNoteBibliography"/>
        <w:spacing w:after="0"/>
        <w:rPr>
          <w:noProof/>
        </w:rPr>
      </w:pPr>
      <w:r w:rsidRPr="004E3AEF">
        <w:rPr>
          <w:noProof/>
        </w:rPr>
        <w:t>Benedetti, F., Carlino, E., Pollo, A., 2011. How placebos change the patient's brain. Neuropsychopharmacology 36, 339-354.</w:t>
      </w:r>
    </w:p>
    <w:p w14:paraId="434BB81C" w14:textId="77777777" w:rsidR="004E3AEF" w:rsidRPr="004E3AEF" w:rsidRDefault="004E3AEF" w:rsidP="004E3AEF">
      <w:pPr>
        <w:pStyle w:val="EndNoteBibliography"/>
        <w:spacing w:after="0"/>
        <w:rPr>
          <w:noProof/>
        </w:rPr>
      </w:pPr>
      <w:r w:rsidRPr="004E3AEF">
        <w:rPr>
          <w:noProof/>
        </w:rPr>
        <w:t>Black, D.W., Shaw, M., 2019. The Epidemiology of Gambling Disorder, Springer International Publishing, pp. 29-48.</w:t>
      </w:r>
    </w:p>
    <w:p w14:paraId="4362C209" w14:textId="77777777" w:rsidR="004E3AEF" w:rsidRPr="004E3AEF" w:rsidRDefault="004E3AEF" w:rsidP="004E3AEF">
      <w:pPr>
        <w:pStyle w:val="EndNoteBibliography"/>
        <w:spacing w:after="0"/>
        <w:rPr>
          <w:noProof/>
        </w:rPr>
      </w:pPr>
      <w:r w:rsidRPr="004E3AEF">
        <w:rPr>
          <w:noProof/>
        </w:rPr>
        <w:t>Buchanan, T.W., McMullin, S.D., Baxley, C., Weinstock, J., 2020. Stress and gambling. Current Opinion in Behavioral Sciences 31, 8-12.</w:t>
      </w:r>
    </w:p>
    <w:p w14:paraId="18B8720E" w14:textId="77777777" w:rsidR="004E3AEF" w:rsidRPr="004E3AEF" w:rsidRDefault="004E3AEF" w:rsidP="004E3AEF">
      <w:pPr>
        <w:pStyle w:val="EndNoteBibliography"/>
        <w:spacing w:after="0"/>
        <w:rPr>
          <w:noProof/>
        </w:rPr>
      </w:pPr>
      <w:r w:rsidRPr="004E3AEF">
        <w:rPr>
          <w:noProof/>
        </w:rPr>
        <w:t>Colloca, L., Benedetti, F., 2006. How prior experience shapes placebo analgesia. Pain 124(1), 126-133.</w:t>
      </w:r>
    </w:p>
    <w:p w14:paraId="04D7EE0C" w14:textId="77777777" w:rsidR="004E3AEF" w:rsidRPr="004E3AEF" w:rsidRDefault="004E3AEF" w:rsidP="004E3AEF">
      <w:pPr>
        <w:pStyle w:val="EndNoteBibliography"/>
        <w:spacing w:after="0"/>
        <w:rPr>
          <w:noProof/>
        </w:rPr>
      </w:pPr>
      <w:r w:rsidRPr="004E3AEF">
        <w:rPr>
          <w:noProof/>
        </w:rPr>
        <w:t>Colloca, L., Petrovic, P., Wager, T.D., Ingvar, M., Benedetti, F., 2010. How the number of learning trials affects placebo and nocebo responses. Pain 151(2), 430-439.</w:t>
      </w:r>
    </w:p>
    <w:p w14:paraId="5EF596A6" w14:textId="77777777" w:rsidR="004E3AEF" w:rsidRPr="004E3AEF" w:rsidRDefault="004E3AEF" w:rsidP="004E3AEF">
      <w:pPr>
        <w:pStyle w:val="EndNoteBibliography"/>
        <w:spacing w:after="0"/>
        <w:rPr>
          <w:noProof/>
        </w:rPr>
      </w:pPr>
      <w:r w:rsidRPr="004E3AEF">
        <w:rPr>
          <w:noProof/>
        </w:rPr>
        <w:t>Corsi, N., Colloca, L., 2017. Placebo and Nocebo Effects: The Advantage of Measuring Expectations and Psychological Factors. Front. Psychol. 8.</w:t>
      </w:r>
    </w:p>
    <w:p w14:paraId="1CB8E746" w14:textId="77777777" w:rsidR="004E3AEF" w:rsidRPr="004E3AEF" w:rsidRDefault="004E3AEF" w:rsidP="004E3AEF">
      <w:pPr>
        <w:pStyle w:val="EndNoteBibliography"/>
        <w:spacing w:after="0"/>
        <w:rPr>
          <w:noProof/>
        </w:rPr>
      </w:pPr>
      <w:r w:rsidRPr="004E3AEF">
        <w:rPr>
          <w:noProof/>
        </w:rPr>
        <w:t>First, M., Spitzer, R., Gibbon, M., Williams, J., 1994. Structured clinical interview for DSM-IV Patient Edition.(Version 2.0). New York: Biometrics Research Department.</w:t>
      </w:r>
    </w:p>
    <w:p w14:paraId="27F466C9" w14:textId="77777777" w:rsidR="004E3AEF" w:rsidRPr="004E3AEF" w:rsidRDefault="004E3AEF" w:rsidP="004E3AEF">
      <w:pPr>
        <w:pStyle w:val="EndNoteBibliography"/>
        <w:spacing w:after="0"/>
        <w:rPr>
          <w:noProof/>
        </w:rPr>
      </w:pPr>
      <w:r w:rsidRPr="004E3AEF">
        <w:rPr>
          <w:noProof/>
        </w:rPr>
        <w:t>Fournier, J.C., Derubeis, R.J., Hollon, S.D., Dimidjian, S., Amsterdam, J.D., Shelton, R.C., Fawcett, J., 2010. Antidepressant Drug Effects and Depression Severity. JAMA 303(1), 47.</w:t>
      </w:r>
    </w:p>
    <w:p w14:paraId="418CE5F3" w14:textId="77777777" w:rsidR="004E3AEF" w:rsidRPr="004E3AEF" w:rsidRDefault="004E3AEF" w:rsidP="004E3AEF">
      <w:pPr>
        <w:pStyle w:val="EndNoteBibliography"/>
        <w:spacing w:after="0"/>
        <w:rPr>
          <w:noProof/>
        </w:rPr>
      </w:pPr>
      <w:r w:rsidRPr="004E3AEF">
        <w:rPr>
          <w:noProof/>
        </w:rPr>
        <w:t>Friesen, P., Blease, C., 2018. Placebo effects and racial and ethnic health disparities: an unjust and underexplored connection. J. Med. Ethics 44(11), 774-781.</w:t>
      </w:r>
    </w:p>
    <w:p w14:paraId="27D4DC10" w14:textId="77777777" w:rsidR="004E3AEF" w:rsidRPr="004E3AEF" w:rsidRDefault="004E3AEF" w:rsidP="004E3AEF">
      <w:pPr>
        <w:pStyle w:val="EndNoteBibliography"/>
        <w:spacing w:after="0"/>
        <w:rPr>
          <w:noProof/>
        </w:rPr>
      </w:pPr>
      <w:r w:rsidRPr="004E3AEF">
        <w:rPr>
          <w:noProof/>
        </w:rPr>
        <w:t>Granero, R., Valero-Solis, S., Fernández-Aranda, F., Gómez-Peña, M., Moragas, L., Mena-Moreno, T., Pino-Gutierrez, A.D., Codina, E., Martín-Romera, V., Casalé, G., Agüera, Z., Baenas-Soto, I., Valenciano-Mendoza, E., Mora-Maltas, B., Sánchez, I., Lozano-Madrid, M., Menchón, J.M., Murcia, S.J., 2020. Response trajectories of gambling severity after cognitive behavioral therapy in young-adult pathological gamblers. Journal of Behavioral Addictions 9(1), 140-152.</w:t>
      </w:r>
    </w:p>
    <w:p w14:paraId="5F251139" w14:textId="77777777" w:rsidR="004E3AEF" w:rsidRPr="004E3AEF" w:rsidRDefault="004E3AEF" w:rsidP="004E3AEF">
      <w:pPr>
        <w:pStyle w:val="EndNoteBibliography"/>
        <w:spacing w:after="0"/>
        <w:rPr>
          <w:noProof/>
        </w:rPr>
      </w:pPr>
      <w:r w:rsidRPr="004E3AEF">
        <w:rPr>
          <w:noProof/>
        </w:rPr>
        <w:t>Grant, J.E., Chamberlain, S.R., 2017. The placebo effect and its clinical associations in gambling disorder. Ann. Clin. Psychiatry 29(3), 167-172.</w:t>
      </w:r>
    </w:p>
    <w:p w14:paraId="31EE62EF" w14:textId="77777777" w:rsidR="004E3AEF" w:rsidRPr="004E3AEF" w:rsidRDefault="004E3AEF" w:rsidP="004E3AEF">
      <w:pPr>
        <w:pStyle w:val="EndNoteBibliography"/>
        <w:spacing w:after="0"/>
        <w:rPr>
          <w:noProof/>
        </w:rPr>
      </w:pPr>
      <w:r w:rsidRPr="004E3AEF">
        <w:rPr>
          <w:noProof/>
        </w:rPr>
        <w:t>Grant, J.E., Chamberlain, S.R., Odlaug, B.L., Potenza, M.N., Kim, S.W., 2010a. Memantine shows promise in reducing gambling severity and cognitive inflexibility in pathological gambling: a pilot study. Psychopharmacology (Berl.) 212(4), 603-612.</w:t>
      </w:r>
    </w:p>
    <w:p w14:paraId="700C82E9" w14:textId="77777777" w:rsidR="004E3AEF" w:rsidRPr="004E3AEF" w:rsidRDefault="004E3AEF" w:rsidP="004E3AEF">
      <w:pPr>
        <w:pStyle w:val="EndNoteBibliography"/>
        <w:spacing w:after="0"/>
        <w:rPr>
          <w:noProof/>
        </w:rPr>
      </w:pPr>
      <w:r w:rsidRPr="004E3AEF">
        <w:rPr>
          <w:noProof/>
        </w:rPr>
        <w:t>Grant, J.E., Kim, S.W., Hartman, B.K., 2008a. A double-blind, placebo-controlled study of the opiate antagonist naltrexone in the treatment of pathological gambling urges. J. Clin. Psychiatry 69(5), 783-789.</w:t>
      </w:r>
    </w:p>
    <w:p w14:paraId="4C8AB134" w14:textId="77777777" w:rsidR="004E3AEF" w:rsidRPr="004E3AEF" w:rsidRDefault="004E3AEF" w:rsidP="004E3AEF">
      <w:pPr>
        <w:pStyle w:val="EndNoteBibliography"/>
        <w:spacing w:after="0"/>
        <w:rPr>
          <w:noProof/>
        </w:rPr>
      </w:pPr>
      <w:r w:rsidRPr="004E3AEF">
        <w:rPr>
          <w:noProof/>
        </w:rPr>
        <w:t>Grant, J.E., Kim, S.W., Hollander, E., Potenza, M.N., 2008b. Predicting response to opiate antagonists and placebo in the treatment of pathological gambling. Psychopharmacology 200(4), 521-527.</w:t>
      </w:r>
    </w:p>
    <w:p w14:paraId="7BB13A61" w14:textId="77777777" w:rsidR="004E3AEF" w:rsidRPr="004E3AEF" w:rsidRDefault="004E3AEF" w:rsidP="004E3AEF">
      <w:pPr>
        <w:pStyle w:val="EndNoteBibliography"/>
        <w:spacing w:after="0"/>
        <w:rPr>
          <w:noProof/>
        </w:rPr>
      </w:pPr>
      <w:r w:rsidRPr="004E3AEF">
        <w:rPr>
          <w:noProof/>
        </w:rPr>
        <w:t>Grant, J.E., Kim, S.W., Odlaug, B.L., 2007. N-acetyl cysteine, a glutamate-modulating agent, in the treatment of pathological gambling: a pilot study. Biol. Psychiatry 62(6), 652-657.</w:t>
      </w:r>
    </w:p>
    <w:p w14:paraId="70957D6D" w14:textId="77777777" w:rsidR="004E3AEF" w:rsidRPr="004E3AEF" w:rsidRDefault="004E3AEF" w:rsidP="004E3AEF">
      <w:pPr>
        <w:pStyle w:val="EndNoteBibliography"/>
        <w:spacing w:after="0"/>
        <w:rPr>
          <w:noProof/>
        </w:rPr>
      </w:pPr>
      <w:r w:rsidRPr="004E3AEF">
        <w:rPr>
          <w:noProof/>
        </w:rPr>
        <w:t>Grant, J.E., Kim, S.W., Potenza, M.N., Blanco, C., Ibanez, A., Stevens, L., Hektner, J.M., Zaninelli, R., 2003. Paroxetine treatment of pathological gambling: a multi-centre randomized controlled trial. Int. Clin. Psychopharmacol. 18(4), 243-249.</w:t>
      </w:r>
    </w:p>
    <w:p w14:paraId="4D2F06C9" w14:textId="77777777" w:rsidR="004E3AEF" w:rsidRPr="004E3AEF" w:rsidRDefault="004E3AEF" w:rsidP="004E3AEF">
      <w:pPr>
        <w:pStyle w:val="EndNoteBibliography"/>
        <w:spacing w:after="0"/>
        <w:rPr>
          <w:noProof/>
        </w:rPr>
      </w:pPr>
      <w:r w:rsidRPr="004E3AEF">
        <w:rPr>
          <w:noProof/>
        </w:rPr>
        <w:t>Grant, J.E., Odlaug, B.L., Chamberlain, S.R., 2016. Neural and psychological underpinnings of gambling disorder: A review. Prog. Neuropsychopharmacol. Biol. Psychiatry 65, 188-193.</w:t>
      </w:r>
    </w:p>
    <w:p w14:paraId="2BF6310F" w14:textId="77777777" w:rsidR="004E3AEF" w:rsidRPr="004E3AEF" w:rsidRDefault="004E3AEF" w:rsidP="004E3AEF">
      <w:pPr>
        <w:pStyle w:val="EndNoteBibliography"/>
        <w:spacing w:after="0"/>
        <w:rPr>
          <w:noProof/>
        </w:rPr>
      </w:pPr>
      <w:r w:rsidRPr="004E3AEF">
        <w:rPr>
          <w:noProof/>
        </w:rPr>
        <w:t>Grant, J.E., Odlaug, B.L., Chamberlain, S.R., Hampshire, A., Schreiber, L.R., Kim, S.W., 2013. A proof of concept study of tolcapone for pathological gambling: relationships with COMT genotype and brain activation. Eur. Neuropsychopharmacol. 23(11), 1587-1596.</w:t>
      </w:r>
    </w:p>
    <w:p w14:paraId="4F20151C" w14:textId="77777777" w:rsidR="004E3AEF" w:rsidRPr="004E3AEF" w:rsidRDefault="004E3AEF" w:rsidP="004E3AEF">
      <w:pPr>
        <w:pStyle w:val="EndNoteBibliography"/>
        <w:spacing w:after="0"/>
        <w:rPr>
          <w:noProof/>
        </w:rPr>
      </w:pPr>
      <w:r w:rsidRPr="004E3AEF">
        <w:rPr>
          <w:noProof/>
        </w:rPr>
        <w:t>Grant, J.E., Odlaug, B.L., Chamberlain, S.R., Potenza, M.N., Schreiber, L.R., Donahue, C.B., Kim, S.W., 2014. A randomized, placebo-controlled trial of N-acetylcysteine plus imaginal desensitization for nicotine-dependent pathological gamblers. J. Clin. Psychiatry 75(1), 39-45.</w:t>
      </w:r>
    </w:p>
    <w:p w14:paraId="6070491C" w14:textId="77777777" w:rsidR="004E3AEF" w:rsidRPr="004E3AEF" w:rsidRDefault="004E3AEF" w:rsidP="004E3AEF">
      <w:pPr>
        <w:pStyle w:val="EndNoteBibliography"/>
        <w:spacing w:after="0"/>
        <w:rPr>
          <w:noProof/>
        </w:rPr>
      </w:pPr>
      <w:r w:rsidRPr="004E3AEF">
        <w:rPr>
          <w:noProof/>
        </w:rPr>
        <w:t>Grant, J.E., Potenza, M.N., 2006. Escitalopram treatment of pathological gambling with co-occurring anxiety: an open-label pilot study with double-blind discontinuation. Int. Clin. Psychopharmacol. 21(4), 203-209.</w:t>
      </w:r>
    </w:p>
    <w:p w14:paraId="0EF7DC0A" w14:textId="77777777" w:rsidR="004E3AEF" w:rsidRPr="004E3AEF" w:rsidRDefault="004E3AEF" w:rsidP="004E3AEF">
      <w:pPr>
        <w:pStyle w:val="EndNoteBibliography"/>
        <w:spacing w:after="0"/>
        <w:rPr>
          <w:noProof/>
        </w:rPr>
      </w:pPr>
      <w:r w:rsidRPr="004E3AEF">
        <w:rPr>
          <w:noProof/>
        </w:rPr>
        <w:t>Grant, J.E., Schreiber, L., Odlaug, B.L., Kim, S.W., 2010b. Pathologic gambling and bankruptcy. Compr. Psychiatry 51(2), 115-120.</w:t>
      </w:r>
    </w:p>
    <w:p w14:paraId="14113D24" w14:textId="77777777" w:rsidR="004E3AEF" w:rsidRPr="004E3AEF" w:rsidRDefault="004E3AEF" w:rsidP="004E3AEF">
      <w:pPr>
        <w:pStyle w:val="EndNoteBibliography"/>
        <w:spacing w:after="0"/>
        <w:rPr>
          <w:noProof/>
        </w:rPr>
      </w:pPr>
      <w:r w:rsidRPr="004E3AEF">
        <w:rPr>
          <w:noProof/>
        </w:rPr>
        <w:t>Grant, J.E., Steinberg, M.A., Kim, S.W., Rounsaville, B.J., Potenza, M.N., 2004. Preliminary validity and reliability testing of a structured clinical interview for pathological gambling. Psychiatry Res. 128(1), 79-88.</w:t>
      </w:r>
    </w:p>
    <w:p w14:paraId="4750E4C6" w14:textId="77777777" w:rsidR="004E3AEF" w:rsidRPr="004E3AEF" w:rsidRDefault="004E3AEF" w:rsidP="004E3AEF">
      <w:pPr>
        <w:pStyle w:val="EndNoteBibliography"/>
        <w:spacing w:after="0"/>
        <w:rPr>
          <w:noProof/>
        </w:rPr>
      </w:pPr>
      <w:r w:rsidRPr="004E3AEF">
        <w:rPr>
          <w:noProof/>
        </w:rPr>
        <w:lastRenderedPageBreak/>
        <w:t>Guo, S., Manning, V., Thane, K.K.W., Ng, A., Abdin, E., Wong, K.E., 2014. Predictors of Treatment Outcome Among Asian Pathological Gamblers (PGs): Clinical, Behavioural, Demographic, and Treatment Process Factors. J. Gambl. Stud. 30(1), 89-103.</w:t>
      </w:r>
    </w:p>
    <w:p w14:paraId="1CB8C62A" w14:textId="77777777" w:rsidR="004E3AEF" w:rsidRPr="004E3AEF" w:rsidRDefault="004E3AEF" w:rsidP="004E3AEF">
      <w:pPr>
        <w:pStyle w:val="EndNoteBibliography"/>
        <w:spacing w:after="0"/>
        <w:rPr>
          <w:noProof/>
        </w:rPr>
      </w:pPr>
      <w:r w:rsidRPr="004E3AEF">
        <w:rPr>
          <w:noProof/>
        </w:rPr>
        <w:t>Hamilton, M., 1959. The assessment of anxiety states by rating. Br. J. Med. Psychol. 32(1), 50-55.</w:t>
      </w:r>
    </w:p>
    <w:p w14:paraId="19D865F3" w14:textId="77777777" w:rsidR="004E3AEF" w:rsidRPr="004E3AEF" w:rsidRDefault="004E3AEF" w:rsidP="004E3AEF">
      <w:pPr>
        <w:pStyle w:val="EndNoteBibliography"/>
        <w:spacing w:after="0"/>
        <w:rPr>
          <w:noProof/>
        </w:rPr>
      </w:pPr>
      <w:r w:rsidRPr="004E3AEF">
        <w:rPr>
          <w:noProof/>
        </w:rPr>
        <w:t>Hamilton, M., 1960. A rating scale for depression. Journal of neurology, neurosurgery, and psychiatry 23(1), 56.</w:t>
      </w:r>
    </w:p>
    <w:p w14:paraId="3AE7CF0C" w14:textId="77777777" w:rsidR="004E3AEF" w:rsidRPr="004E3AEF" w:rsidRDefault="004E3AEF" w:rsidP="004E3AEF">
      <w:pPr>
        <w:pStyle w:val="EndNoteBibliography"/>
        <w:spacing w:after="0"/>
        <w:rPr>
          <w:noProof/>
        </w:rPr>
      </w:pPr>
      <w:r w:rsidRPr="004E3AEF">
        <w:rPr>
          <w:noProof/>
        </w:rPr>
        <w:t>Hodgins, D.C., Peden, N., Cassidy, E., 2005. The association between comorbidity and outcome in pathological gambling: a prospective follow-up of recent quitters. J. Gambl. Stud. 21(3), 255-271.</w:t>
      </w:r>
    </w:p>
    <w:p w14:paraId="6E80C67C" w14:textId="77777777" w:rsidR="004E3AEF" w:rsidRPr="004E3AEF" w:rsidRDefault="004E3AEF" w:rsidP="004E3AEF">
      <w:pPr>
        <w:pStyle w:val="EndNoteBibliography"/>
        <w:spacing w:after="0"/>
        <w:rPr>
          <w:noProof/>
        </w:rPr>
      </w:pPr>
      <w:r w:rsidRPr="004E3AEF">
        <w:rPr>
          <w:noProof/>
        </w:rPr>
        <w:t>Huneke, N.T.M., van der Wee, N., Garner, M., Baldwin, D.S., 2020. Why we need more research into the placebo response in psychiatry. Psychol. Med. 50(14), 2317-2323.</w:t>
      </w:r>
    </w:p>
    <w:p w14:paraId="441B6338" w14:textId="77777777" w:rsidR="004E3AEF" w:rsidRPr="004E3AEF" w:rsidRDefault="004E3AEF" w:rsidP="004E3AEF">
      <w:pPr>
        <w:pStyle w:val="EndNoteBibliography"/>
        <w:spacing w:after="0"/>
        <w:rPr>
          <w:noProof/>
        </w:rPr>
      </w:pPr>
      <w:r w:rsidRPr="004E3AEF">
        <w:rPr>
          <w:noProof/>
        </w:rPr>
        <w:t>Ingle, P.J., Marotta, J., McMillan, G., Wisdom, J.P., 2008. Significant Others and Gambling Treatment Outcomes. J. Gambl. Stud. 24(3), 381-392.</w:t>
      </w:r>
    </w:p>
    <w:p w14:paraId="24B4E38E" w14:textId="77777777" w:rsidR="004E3AEF" w:rsidRPr="004E3AEF" w:rsidRDefault="004E3AEF" w:rsidP="004E3AEF">
      <w:pPr>
        <w:pStyle w:val="EndNoteBibliography"/>
        <w:spacing w:after="0"/>
        <w:rPr>
          <w:noProof/>
        </w:rPr>
      </w:pPr>
      <w:r w:rsidRPr="004E3AEF">
        <w:rPr>
          <w:noProof/>
        </w:rPr>
        <w:t>Jimenez-Murcia, S., Granero, R., Fernandez-Aranda, F., Arcelus, J., Aymami, M.N., Gomez-Pena, M., Tarrega, S., Moragas, L., Del Pino-Gutierrez, A., Sauchelli, S., Fagundo, A.B., Brewin, N., Menchon, J.M., 2015. Predictors of Outcome among Pathological Gamblers Receiving Cognitive Behavioral Group Therapy. Eur. Addict. Res. 21(4), 169-178.</w:t>
      </w:r>
    </w:p>
    <w:p w14:paraId="706AC74D" w14:textId="77777777" w:rsidR="004E3AEF" w:rsidRPr="004E3AEF" w:rsidRDefault="004E3AEF" w:rsidP="004E3AEF">
      <w:pPr>
        <w:pStyle w:val="EndNoteBibliography"/>
        <w:spacing w:after="0"/>
        <w:rPr>
          <w:noProof/>
        </w:rPr>
      </w:pPr>
      <w:r w:rsidRPr="004E3AEF">
        <w:rPr>
          <w:noProof/>
        </w:rPr>
        <w:t>Kessler, R.C., Hwang, I., LaBrie, R., Petukhova, M., Sampson, N.A., Winters, K.C., Shaffer, H.J., 2008. DSM-IV pathological gambling in the National Comorbidity Survey Replication. Psychol. Med. 38(9), 1351-1360.</w:t>
      </w:r>
    </w:p>
    <w:p w14:paraId="39A6A454" w14:textId="77777777" w:rsidR="004E3AEF" w:rsidRPr="004E3AEF" w:rsidRDefault="004E3AEF" w:rsidP="004E3AEF">
      <w:pPr>
        <w:pStyle w:val="EndNoteBibliography"/>
        <w:spacing w:after="0"/>
        <w:rPr>
          <w:noProof/>
        </w:rPr>
      </w:pPr>
      <w:r w:rsidRPr="004E3AEF">
        <w:rPr>
          <w:noProof/>
        </w:rPr>
        <w:t>Kessner, S., Wiech, K., Forkmann, K., Ploner, M., Bingel, U., 2013. The Effect of Treatment History on Therapeutic Outcome: An Experimental Approach. JAMA Internal Medicine 173(15), 1468.</w:t>
      </w:r>
    </w:p>
    <w:p w14:paraId="5F6D398B" w14:textId="77777777" w:rsidR="004E3AEF" w:rsidRPr="004E3AEF" w:rsidRDefault="004E3AEF" w:rsidP="004E3AEF">
      <w:pPr>
        <w:pStyle w:val="EndNoteBibliography"/>
        <w:spacing w:after="0"/>
        <w:rPr>
          <w:noProof/>
        </w:rPr>
      </w:pPr>
      <w:r w:rsidRPr="004E3AEF">
        <w:rPr>
          <w:noProof/>
        </w:rPr>
        <w:t>Kim, S.W., Grant, J.E., Eckert, E.D., Faris, P.L., Hartman, B.K., 2006. Pathological gambling and mood disorders: clinical associations and treatment implications. J. Affect. Disord. 92(1), 109-116.</w:t>
      </w:r>
    </w:p>
    <w:p w14:paraId="17361C2D" w14:textId="77777777" w:rsidR="004E3AEF" w:rsidRPr="004E3AEF" w:rsidRDefault="004E3AEF" w:rsidP="004E3AEF">
      <w:pPr>
        <w:pStyle w:val="EndNoteBibliography"/>
        <w:spacing w:after="0"/>
        <w:rPr>
          <w:noProof/>
        </w:rPr>
      </w:pPr>
      <w:r w:rsidRPr="004E3AEF">
        <w:rPr>
          <w:noProof/>
        </w:rPr>
        <w:t>Kim, S.W., Grant, J.E., Potenza, M.N., Blanco, C., Hollander, E., 2009. The Gambling Symptom Assessment Scale (G-SAS): a reliability and validity study. Psychiatry Res. 166(1), 76-84.</w:t>
      </w:r>
    </w:p>
    <w:p w14:paraId="76026E45" w14:textId="77777777" w:rsidR="004E3AEF" w:rsidRPr="004E3AEF" w:rsidRDefault="004E3AEF" w:rsidP="004E3AEF">
      <w:pPr>
        <w:pStyle w:val="EndNoteBibliography"/>
        <w:spacing w:after="0"/>
        <w:rPr>
          <w:noProof/>
        </w:rPr>
      </w:pPr>
      <w:r w:rsidRPr="004E3AEF">
        <w:rPr>
          <w:noProof/>
        </w:rPr>
        <w:t>Kraus, S.W., Etuk, R., Potenza, M.N., 2020. Current pharmacotherapy for gambling disorder: a systematic review. Expert Opin. Pharmacother. 21(3), 287-296.</w:t>
      </w:r>
    </w:p>
    <w:p w14:paraId="41DBA28B" w14:textId="77777777" w:rsidR="004E3AEF" w:rsidRPr="004E3AEF" w:rsidRDefault="004E3AEF" w:rsidP="004E3AEF">
      <w:pPr>
        <w:pStyle w:val="EndNoteBibliography"/>
        <w:spacing w:after="0"/>
        <w:rPr>
          <w:noProof/>
        </w:rPr>
      </w:pPr>
      <w:r w:rsidRPr="004E3AEF">
        <w:rPr>
          <w:noProof/>
        </w:rPr>
        <w:t>Manning, V., Ng, A., Koh, P.K., Guo, S., Gomathinayagam, K., Wong, K.E., 2014. Pathological gamblers in Singapore: treatment response at 3 months. J. Addict. Med. 8(6), 462-469.</w:t>
      </w:r>
    </w:p>
    <w:p w14:paraId="2EAF2E81" w14:textId="77777777" w:rsidR="004E3AEF" w:rsidRPr="004E3AEF" w:rsidRDefault="004E3AEF" w:rsidP="004E3AEF">
      <w:pPr>
        <w:pStyle w:val="EndNoteBibliography"/>
        <w:spacing w:after="0"/>
        <w:rPr>
          <w:noProof/>
        </w:rPr>
      </w:pPr>
      <w:r w:rsidRPr="004E3AEF">
        <w:rPr>
          <w:noProof/>
        </w:rPr>
        <w:t>Merkouris, S.S., Thomas, S.A., Browning, C.J., Dowling, N.A., 2016. Predictors of outcomes of psychological treatments for disordered gambling: A systematic review. Clin. Psychol. Rev. 48, 7-31.</w:t>
      </w:r>
    </w:p>
    <w:p w14:paraId="21C4C959" w14:textId="77777777" w:rsidR="004E3AEF" w:rsidRPr="004E3AEF" w:rsidRDefault="004E3AEF" w:rsidP="004E3AEF">
      <w:pPr>
        <w:pStyle w:val="EndNoteBibliography"/>
        <w:spacing w:after="0"/>
        <w:rPr>
          <w:noProof/>
        </w:rPr>
      </w:pPr>
      <w:r w:rsidRPr="004E3AEF">
        <w:rPr>
          <w:noProof/>
        </w:rPr>
        <w:t>Moragas, L., Granero, R., Stinchfield, R., Fernández-Aranda, F., Fröberg, F., Aymamí, N., Gómez-Peña, M., Fagundo, A.B., Islam, M.A., Del Pino-Gutiérrez, A., Agüera, Z., Savvidou, L.G., Arcelus, J., Witcomb, G.L., Sauchelli, S., Menchón, J.M., Jiménez-Murcia, S., 2015. Comparative analysis of distinct phenotypes in gambling disorder based on gambling preferences. BMC Psychiatry 15(1).</w:t>
      </w:r>
    </w:p>
    <w:p w14:paraId="16FD08EC" w14:textId="77777777" w:rsidR="004E3AEF" w:rsidRPr="004E3AEF" w:rsidRDefault="004E3AEF" w:rsidP="004E3AEF">
      <w:pPr>
        <w:pStyle w:val="EndNoteBibliography"/>
        <w:spacing w:after="0"/>
        <w:rPr>
          <w:noProof/>
        </w:rPr>
      </w:pPr>
      <w:r w:rsidRPr="004E3AEF">
        <w:rPr>
          <w:noProof/>
        </w:rPr>
        <w:t>Morton, D.L., Watson, A., El-Deredy, W., Jones, A.K.P., 2009. Reproducibility of placebo analgesia: Effect of dispositional optimism. Pain 146(1), 194-198.</w:t>
      </w:r>
    </w:p>
    <w:p w14:paraId="5B5C8F46" w14:textId="77777777" w:rsidR="004E3AEF" w:rsidRPr="004E3AEF" w:rsidRDefault="004E3AEF" w:rsidP="004E3AEF">
      <w:pPr>
        <w:pStyle w:val="EndNoteBibliography"/>
        <w:spacing w:after="0"/>
        <w:rPr>
          <w:noProof/>
        </w:rPr>
      </w:pPr>
      <w:r w:rsidRPr="004E3AEF">
        <w:rPr>
          <w:noProof/>
        </w:rPr>
        <w:t>Petrie, K.J., Rief, W., 2019. Psychobiological Mechanisms of Placebo and Nocebo Effects: Pathways to Improve Treatments and Reduce Side Effects. Annu. Rev. Psychol. 70(1), 599-625.</w:t>
      </w:r>
    </w:p>
    <w:p w14:paraId="434077E6" w14:textId="77777777" w:rsidR="004E3AEF" w:rsidRPr="004E3AEF" w:rsidRDefault="004E3AEF" w:rsidP="004E3AEF">
      <w:pPr>
        <w:pStyle w:val="EndNoteBibliography"/>
        <w:spacing w:after="0"/>
        <w:rPr>
          <w:noProof/>
        </w:rPr>
      </w:pPr>
      <w:r w:rsidRPr="004E3AEF">
        <w:rPr>
          <w:noProof/>
        </w:rPr>
        <w:t>Ritz, C., 2021. Statistical analysis of continuous outcomes from parallel-arm randomized controlled trials in nutrition—a tutorial. Eur. J. Clin. Nutr. 75(1), 160-171.</w:t>
      </w:r>
    </w:p>
    <w:p w14:paraId="497DC55A" w14:textId="77777777" w:rsidR="004E3AEF" w:rsidRPr="004E3AEF" w:rsidRDefault="004E3AEF" w:rsidP="004E3AEF">
      <w:pPr>
        <w:pStyle w:val="EndNoteBibliography"/>
        <w:spacing w:after="0"/>
        <w:rPr>
          <w:noProof/>
        </w:rPr>
      </w:pPr>
      <w:r w:rsidRPr="004E3AEF">
        <w:rPr>
          <w:noProof/>
        </w:rPr>
        <w:t>Rutherford, B.R., Wall, M.M., Brown, P.J., Choo, T.-H., Wager, T.D., Peterson, B.S., Chung, S., Kirsch, I., Roose, S.P., 2017. Patient Expectancy as a Mediator of Placebo Effects in Antidepressant Clinical Trials. Am. J. Psychiatry 174(2), 135-142.</w:t>
      </w:r>
    </w:p>
    <w:p w14:paraId="6750B14D" w14:textId="77777777" w:rsidR="004E3AEF" w:rsidRPr="004E3AEF" w:rsidRDefault="004E3AEF" w:rsidP="004E3AEF">
      <w:pPr>
        <w:pStyle w:val="EndNoteBibliography"/>
        <w:spacing w:after="0"/>
        <w:rPr>
          <w:noProof/>
        </w:rPr>
      </w:pPr>
      <w:r w:rsidRPr="004E3AEF">
        <w:rPr>
          <w:noProof/>
        </w:rPr>
        <w:t>Staats, P.S., Staats, A., Hekmat, H., 2001. The Additive Impact of Anxiety and a Placebo on Pain. Pain Med. 2(4), 267-279.</w:t>
      </w:r>
    </w:p>
    <w:p w14:paraId="44EACAF0" w14:textId="77777777" w:rsidR="004E3AEF" w:rsidRPr="004E3AEF" w:rsidRDefault="004E3AEF" w:rsidP="004E3AEF">
      <w:pPr>
        <w:pStyle w:val="EndNoteBibliography"/>
        <w:spacing w:after="0"/>
        <w:rPr>
          <w:noProof/>
        </w:rPr>
      </w:pPr>
      <w:r w:rsidRPr="004E3AEF">
        <w:rPr>
          <w:noProof/>
        </w:rPr>
        <w:t>Stein, D.J., Baldwin, D.S., Dolberg, O.T., Despiegel, N., Bandelow, B., 2006. Which Factors Predict Placebo Response in Anxiety Disorders and Major Depression? The Journal of clinical psychiatry 67(11), 1741-1746.</w:t>
      </w:r>
    </w:p>
    <w:p w14:paraId="653EBA38" w14:textId="7A0B35E3" w:rsidR="004E3AEF" w:rsidRPr="004E3AEF" w:rsidRDefault="004E3AEF" w:rsidP="004E3AEF">
      <w:pPr>
        <w:pStyle w:val="EndNoteBibliography"/>
        <w:spacing w:after="0"/>
        <w:rPr>
          <w:noProof/>
        </w:rPr>
      </w:pPr>
      <w:r w:rsidRPr="004E3AEF">
        <w:rPr>
          <w:noProof/>
        </w:rPr>
        <w:t xml:space="preserve">The jamovi project, 2021. jamovi (Version 1.6.23.0). </w:t>
      </w:r>
      <w:hyperlink r:id="rId8" w:history="1">
        <w:r w:rsidRPr="004E3AEF">
          <w:rPr>
            <w:rStyle w:val="Hyperlink"/>
            <w:noProof/>
          </w:rPr>
          <w:t>https://www.jamovi.org</w:t>
        </w:r>
      </w:hyperlink>
      <w:r w:rsidRPr="004E3AEF">
        <w:rPr>
          <w:noProof/>
        </w:rPr>
        <w:t>.</w:t>
      </w:r>
    </w:p>
    <w:p w14:paraId="3B1EDDBC" w14:textId="77777777" w:rsidR="004E3AEF" w:rsidRPr="004E3AEF" w:rsidRDefault="004E3AEF" w:rsidP="004E3AEF">
      <w:pPr>
        <w:pStyle w:val="EndNoteBibliography"/>
        <w:spacing w:after="0"/>
        <w:rPr>
          <w:noProof/>
        </w:rPr>
      </w:pPr>
      <w:r w:rsidRPr="004E3AEF">
        <w:rPr>
          <w:noProof/>
        </w:rPr>
        <w:t>Valleur, M., Codina, I., Venisse, J.L., Romo, L., Magalon, D., Fatseas, M., Chereau-Boudet, I., Gorsane, M.A., Guilleux, A., Groupe, J.E.U., Grall-Bronnec, M., Challet-Bouju, G., 2016. Towards a Validation of the Three Pathways Model of Pathological Gambling. J. Gambl. Stud. 32(2), 757-771.</w:t>
      </w:r>
    </w:p>
    <w:p w14:paraId="0B0CD0CD" w14:textId="77777777" w:rsidR="004E3AEF" w:rsidRPr="004E3AEF" w:rsidRDefault="004E3AEF" w:rsidP="004E3AEF">
      <w:pPr>
        <w:pStyle w:val="EndNoteBibliography"/>
        <w:spacing w:after="0"/>
        <w:rPr>
          <w:noProof/>
        </w:rPr>
      </w:pPr>
      <w:r w:rsidRPr="004E3AEF">
        <w:rPr>
          <w:noProof/>
        </w:rPr>
        <w:t>Walker, M., Toneatto, T., Potenza, M.N., Petry, N., Ladouceur, R., Hodgins, D.C., El-Guebaly, N., Echeburua, E., Blaszczynski, A., 2006. A framework for reporting outcomes in problem gambling treatment research: the Banff, Alberta Consensus. Addiction 101(4), 504-511.</w:t>
      </w:r>
    </w:p>
    <w:p w14:paraId="3DF15107" w14:textId="77777777" w:rsidR="004E3AEF" w:rsidRPr="004E3AEF" w:rsidRDefault="004E3AEF" w:rsidP="004E3AEF">
      <w:pPr>
        <w:pStyle w:val="EndNoteBibliography"/>
        <w:spacing w:after="0"/>
        <w:rPr>
          <w:noProof/>
        </w:rPr>
      </w:pPr>
      <w:r w:rsidRPr="004E3AEF">
        <w:rPr>
          <w:noProof/>
        </w:rPr>
        <w:t>Whitlock, M.E., Woodward, P.W., Alexander, R.C., 2019. Is High Placebo Response Really a Problem in Depression Trials? A Critical Re-analysis of Depression Studies, Innov. Clin. Neurosci. pp. 12-17.</w:t>
      </w:r>
    </w:p>
    <w:p w14:paraId="532B3AD1" w14:textId="77777777" w:rsidR="004E3AEF" w:rsidRPr="004E3AEF" w:rsidRDefault="004E3AEF" w:rsidP="004E3AEF">
      <w:pPr>
        <w:pStyle w:val="EndNoteBibliography"/>
        <w:rPr>
          <w:noProof/>
        </w:rPr>
      </w:pPr>
      <w:r w:rsidRPr="004E3AEF">
        <w:rPr>
          <w:noProof/>
        </w:rPr>
        <w:lastRenderedPageBreak/>
        <w:t>Zunhammer, M., Ploner, M., Engelbrecht, C., Bock, J., Kessner, S.S., Bingel, U., 2017. The effects of treatment failure generalize across different routes of drug administration. Sci. Transl. Med. 9(393), eaal2999.</w:t>
      </w:r>
    </w:p>
    <w:p w14:paraId="08E27A31" w14:textId="2945D366" w:rsidR="003A448C" w:rsidRDefault="001A0E9A" w:rsidP="005F7775">
      <w:pPr>
        <w:rPr>
          <w:rFonts w:ascii="Arial-BoldMT" w:hAnsi="Arial-BoldMT" w:cs="Arial-BoldMT"/>
          <w:sz w:val="24"/>
        </w:rPr>
      </w:pPr>
      <w:r>
        <w:fldChar w:fldCharType="end"/>
      </w:r>
    </w:p>
    <w:sectPr w:rsidR="003A448C" w:rsidSect="00BC6EDA">
      <w:footerReference w:type="even" r:id="rId9"/>
      <w:footerReference w:type="default" r:id="rId10"/>
      <w:pgSz w:w="11905" w:h="16837"/>
      <w:pgMar w:top="1440" w:right="1440" w:bottom="1440" w:left="1440" w:header="708" w:footer="708" w:gutter="0"/>
      <w:pgNumType w:start="1"/>
      <w:cols w:space="708"/>
      <w:titlePg/>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20E2073" w14:textId="77777777" w:rsidR="009F590B" w:rsidRDefault="009F590B" w:rsidP="005F7775">
      <w:r>
        <w:separator/>
      </w:r>
    </w:p>
  </w:endnote>
  <w:endnote w:type="continuationSeparator" w:id="0">
    <w:p w14:paraId="05A54E8F" w14:textId="77777777" w:rsidR="009F590B" w:rsidRDefault="009F590B" w:rsidP="005F777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4D"/>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TimesNewRomanPSMT">
    <w:altName w:val="Times New Roman"/>
    <w:panose1 w:val="020B0604020202020204"/>
    <w:charset w:val="00"/>
    <w:family w:val="roman"/>
    <w:pitch w:val="default"/>
    <w:sig w:usb0="00000000"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Arial-BoldMT">
    <w:altName w:val="Arial"/>
    <w:panose1 w:val="020B0604020202020204"/>
    <w:charset w:val="00"/>
    <w:family w:val="swiss"/>
    <w:pitch w:val="default"/>
  </w:font>
  <w:font w:name="Arial-ItalicMT">
    <w:altName w:val="Arial"/>
    <w:panose1 w:val="020B0604020202020204"/>
    <w:charset w:val="00"/>
    <w:family w:val="swiss"/>
    <w:pitch w:val="default"/>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10002FF" w:usb1="4000FCFF" w:usb2="00000009" w:usb3="00000000" w:csb0="0000019F" w:csb1="00000000"/>
  </w:font>
  <w:font w:name="Lucida Sans">
    <w:panose1 w:val="020B0604020202020204"/>
    <w:charset w:val="00"/>
    <w:family w:val="swiss"/>
    <w:pitch w:val="variable"/>
    <w:sig w:usb0="00000003" w:usb1="00000000" w:usb2="00000000" w:usb3="00000000" w:csb0="00000001" w:csb1="00000000"/>
  </w:font>
  <w:font w:name="ArialMT">
    <w:altName w:val="Times New Roman"/>
    <w:panose1 w:val="020B0604020202020204"/>
    <w:charset w:val="00"/>
    <w:family w:val="swiss"/>
    <w:pitch w:val="default"/>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528232834"/>
      <w:docPartObj>
        <w:docPartGallery w:val="Page Numbers (Bottom of Page)"/>
        <w:docPartUnique/>
      </w:docPartObj>
    </w:sdtPr>
    <w:sdtEndPr>
      <w:rPr>
        <w:rStyle w:val="PageNumber"/>
      </w:rPr>
    </w:sdtEndPr>
    <w:sdtContent>
      <w:p w14:paraId="54A59019" w14:textId="77777777" w:rsidR="007E1E83" w:rsidRDefault="007E1E83" w:rsidP="005F7775">
        <w:pPr>
          <w:pStyle w:val="Footer"/>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E95EE2A" w14:textId="77777777" w:rsidR="007E1E83" w:rsidRDefault="007E1E83" w:rsidP="005F777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100282094"/>
      <w:docPartObj>
        <w:docPartGallery w:val="Page Numbers (Bottom of Page)"/>
        <w:docPartUnique/>
      </w:docPartObj>
    </w:sdtPr>
    <w:sdtEndPr>
      <w:rPr>
        <w:rStyle w:val="PageNumber"/>
      </w:rPr>
    </w:sdtEndPr>
    <w:sdtContent>
      <w:p w14:paraId="0E751668" w14:textId="4635A4D4" w:rsidR="007E1E83" w:rsidRDefault="007E1E83" w:rsidP="005F7775">
        <w:pPr>
          <w:pStyle w:val="Footer"/>
        </w:pPr>
        <w:r>
          <w:rPr>
            <w:rStyle w:val="PageNumber"/>
          </w:rPr>
          <w:fldChar w:fldCharType="begin"/>
        </w:r>
        <w:r>
          <w:rPr>
            <w:rStyle w:val="PageNumber"/>
          </w:rPr>
          <w:instrText xml:space="preserve"> PAGE </w:instrText>
        </w:r>
        <w:r>
          <w:rPr>
            <w:rStyle w:val="PageNumber"/>
          </w:rPr>
          <w:fldChar w:fldCharType="separate"/>
        </w:r>
        <w:r w:rsidR="008D0A35">
          <w:rPr>
            <w:rStyle w:val="PageNumber"/>
            <w:noProof/>
          </w:rPr>
          <w:t>14</w:t>
        </w:r>
        <w:r>
          <w:rPr>
            <w:rStyle w:val="PageNumber"/>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5D3DED3" w14:textId="77777777" w:rsidR="009F590B" w:rsidRDefault="009F590B" w:rsidP="005F7775">
      <w:r>
        <w:separator/>
      </w:r>
    </w:p>
  </w:footnote>
  <w:footnote w:type="continuationSeparator" w:id="0">
    <w:p w14:paraId="05E90758" w14:textId="77777777" w:rsidR="009F590B" w:rsidRDefault="009F590B" w:rsidP="005F777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62805936"/>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D054E436"/>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D792A378"/>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488EE858"/>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CA2ED696"/>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685AC886"/>
    <w:lvl w:ilvl="0">
      <w:start w:val="1"/>
      <w:numFmt w:val="bullet"/>
      <w:pStyle w:val="ListBullet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A2E116A"/>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65DE74C2"/>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9"/>
    <w:multiLevelType w:val="singleLevel"/>
    <w:tmpl w:val="C6A082A4"/>
    <w:lvl w:ilvl="0">
      <w:start w:val="1"/>
      <w:numFmt w:val="bullet"/>
      <w:pStyle w:val="ListBullet"/>
      <w:lvlText w:val=""/>
      <w:lvlJc w:val="left"/>
      <w:pPr>
        <w:tabs>
          <w:tab w:val="num" w:pos="360"/>
        </w:tabs>
        <w:ind w:left="360" w:hanging="360"/>
      </w:pPr>
      <w:rPr>
        <w:rFonts w:ascii="Symbol" w:hAnsi="Symbol" w:hint="default"/>
      </w:rPr>
    </w:lvl>
  </w:abstractNum>
  <w:abstractNum w:abstractNumId="9" w15:restartNumberingAfterBreak="0">
    <w:nsid w:val="00000001"/>
    <w:multiLevelType w:val="hybridMultilevel"/>
    <w:tmpl w:val="00000001"/>
    <w:lvl w:ilvl="0" w:tplc="8FDEAB22">
      <w:start w:val="1"/>
      <w:numFmt w:val="bullet"/>
      <w:lvlText w:val="⁃"/>
      <w:lvlJc w:val="left"/>
      <w:pPr>
        <w:ind w:left="720" w:hanging="360"/>
      </w:pPr>
    </w:lvl>
    <w:lvl w:ilvl="1" w:tplc="DA4AC396">
      <w:start w:val="1"/>
      <w:numFmt w:val="decimal"/>
      <w:lvlText w:val=""/>
      <w:lvlJc w:val="left"/>
    </w:lvl>
    <w:lvl w:ilvl="2" w:tplc="E5DCB778">
      <w:start w:val="1"/>
      <w:numFmt w:val="decimal"/>
      <w:lvlText w:val=""/>
      <w:lvlJc w:val="left"/>
    </w:lvl>
    <w:lvl w:ilvl="3" w:tplc="0DA4ADFE">
      <w:start w:val="1"/>
      <w:numFmt w:val="decimal"/>
      <w:lvlText w:val=""/>
      <w:lvlJc w:val="left"/>
    </w:lvl>
    <w:lvl w:ilvl="4" w:tplc="59E0697A">
      <w:start w:val="1"/>
      <w:numFmt w:val="decimal"/>
      <w:lvlText w:val=""/>
      <w:lvlJc w:val="left"/>
    </w:lvl>
    <w:lvl w:ilvl="5" w:tplc="0D1E7D5E">
      <w:start w:val="1"/>
      <w:numFmt w:val="decimal"/>
      <w:lvlText w:val=""/>
      <w:lvlJc w:val="left"/>
    </w:lvl>
    <w:lvl w:ilvl="6" w:tplc="F0D0FA62">
      <w:start w:val="1"/>
      <w:numFmt w:val="decimal"/>
      <w:lvlText w:val=""/>
      <w:lvlJc w:val="left"/>
    </w:lvl>
    <w:lvl w:ilvl="7" w:tplc="2C38C66E">
      <w:start w:val="1"/>
      <w:numFmt w:val="decimal"/>
      <w:lvlText w:val=""/>
      <w:lvlJc w:val="left"/>
    </w:lvl>
    <w:lvl w:ilvl="8" w:tplc="EFCE4846">
      <w:start w:val="1"/>
      <w:numFmt w:val="decimal"/>
      <w:lvlText w:val=""/>
      <w:lvlJc w:val="left"/>
    </w:lvl>
  </w:abstractNum>
  <w:abstractNum w:abstractNumId="10" w15:restartNumberingAfterBreak="0">
    <w:nsid w:val="00224355"/>
    <w:multiLevelType w:val="hybridMultilevel"/>
    <w:tmpl w:val="92EE1F1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03E92E5C"/>
    <w:multiLevelType w:val="hybridMultilevel"/>
    <w:tmpl w:val="8960987C"/>
    <w:lvl w:ilvl="0" w:tplc="D9762BD8">
      <w:start w:val="1"/>
      <w:numFmt w:val="bullet"/>
      <w:lvlText w:val=""/>
      <w:lvlJc w:val="left"/>
      <w:pPr>
        <w:ind w:left="720" w:hanging="360"/>
      </w:pPr>
      <w:rPr>
        <w:rFonts w:ascii="Symbol" w:hAnsi="Symbol" w:hint="default"/>
      </w:rPr>
    </w:lvl>
    <w:lvl w:ilvl="1" w:tplc="7EBA23C8">
      <w:start w:val="1"/>
      <w:numFmt w:val="bullet"/>
      <w:lvlText w:val="o"/>
      <w:lvlJc w:val="left"/>
      <w:pPr>
        <w:ind w:left="1440" w:hanging="360"/>
      </w:pPr>
      <w:rPr>
        <w:rFonts w:ascii="Courier New" w:hAnsi="Courier New" w:cs="Courier New" w:hint="default"/>
      </w:rPr>
    </w:lvl>
    <w:lvl w:ilvl="2" w:tplc="2C02B61E" w:tentative="1">
      <w:start w:val="1"/>
      <w:numFmt w:val="bullet"/>
      <w:lvlText w:val=""/>
      <w:lvlJc w:val="left"/>
      <w:pPr>
        <w:ind w:left="2160" w:hanging="360"/>
      </w:pPr>
      <w:rPr>
        <w:rFonts w:ascii="Wingdings" w:hAnsi="Wingdings" w:hint="default"/>
      </w:rPr>
    </w:lvl>
    <w:lvl w:ilvl="3" w:tplc="1D5A5E0A" w:tentative="1">
      <w:start w:val="1"/>
      <w:numFmt w:val="bullet"/>
      <w:lvlText w:val=""/>
      <w:lvlJc w:val="left"/>
      <w:pPr>
        <w:ind w:left="2880" w:hanging="360"/>
      </w:pPr>
      <w:rPr>
        <w:rFonts w:ascii="Symbol" w:hAnsi="Symbol" w:hint="default"/>
      </w:rPr>
    </w:lvl>
    <w:lvl w:ilvl="4" w:tplc="2BE8DE2E" w:tentative="1">
      <w:start w:val="1"/>
      <w:numFmt w:val="bullet"/>
      <w:lvlText w:val="o"/>
      <w:lvlJc w:val="left"/>
      <w:pPr>
        <w:ind w:left="3600" w:hanging="360"/>
      </w:pPr>
      <w:rPr>
        <w:rFonts w:ascii="Courier New" w:hAnsi="Courier New" w:cs="Courier New" w:hint="default"/>
      </w:rPr>
    </w:lvl>
    <w:lvl w:ilvl="5" w:tplc="19228116" w:tentative="1">
      <w:start w:val="1"/>
      <w:numFmt w:val="bullet"/>
      <w:lvlText w:val=""/>
      <w:lvlJc w:val="left"/>
      <w:pPr>
        <w:ind w:left="4320" w:hanging="360"/>
      </w:pPr>
      <w:rPr>
        <w:rFonts w:ascii="Wingdings" w:hAnsi="Wingdings" w:hint="default"/>
      </w:rPr>
    </w:lvl>
    <w:lvl w:ilvl="6" w:tplc="8AC671BA" w:tentative="1">
      <w:start w:val="1"/>
      <w:numFmt w:val="bullet"/>
      <w:lvlText w:val=""/>
      <w:lvlJc w:val="left"/>
      <w:pPr>
        <w:ind w:left="5040" w:hanging="360"/>
      </w:pPr>
      <w:rPr>
        <w:rFonts w:ascii="Symbol" w:hAnsi="Symbol" w:hint="default"/>
      </w:rPr>
    </w:lvl>
    <w:lvl w:ilvl="7" w:tplc="810E7BEC" w:tentative="1">
      <w:start w:val="1"/>
      <w:numFmt w:val="bullet"/>
      <w:lvlText w:val="o"/>
      <w:lvlJc w:val="left"/>
      <w:pPr>
        <w:ind w:left="5760" w:hanging="360"/>
      </w:pPr>
      <w:rPr>
        <w:rFonts w:ascii="Courier New" w:hAnsi="Courier New" w:cs="Courier New" w:hint="default"/>
      </w:rPr>
    </w:lvl>
    <w:lvl w:ilvl="8" w:tplc="8B4ED68A" w:tentative="1">
      <w:start w:val="1"/>
      <w:numFmt w:val="bullet"/>
      <w:lvlText w:val=""/>
      <w:lvlJc w:val="left"/>
      <w:pPr>
        <w:ind w:left="6480" w:hanging="360"/>
      </w:pPr>
      <w:rPr>
        <w:rFonts w:ascii="Wingdings" w:hAnsi="Wingdings" w:hint="default"/>
      </w:rPr>
    </w:lvl>
  </w:abstractNum>
  <w:abstractNum w:abstractNumId="12" w15:restartNumberingAfterBreak="0">
    <w:nsid w:val="04AE2D57"/>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056B0564"/>
    <w:multiLevelType w:val="hybridMultilevel"/>
    <w:tmpl w:val="58B0E35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0848691C"/>
    <w:multiLevelType w:val="hybridMultilevel"/>
    <w:tmpl w:val="4EEC44D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08B12057"/>
    <w:multiLevelType w:val="hybridMultilevel"/>
    <w:tmpl w:val="102E1CF4"/>
    <w:lvl w:ilvl="0" w:tplc="FC560218">
      <w:start w:val="1"/>
      <w:numFmt w:val="bullet"/>
      <w:pStyle w:val="Bullettablecell"/>
      <w:lvlText w:val=""/>
      <w:lvlJc w:val="left"/>
      <w:pPr>
        <w:ind w:left="147" w:hanging="147"/>
      </w:pPr>
      <w:rPr>
        <w:rFonts w:ascii="Symbol" w:hAnsi="Symbol" w:hint="default"/>
      </w:rPr>
    </w:lvl>
    <w:lvl w:ilvl="1" w:tplc="08090003" w:tentative="1">
      <w:start w:val="1"/>
      <w:numFmt w:val="bullet"/>
      <w:lvlText w:val="o"/>
      <w:lvlJc w:val="left"/>
      <w:pPr>
        <w:ind w:left="1446" w:hanging="360"/>
      </w:pPr>
      <w:rPr>
        <w:rFonts w:ascii="Courier New" w:hAnsi="Courier New" w:cs="Courier New" w:hint="default"/>
      </w:rPr>
    </w:lvl>
    <w:lvl w:ilvl="2" w:tplc="08090005" w:tentative="1">
      <w:start w:val="1"/>
      <w:numFmt w:val="bullet"/>
      <w:lvlText w:val=""/>
      <w:lvlJc w:val="left"/>
      <w:pPr>
        <w:ind w:left="2166" w:hanging="360"/>
      </w:pPr>
      <w:rPr>
        <w:rFonts w:ascii="Wingdings" w:hAnsi="Wingdings" w:hint="default"/>
      </w:rPr>
    </w:lvl>
    <w:lvl w:ilvl="3" w:tplc="08090001" w:tentative="1">
      <w:start w:val="1"/>
      <w:numFmt w:val="bullet"/>
      <w:lvlText w:val=""/>
      <w:lvlJc w:val="left"/>
      <w:pPr>
        <w:ind w:left="2886" w:hanging="360"/>
      </w:pPr>
      <w:rPr>
        <w:rFonts w:ascii="Symbol" w:hAnsi="Symbol" w:hint="default"/>
      </w:rPr>
    </w:lvl>
    <w:lvl w:ilvl="4" w:tplc="08090003" w:tentative="1">
      <w:start w:val="1"/>
      <w:numFmt w:val="bullet"/>
      <w:lvlText w:val="o"/>
      <w:lvlJc w:val="left"/>
      <w:pPr>
        <w:ind w:left="3606" w:hanging="360"/>
      </w:pPr>
      <w:rPr>
        <w:rFonts w:ascii="Courier New" w:hAnsi="Courier New" w:cs="Courier New" w:hint="default"/>
      </w:rPr>
    </w:lvl>
    <w:lvl w:ilvl="5" w:tplc="08090005" w:tentative="1">
      <w:start w:val="1"/>
      <w:numFmt w:val="bullet"/>
      <w:lvlText w:val=""/>
      <w:lvlJc w:val="left"/>
      <w:pPr>
        <w:ind w:left="4326" w:hanging="360"/>
      </w:pPr>
      <w:rPr>
        <w:rFonts w:ascii="Wingdings" w:hAnsi="Wingdings" w:hint="default"/>
      </w:rPr>
    </w:lvl>
    <w:lvl w:ilvl="6" w:tplc="08090001" w:tentative="1">
      <w:start w:val="1"/>
      <w:numFmt w:val="bullet"/>
      <w:lvlText w:val=""/>
      <w:lvlJc w:val="left"/>
      <w:pPr>
        <w:ind w:left="5046" w:hanging="360"/>
      </w:pPr>
      <w:rPr>
        <w:rFonts w:ascii="Symbol" w:hAnsi="Symbol" w:hint="default"/>
      </w:rPr>
    </w:lvl>
    <w:lvl w:ilvl="7" w:tplc="08090003" w:tentative="1">
      <w:start w:val="1"/>
      <w:numFmt w:val="bullet"/>
      <w:lvlText w:val="o"/>
      <w:lvlJc w:val="left"/>
      <w:pPr>
        <w:ind w:left="5766" w:hanging="360"/>
      </w:pPr>
      <w:rPr>
        <w:rFonts w:ascii="Courier New" w:hAnsi="Courier New" w:cs="Courier New" w:hint="default"/>
      </w:rPr>
    </w:lvl>
    <w:lvl w:ilvl="8" w:tplc="08090005" w:tentative="1">
      <w:start w:val="1"/>
      <w:numFmt w:val="bullet"/>
      <w:lvlText w:val=""/>
      <w:lvlJc w:val="left"/>
      <w:pPr>
        <w:ind w:left="6486" w:hanging="360"/>
      </w:pPr>
      <w:rPr>
        <w:rFonts w:ascii="Wingdings" w:hAnsi="Wingdings" w:hint="default"/>
      </w:rPr>
    </w:lvl>
  </w:abstractNum>
  <w:abstractNum w:abstractNumId="16" w15:restartNumberingAfterBreak="0">
    <w:nsid w:val="10A6680E"/>
    <w:multiLevelType w:val="hybridMultilevel"/>
    <w:tmpl w:val="CB2E573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14AA7ECF"/>
    <w:multiLevelType w:val="hybridMultilevel"/>
    <w:tmpl w:val="36F48A00"/>
    <w:lvl w:ilvl="0" w:tplc="CAD6F314">
      <w:start w:val="1"/>
      <w:numFmt w:val="decimal"/>
      <w:lvlText w:val="%1."/>
      <w:lvlJc w:val="left"/>
      <w:pPr>
        <w:ind w:left="726" w:hanging="360"/>
      </w:pPr>
    </w:lvl>
    <w:lvl w:ilvl="1" w:tplc="0D1ADE46" w:tentative="1">
      <w:start w:val="1"/>
      <w:numFmt w:val="lowerLetter"/>
      <w:lvlText w:val="%2."/>
      <w:lvlJc w:val="left"/>
      <w:pPr>
        <w:ind w:left="1446" w:hanging="360"/>
      </w:pPr>
    </w:lvl>
    <w:lvl w:ilvl="2" w:tplc="CB0C1D24" w:tentative="1">
      <w:start w:val="1"/>
      <w:numFmt w:val="lowerRoman"/>
      <w:lvlText w:val="%3."/>
      <w:lvlJc w:val="right"/>
      <w:pPr>
        <w:ind w:left="2166" w:hanging="180"/>
      </w:pPr>
    </w:lvl>
    <w:lvl w:ilvl="3" w:tplc="47C833D2" w:tentative="1">
      <w:start w:val="1"/>
      <w:numFmt w:val="decimal"/>
      <w:lvlText w:val="%4."/>
      <w:lvlJc w:val="left"/>
      <w:pPr>
        <w:ind w:left="2886" w:hanging="360"/>
      </w:pPr>
    </w:lvl>
    <w:lvl w:ilvl="4" w:tplc="878CA8B2" w:tentative="1">
      <w:start w:val="1"/>
      <w:numFmt w:val="lowerLetter"/>
      <w:lvlText w:val="%5."/>
      <w:lvlJc w:val="left"/>
      <w:pPr>
        <w:ind w:left="3606" w:hanging="360"/>
      </w:pPr>
    </w:lvl>
    <w:lvl w:ilvl="5" w:tplc="5BECD5CE" w:tentative="1">
      <w:start w:val="1"/>
      <w:numFmt w:val="lowerRoman"/>
      <w:lvlText w:val="%6."/>
      <w:lvlJc w:val="right"/>
      <w:pPr>
        <w:ind w:left="4326" w:hanging="180"/>
      </w:pPr>
    </w:lvl>
    <w:lvl w:ilvl="6" w:tplc="FE1AF3C8" w:tentative="1">
      <w:start w:val="1"/>
      <w:numFmt w:val="decimal"/>
      <w:lvlText w:val="%7."/>
      <w:lvlJc w:val="left"/>
      <w:pPr>
        <w:ind w:left="5046" w:hanging="360"/>
      </w:pPr>
    </w:lvl>
    <w:lvl w:ilvl="7" w:tplc="DB76F226" w:tentative="1">
      <w:start w:val="1"/>
      <w:numFmt w:val="lowerLetter"/>
      <w:lvlText w:val="%8."/>
      <w:lvlJc w:val="left"/>
      <w:pPr>
        <w:ind w:left="5766" w:hanging="360"/>
      </w:pPr>
    </w:lvl>
    <w:lvl w:ilvl="8" w:tplc="59822DA2" w:tentative="1">
      <w:start w:val="1"/>
      <w:numFmt w:val="lowerRoman"/>
      <w:lvlText w:val="%9."/>
      <w:lvlJc w:val="right"/>
      <w:pPr>
        <w:ind w:left="6486" w:hanging="180"/>
      </w:pPr>
    </w:lvl>
  </w:abstractNum>
  <w:abstractNum w:abstractNumId="18" w15:restartNumberingAfterBreak="0">
    <w:nsid w:val="17E559F8"/>
    <w:multiLevelType w:val="multilevel"/>
    <w:tmpl w:val="9138A0F2"/>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1B2C1819"/>
    <w:multiLevelType w:val="hybridMultilevel"/>
    <w:tmpl w:val="8316579C"/>
    <w:lvl w:ilvl="0" w:tplc="5A18B3EE">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1BF70D30"/>
    <w:multiLevelType w:val="hybridMultilevel"/>
    <w:tmpl w:val="F9803038"/>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1D063492"/>
    <w:multiLevelType w:val="hybridMultilevel"/>
    <w:tmpl w:val="2834DC30"/>
    <w:lvl w:ilvl="0" w:tplc="08090001">
      <w:start w:val="1"/>
      <w:numFmt w:val="bullet"/>
      <w:lvlText w:val=""/>
      <w:lvlJc w:val="left"/>
      <w:pPr>
        <w:ind w:left="726" w:hanging="360"/>
      </w:pPr>
      <w:rPr>
        <w:rFonts w:ascii="Symbol" w:hAnsi="Symbol" w:hint="default"/>
      </w:rPr>
    </w:lvl>
    <w:lvl w:ilvl="1" w:tplc="08090003" w:tentative="1">
      <w:start w:val="1"/>
      <w:numFmt w:val="bullet"/>
      <w:lvlText w:val="o"/>
      <w:lvlJc w:val="left"/>
      <w:pPr>
        <w:ind w:left="1446" w:hanging="360"/>
      </w:pPr>
      <w:rPr>
        <w:rFonts w:ascii="Courier New" w:hAnsi="Courier New" w:cs="Courier New" w:hint="default"/>
      </w:rPr>
    </w:lvl>
    <w:lvl w:ilvl="2" w:tplc="08090005" w:tentative="1">
      <w:start w:val="1"/>
      <w:numFmt w:val="bullet"/>
      <w:lvlText w:val=""/>
      <w:lvlJc w:val="left"/>
      <w:pPr>
        <w:ind w:left="2166" w:hanging="360"/>
      </w:pPr>
      <w:rPr>
        <w:rFonts w:ascii="Wingdings" w:hAnsi="Wingdings" w:hint="default"/>
      </w:rPr>
    </w:lvl>
    <w:lvl w:ilvl="3" w:tplc="08090001" w:tentative="1">
      <w:start w:val="1"/>
      <w:numFmt w:val="bullet"/>
      <w:lvlText w:val=""/>
      <w:lvlJc w:val="left"/>
      <w:pPr>
        <w:ind w:left="2886" w:hanging="360"/>
      </w:pPr>
      <w:rPr>
        <w:rFonts w:ascii="Symbol" w:hAnsi="Symbol" w:hint="default"/>
      </w:rPr>
    </w:lvl>
    <w:lvl w:ilvl="4" w:tplc="08090003" w:tentative="1">
      <w:start w:val="1"/>
      <w:numFmt w:val="bullet"/>
      <w:lvlText w:val="o"/>
      <w:lvlJc w:val="left"/>
      <w:pPr>
        <w:ind w:left="3606" w:hanging="360"/>
      </w:pPr>
      <w:rPr>
        <w:rFonts w:ascii="Courier New" w:hAnsi="Courier New" w:cs="Courier New" w:hint="default"/>
      </w:rPr>
    </w:lvl>
    <w:lvl w:ilvl="5" w:tplc="08090005" w:tentative="1">
      <w:start w:val="1"/>
      <w:numFmt w:val="bullet"/>
      <w:lvlText w:val=""/>
      <w:lvlJc w:val="left"/>
      <w:pPr>
        <w:ind w:left="4326" w:hanging="360"/>
      </w:pPr>
      <w:rPr>
        <w:rFonts w:ascii="Wingdings" w:hAnsi="Wingdings" w:hint="default"/>
      </w:rPr>
    </w:lvl>
    <w:lvl w:ilvl="6" w:tplc="08090001" w:tentative="1">
      <w:start w:val="1"/>
      <w:numFmt w:val="bullet"/>
      <w:lvlText w:val=""/>
      <w:lvlJc w:val="left"/>
      <w:pPr>
        <w:ind w:left="5046" w:hanging="360"/>
      </w:pPr>
      <w:rPr>
        <w:rFonts w:ascii="Symbol" w:hAnsi="Symbol" w:hint="default"/>
      </w:rPr>
    </w:lvl>
    <w:lvl w:ilvl="7" w:tplc="08090003" w:tentative="1">
      <w:start w:val="1"/>
      <w:numFmt w:val="bullet"/>
      <w:lvlText w:val="o"/>
      <w:lvlJc w:val="left"/>
      <w:pPr>
        <w:ind w:left="5766" w:hanging="360"/>
      </w:pPr>
      <w:rPr>
        <w:rFonts w:ascii="Courier New" w:hAnsi="Courier New" w:cs="Courier New" w:hint="default"/>
      </w:rPr>
    </w:lvl>
    <w:lvl w:ilvl="8" w:tplc="08090005" w:tentative="1">
      <w:start w:val="1"/>
      <w:numFmt w:val="bullet"/>
      <w:lvlText w:val=""/>
      <w:lvlJc w:val="left"/>
      <w:pPr>
        <w:ind w:left="6486" w:hanging="360"/>
      </w:pPr>
      <w:rPr>
        <w:rFonts w:ascii="Wingdings" w:hAnsi="Wingdings" w:hint="default"/>
      </w:rPr>
    </w:lvl>
  </w:abstractNum>
  <w:abstractNum w:abstractNumId="22" w15:restartNumberingAfterBreak="0">
    <w:nsid w:val="23CF6AA3"/>
    <w:multiLevelType w:val="hybridMultilevel"/>
    <w:tmpl w:val="3308499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2A2B5E16"/>
    <w:multiLevelType w:val="multilevel"/>
    <w:tmpl w:val="14A0B0E8"/>
    <w:lvl w:ilvl="0">
      <w:start w:val="1"/>
      <w:numFmt w:val="decimal"/>
      <w:lvlText w:val="%1."/>
      <w:lvlJc w:val="left"/>
      <w:pPr>
        <w:ind w:left="360" w:hanging="360"/>
      </w:pPr>
      <w:rPr>
        <w:rFonts w:hint="default"/>
        <w:b w:val="0"/>
        <w:bCs/>
        <w:sz w:val="20"/>
        <w:szCs w:val="20"/>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4" w15:restartNumberingAfterBreak="0">
    <w:nsid w:val="2A924B36"/>
    <w:multiLevelType w:val="hybridMultilevel"/>
    <w:tmpl w:val="5450F6B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2E8C5FAE"/>
    <w:multiLevelType w:val="hybridMultilevel"/>
    <w:tmpl w:val="3ADA435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30987D16"/>
    <w:multiLevelType w:val="hybridMultilevel"/>
    <w:tmpl w:val="13A4DAE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35431A4B"/>
    <w:multiLevelType w:val="multilevel"/>
    <w:tmpl w:val="694034CE"/>
    <w:lvl w:ilvl="0">
      <w:start w:val="1"/>
      <w:numFmt w:val="upperLetter"/>
      <w:pStyle w:val="AppendixMain"/>
      <w:lvlText w:val="Appendix %1"/>
      <w:lvlJc w:val="left"/>
      <w:pPr>
        <w:ind w:left="360" w:hanging="360"/>
      </w:pPr>
      <w:rPr>
        <w:rFonts w:hint="default"/>
      </w:rPr>
    </w:lvl>
    <w:lvl w:ilvl="1">
      <w:start w:val="1"/>
      <w:numFmt w:val="decimal"/>
      <w:pStyle w:val="AppendixSubheading"/>
      <w:lvlText w:val="%1.%2"/>
      <w:lvlJc w:val="left"/>
      <w:pPr>
        <w:ind w:left="720" w:hanging="720"/>
      </w:pPr>
      <w:rPr>
        <w:rFonts w:hint="default"/>
      </w:rPr>
    </w:lvl>
    <w:lvl w:ilvl="2">
      <w:start w:val="1"/>
      <w:numFmt w:val="decimal"/>
      <w:pStyle w:val="AppendixThird"/>
      <w:lvlText w:val="%1.%2.%3"/>
      <w:lvlJc w:val="left"/>
      <w:pPr>
        <w:ind w:left="1080" w:hanging="108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8" w15:restartNumberingAfterBreak="0">
    <w:nsid w:val="379E720C"/>
    <w:multiLevelType w:val="hybridMultilevel"/>
    <w:tmpl w:val="D17C33D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15:restartNumberingAfterBreak="0">
    <w:nsid w:val="3D214B8D"/>
    <w:multiLevelType w:val="multilevel"/>
    <w:tmpl w:val="9CF01628"/>
    <w:lvl w:ilvl="0">
      <w:start w:val="1"/>
      <w:numFmt w:val="decimal"/>
      <w:pStyle w:val="Heading1"/>
      <w:lvlText w:val="%1."/>
      <w:lvlJc w:val="left"/>
      <w:pPr>
        <w:ind w:left="360" w:hanging="360"/>
      </w:pPr>
    </w:lvl>
    <w:lvl w:ilvl="1">
      <w:start w:val="1"/>
      <w:numFmt w:val="decimal"/>
      <w:pStyle w:val="Heading2"/>
      <w:lvlText w:val="%1.%2."/>
      <w:lvlJc w:val="left"/>
      <w:pPr>
        <w:ind w:left="792" w:hanging="432"/>
      </w:pPr>
    </w:lvl>
    <w:lvl w:ilvl="2">
      <w:start w:val="1"/>
      <w:numFmt w:val="decimal"/>
      <w:pStyle w:val="Heading3"/>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0" w15:restartNumberingAfterBreak="0">
    <w:nsid w:val="411F0023"/>
    <w:multiLevelType w:val="multilevel"/>
    <w:tmpl w:val="7106612C"/>
    <w:lvl w:ilvl="0">
      <w:start w:val="1"/>
      <w:numFmt w:val="decimal"/>
      <w:lvlText w:val="Chapter %1"/>
      <w:lvlJc w:val="left"/>
      <w:pPr>
        <w:tabs>
          <w:tab w:val="num" w:pos="1985"/>
        </w:tabs>
        <w:ind w:left="567" w:hanging="567"/>
      </w:pPr>
      <w:rPr>
        <w:rFonts w:hint="default"/>
      </w:rPr>
    </w:lvl>
    <w:lvl w:ilvl="1">
      <w:start w:val="1"/>
      <w:numFmt w:val="decimal"/>
      <w:lvlText w:val="%1.%2"/>
      <w:lvlJc w:val="left"/>
      <w:pPr>
        <w:tabs>
          <w:tab w:val="num" w:pos="851"/>
        </w:tabs>
        <w:ind w:left="851" w:hanging="851"/>
      </w:pPr>
      <w:rPr>
        <w:rFonts w:hint="default"/>
      </w:rPr>
    </w:lvl>
    <w:lvl w:ilvl="2">
      <w:start w:val="1"/>
      <w:numFmt w:val="decimal"/>
      <w:lvlText w:val="%1.%2.%3"/>
      <w:lvlJc w:val="left"/>
      <w:pPr>
        <w:tabs>
          <w:tab w:val="num" w:pos="1021"/>
        </w:tabs>
        <w:ind w:left="1021" w:hanging="1021"/>
      </w:pPr>
      <w:rPr>
        <w:rFonts w:hint="default"/>
      </w:rPr>
    </w:lvl>
    <w:lvl w:ilvl="3">
      <w:start w:val="1"/>
      <w:numFmt w:val="decimal"/>
      <w:lvlText w:val="%1.%2.%3.%4"/>
      <w:lvlJc w:val="left"/>
      <w:pPr>
        <w:tabs>
          <w:tab w:val="num" w:pos="1134"/>
        </w:tabs>
        <w:ind w:left="1134" w:hanging="1134"/>
      </w:pPr>
      <w:rPr>
        <w:rFonts w:hint="default"/>
      </w:rPr>
    </w:lvl>
    <w:lvl w:ilvl="4">
      <w:start w:val="1"/>
      <w:numFmt w:val="decimal"/>
      <w:lvlText w:val="%1.%2.%3.%4.%5"/>
      <w:lvlJc w:val="left"/>
      <w:pPr>
        <w:tabs>
          <w:tab w:val="num" w:pos="1247"/>
        </w:tabs>
        <w:ind w:left="1247" w:hanging="1247"/>
      </w:pPr>
      <w:rPr>
        <w:rFonts w:hint="default"/>
      </w:rPr>
    </w:lvl>
    <w:lvl w:ilvl="5">
      <w:start w:val="1"/>
      <w:numFmt w:val="decimal"/>
      <w:lvlText w:val="%1.%2.%3.%4.%5.%6"/>
      <w:lvlJc w:val="left"/>
      <w:pPr>
        <w:tabs>
          <w:tab w:val="num" w:pos="1361"/>
        </w:tabs>
        <w:ind w:left="1361" w:hanging="1361"/>
      </w:pPr>
      <w:rPr>
        <w:rFonts w:hint="default"/>
      </w:rPr>
    </w:lvl>
    <w:lvl w:ilvl="6">
      <w:start w:val="1"/>
      <w:numFmt w:val="decimal"/>
      <w:lvlText w:val="%1.%2.%3.%4.%5.%6.%7"/>
      <w:lvlJc w:val="left"/>
      <w:pPr>
        <w:tabs>
          <w:tab w:val="num" w:pos="1474"/>
        </w:tabs>
        <w:ind w:left="1474" w:hanging="1474"/>
      </w:pPr>
      <w:rPr>
        <w:rFonts w:hint="default"/>
      </w:rPr>
    </w:lvl>
    <w:lvl w:ilvl="7">
      <w:start w:val="1"/>
      <w:numFmt w:val="decimal"/>
      <w:lvlText w:val="%1.%2.%3.%4.%5.%6.%7.%8"/>
      <w:lvlJc w:val="left"/>
      <w:pPr>
        <w:tabs>
          <w:tab w:val="num" w:pos="1588"/>
        </w:tabs>
        <w:ind w:left="1588" w:hanging="1588"/>
      </w:pPr>
      <w:rPr>
        <w:rFonts w:hint="default"/>
      </w:rPr>
    </w:lvl>
    <w:lvl w:ilvl="8">
      <w:start w:val="1"/>
      <w:numFmt w:val="decimal"/>
      <w:lvlText w:val="%1.%2.%3.%4.%5.%6.%7.%8.%9"/>
      <w:lvlJc w:val="left"/>
      <w:pPr>
        <w:tabs>
          <w:tab w:val="num" w:pos="1701"/>
        </w:tabs>
        <w:ind w:left="1701" w:hanging="1701"/>
      </w:pPr>
      <w:rPr>
        <w:rFonts w:hint="default"/>
      </w:rPr>
    </w:lvl>
  </w:abstractNum>
  <w:abstractNum w:abstractNumId="31" w15:restartNumberingAfterBreak="0">
    <w:nsid w:val="447D2FCE"/>
    <w:multiLevelType w:val="hybridMultilevel"/>
    <w:tmpl w:val="7A2EC73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4B456A77"/>
    <w:multiLevelType w:val="hybridMultilevel"/>
    <w:tmpl w:val="8AB49D0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3" w15:restartNumberingAfterBreak="0">
    <w:nsid w:val="528630A1"/>
    <w:multiLevelType w:val="multilevel"/>
    <w:tmpl w:val="BEC2D2BA"/>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4" w15:restartNumberingAfterBreak="0">
    <w:nsid w:val="5B725ED1"/>
    <w:multiLevelType w:val="hybridMultilevel"/>
    <w:tmpl w:val="160ACE0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5" w15:restartNumberingAfterBreak="0">
    <w:nsid w:val="5CE87FF7"/>
    <w:multiLevelType w:val="hybridMultilevel"/>
    <w:tmpl w:val="017895F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6" w15:restartNumberingAfterBreak="0">
    <w:nsid w:val="606B33AC"/>
    <w:multiLevelType w:val="multilevel"/>
    <w:tmpl w:val="2834DC30"/>
    <w:lvl w:ilvl="0">
      <w:start w:val="1"/>
      <w:numFmt w:val="bullet"/>
      <w:lvlText w:val=""/>
      <w:lvlJc w:val="left"/>
      <w:pPr>
        <w:ind w:left="726" w:hanging="360"/>
      </w:pPr>
      <w:rPr>
        <w:rFonts w:ascii="Symbol" w:hAnsi="Symbol" w:hint="default"/>
      </w:rPr>
    </w:lvl>
    <w:lvl w:ilvl="1">
      <w:start w:val="1"/>
      <w:numFmt w:val="bullet"/>
      <w:lvlText w:val="o"/>
      <w:lvlJc w:val="left"/>
      <w:pPr>
        <w:ind w:left="1446" w:hanging="360"/>
      </w:pPr>
      <w:rPr>
        <w:rFonts w:ascii="Courier New" w:hAnsi="Courier New" w:cs="Courier New" w:hint="default"/>
      </w:rPr>
    </w:lvl>
    <w:lvl w:ilvl="2">
      <w:start w:val="1"/>
      <w:numFmt w:val="bullet"/>
      <w:lvlText w:val=""/>
      <w:lvlJc w:val="left"/>
      <w:pPr>
        <w:ind w:left="2166" w:hanging="360"/>
      </w:pPr>
      <w:rPr>
        <w:rFonts w:ascii="Wingdings" w:hAnsi="Wingdings" w:hint="default"/>
      </w:rPr>
    </w:lvl>
    <w:lvl w:ilvl="3">
      <w:start w:val="1"/>
      <w:numFmt w:val="bullet"/>
      <w:lvlText w:val=""/>
      <w:lvlJc w:val="left"/>
      <w:pPr>
        <w:ind w:left="2886" w:hanging="360"/>
      </w:pPr>
      <w:rPr>
        <w:rFonts w:ascii="Symbol" w:hAnsi="Symbol" w:hint="default"/>
      </w:rPr>
    </w:lvl>
    <w:lvl w:ilvl="4">
      <w:start w:val="1"/>
      <w:numFmt w:val="bullet"/>
      <w:lvlText w:val="o"/>
      <w:lvlJc w:val="left"/>
      <w:pPr>
        <w:ind w:left="3606" w:hanging="360"/>
      </w:pPr>
      <w:rPr>
        <w:rFonts w:ascii="Courier New" w:hAnsi="Courier New" w:cs="Courier New" w:hint="default"/>
      </w:rPr>
    </w:lvl>
    <w:lvl w:ilvl="5">
      <w:start w:val="1"/>
      <w:numFmt w:val="bullet"/>
      <w:lvlText w:val=""/>
      <w:lvlJc w:val="left"/>
      <w:pPr>
        <w:ind w:left="4326" w:hanging="360"/>
      </w:pPr>
      <w:rPr>
        <w:rFonts w:ascii="Wingdings" w:hAnsi="Wingdings" w:hint="default"/>
      </w:rPr>
    </w:lvl>
    <w:lvl w:ilvl="6">
      <w:start w:val="1"/>
      <w:numFmt w:val="bullet"/>
      <w:lvlText w:val=""/>
      <w:lvlJc w:val="left"/>
      <w:pPr>
        <w:ind w:left="5046" w:hanging="360"/>
      </w:pPr>
      <w:rPr>
        <w:rFonts w:ascii="Symbol" w:hAnsi="Symbol" w:hint="default"/>
      </w:rPr>
    </w:lvl>
    <w:lvl w:ilvl="7">
      <w:start w:val="1"/>
      <w:numFmt w:val="bullet"/>
      <w:lvlText w:val="o"/>
      <w:lvlJc w:val="left"/>
      <w:pPr>
        <w:ind w:left="5766" w:hanging="360"/>
      </w:pPr>
      <w:rPr>
        <w:rFonts w:ascii="Courier New" w:hAnsi="Courier New" w:cs="Courier New" w:hint="default"/>
      </w:rPr>
    </w:lvl>
    <w:lvl w:ilvl="8">
      <w:start w:val="1"/>
      <w:numFmt w:val="bullet"/>
      <w:lvlText w:val=""/>
      <w:lvlJc w:val="left"/>
      <w:pPr>
        <w:ind w:left="6486" w:hanging="360"/>
      </w:pPr>
      <w:rPr>
        <w:rFonts w:ascii="Wingdings" w:hAnsi="Wingdings" w:hint="default"/>
      </w:rPr>
    </w:lvl>
  </w:abstractNum>
  <w:abstractNum w:abstractNumId="37" w15:restartNumberingAfterBreak="0">
    <w:nsid w:val="76032D2D"/>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8" w15:restartNumberingAfterBreak="0">
    <w:nsid w:val="7F012207"/>
    <w:multiLevelType w:val="hybridMultilevel"/>
    <w:tmpl w:val="44225AEE"/>
    <w:lvl w:ilvl="0" w:tplc="1264DD5C">
      <w:start w:val="1"/>
      <w:numFmt w:val="decimal"/>
      <w:lvlText w:val="%1."/>
      <w:lvlJc w:val="left"/>
      <w:pPr>
        <w:tabs>
          <w:tab w:val="num" w:pos="720"/>
        </w:tabs>
        <w:ind w:left="720" w:hanging="360"/>
      </w:pPr>
    </w:lvl>
    <w:lvl w:ilvl="1" w:tplc="B9E871E4" w:tentative="1">
      <w:start w:val="1"/>
      <w:numFmt w:val="lowerLetter"/>
      <w:lvlText w:val="%2."/>
      <w:lvlJc w:val="left"/>
      <w:pPr>
        <w:tabs>
          <w:tab w:val="num" w:pos="1440"/>
        </w:tabs>
        <w:ind w:left="1440" w:hanging="360"/>
      </w:pPr>
    </w:lvl>
    <w:lvl w:ilvl="2" w:tplc="A73AFF8A" w:tentative="1">
      <w:start w:val="1"/>
      <w:numFmt w:val="lowerRoman"/>
      <w:lvlText w:val="%3."/>
      <w:lvlJc w:val="right"/>
      <w:pPr>
        <w:tabs>
          <w:tab w:val="num" w:pos="2160"/>
        </w:tabs>
        <w:ind w:left="2160" w:hanging="180"/>
      </w:pPr>
    </w:lvl>
    <w:lvl w:ilvl="3" w:tplc="1376F250" w:tentative="1">
      <w:start w:val="1"/>
      <w:numFmt w:val="decimal"/>
      <w:lvlText w:val="%4."/>
      <w:lvlJc w:val="left"/>
      <w:pPr>
        <w:tabs>
          <w:tab w:val="num" w:pos="2880"/>
        </w:tabs>
        <w:ind w:left="2880" w:hanging="360"/>
      </w:pPr>
    </w:lvl>
    <w:lvl w:ilvl="4" w:tplc="A2484836" w:tentative="1">
      <w:start w:val="1"/>
      <w:numFmt w:val="lowerLetter"/>
      <w:lvlText w:val="%5."/>
      <w:lvlJc w:val="left"/>
      <w:pPr>
        <w:tabs>
          <w:tab w:val="num" w:pos="3600"/>
        </w:tabs>
        <w:ind w:left="3600" w:hanging="360"/>
      </w:pPr>
    </w:lvl>
    <w:lvl w:ilvl="5" w:tplc="9E6E8E1E" w:tentative="1">
      <w:start w:val="1"/>
      <w:numFmt w:val="lowerRoman"/>
      <w:lvlText w:val="%6."/>
      <w:lvlJc w:val="right"/>
      <w:pPr>
        <w:tabs>
          <w:tab w:val="num" w:pos="4320"/>
        </w:tabs>
        <w:ind w:left="4320" w:hanging="180"/>
      </w:pPr>
    </w:lvl>
    <w:lvl w:ilvl="6" w:tplc="919ECABA" w:tentative="1">
      <w:start w:val="1"/>
      <w:numFmt w:val="decimal"/>
      <w:lvlText w:val="%7."/>
      <w:lvlJc w:val="left"/>
      <w:pPr>
        <w:tabs>
          <w:tab w:val="num" w:pos="5040"/>
        </w:tabs>
        <w:ind w:left="5040" w:hanging="360"/>
      </w:pPr>
    </w:lvl>
    <w:lvl w:ilvl="7" w:tplc="BD32B9C2" w:tentative="1">
      <w:start w:val="1"/>
      <w:numFmt w:val="lowerLetter"/>
      <w:lvlText w:val="%8."/>
      <w:lvlJc w:val="left"/>
      <w:pPr>
        <w:tabs>
          <w:tab w:val="num" w:pos="5760"/>
        </w:tabs>
        <w:ind w:left="5760" w:hanging="360"/>
      </w:pPr>
    </w:lvl>
    <w:lvl w:ilvl="8" w:tplc="F28C9B4C" w:tentative="1">
      <w:start w:val="1"/>
      <w:numFmt w:val="lowerRoman"/>
      <w:lvlText w:val="%9."/>
      <w:lvlJc w:val="right"/>
      <w:pPr>
        <w:tabs>
          <w:tab w:val="num" w:pos="6480"/>
        </w:tabs>
        <w:ind w:left="6480" w:hanging="180"/>
      </w:pPr>
    </w:lvl>
  </w:abstractNum>
  <w:num w:numId="1">
    <w:abstractNumId w:val="9"/>
  </w:num>
  <w:num w:numId="2">
    <w:abstractNumId w:val="18"/>
  </w:num>
  <w:num w:numId="3">
    <w:abstractNumId w:val="33"/>
  </w:num>
  <w:num w:numId="4">
    <w:abstractNumId w:val="29"/>
  </w:num>
  <w:num w:numId="5">
    <w:abstractNumId w:val="29"/>
  </w:num>
  <w:num w:numId="6">
    <w:abstractNumId w:val="30"/>
  </w:num>
  <w:num w:numId="7">
    <w:abstractNumId w:val="17"/>
  </w:num>
  <w:num w:numId="8">
    <w:abstractNumId w:val="27"/>
  </w:num>
  <w:num w:numId="9">
    <w:abstractNumId w:val="2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8"/>
  </w:num>
  <w:num w:numId="11">
    <w:abstractNumId w:val="7"/>
  </w:num>
  <w:num w:numId="12">
    <w:abstractNumId w:val="6"/>
  </w:num>
  <w:num w:numId="13">
    <w:abstractNumId w:val="5"/>
  </w:num>
  <w:num w:numId="14">
    <w:abstractNumId w:val="4"/>
  </w:num>
  <w:num w:numId="15">
    <w:abstractNumId w:val="12"/>
  </w:num>
  <w:num w:numId="16">
    <w:abstractNumId w:val="3"/>
  </w:num>
  <w:num w:numId="17">
    <w:abstractNumId w:val="2"/>
  </w:num>
  <w:num w:numId="18">
    <w:abstractNumId w:val="1"/>
  </w:num>
  <w:num w:numId="19">
    <w:abstractNumId w:val="0"/>
  </w:num>
  <w:num w:numId="20">
    <w:abstractNumId w:val="24"/>
  </w:num>
  <w:num w:numId="21">
    <w:abstractNumId w:val="11"/>
  </w:num>
  <w:num w:numId="22">
    <w:abstractNumId w:val="38"/>
  </w:num>
  <w:num w:numId="23">
    <w:abstractNumId w:val="37"/>
  </w:num>
  <w:num w:numId="24">
    <w:abstractNumId w:val="14"/>
  </w:num>
  <w:num w:numId="25">
    <w:abstractNumId w:val="22"/>
  </w:num>
  <w:num w:numId="26">
    <w:abstractNumId w:val="23"/>
  </w:num>
  <w:num w:numId="27">
    <w:abstractNumId w:val="34"/>
  </w:num>
  <w:num w:numId="28">
    <w:abstractNumId w:val="2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19"/>
  </w:num>
  <w:num w:numId="30">
    <w:abstractNumId w:val="35"/>
  </w:num>
  <w:num w:numId="31">
    <w:abstractNumId w:val="20"/>
  </w:num>
  <w:num w:numId="32">
    <w:abstractNumId w:val="13"/>
  </w:num>
  <w:num w:numId="33">
    <w:abstractNumId w:val="21"/>
  </w:num>
  <w:num w:numId="34">
    <w:abstractNumId w:val="36"/>
  </w:num>
  <w:num w:numId="35">
    <w:abstractNumId w:val="15"/>
  </w:num>
  <w:num w:numId="36">
    <w:abstractNumId w:val="25"/>
  </w:num>
  <w:num w:numId="37">
    <w:abstractNumId w:val="16"/>
  </w:num>
  <w:num w:numId="38">
    <w:abstractNumId w:val="32"/>
  </w:num>
  <w:num w:numId="39">
    <w:abstractNumId w:val="31"/>
  </w:num>
  <w:num w:numId="40">
    <w:abstractNumId w:val="10"/>
  </w:num>
  <w:num w:numId="41">
    <w:abstractNumId w:val="26"/>
  </w:num>
  <w:num w:numId="42">
    <w:abstractNumId w:val="2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RC">
    <w15:presenceInfo w15:providerId="None" w15:userId="SRC"/>
  </w15:person>
  <w15:person w15:author="Grant, Jon [BSD] - PSY">
    <w15:presenceInfo w15:providerId="AD" w15:userId="S-1-5-21-2440348786-2961800785-2942754262-5254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bordersDoNotSurroundHeader/>
  <w:bordersDoNotSurroundFooter/>
  <w:proofState w:spelling="clean"/>
  <w:trackRevisions/>
  <w:defaultTabStop w:val="720"/>
  <w:doNotShadeFormData/>
  <w:characterSpacingControl w:val="compressPunctuation"/>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Psychiatric Res&lt;/Style&gt;&lt;LeftDelim&gt;{&lt;/LeftDelim&gt;&lt;RightDelim&gt;}&lt;/RightDelim&gt;&lt;FontName&gt;Arial&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ztt5tva9xzt2xerwstv9eenst5x9tafxe5z&quot;&gt;Thesis_EndNote-Library&lt;record-ids&gt;&lt;item&gt;21&lt;/item&gt;&lt;item&gt;35&lt;/item&gt;&lt;item&gt;39&lt;/item&gt;&lt;item&gt;50&lt;/item&gt;&lt;item&gt;80&lt;/item&gt;&lt;item&gt;81&lt;/item&gt;&lt;item&gt;82&lt;/item&gt;&lt;item&gt;180&lt;/item&gt;&lt;item&gt;181&lt;/item&gt;&lt;item&gt;182&lt;/item&gt;&lt;item&gt;184&lt;/item&gt;&lt;item&gt;185&lt;/item&gt;&lt;item&gt;186&lt;/item&gt;&lt;item&gt;187&lt;/item&gt;&lt;item&gt;188&lt;/item&gt;&lt;item&gt;190&lt;/item&gt;&lt;item&gt;191&lt;/item&gt;&lt;item&gt;192&lt;/item&gt;&lt;item&gt;193&lt;/item&gt;&lt;item&gt;194&lt;/item&gt;&lt;item&gt;195&lt;/item&gt;&lt;item&gt;196&lt;/item&gt;&lt;item&gt;197&lt;/item&gt;&lt;item&gt;198&lt;/item&gt;&lt;item&gt;199&lt;/item&gt;&lt;item&gt;200&lt;/item&gt;&lt;item&gt;201&lt;/item&gt;&lt;item&gt;202&lt;/item&gt;&lt;item&gt;203&lt;/item&gt;&lt;item&gt;204&lt;/item&gt;&lt;item&gt;207&lt;/item&gt;&lt;item&gt;208&lt;/item&gt;&lt;item&gt;209&lt;/item&gt;&lt;item&gt;210&lt;/item&gt;&lt;item&gt;211&lt;/item&gt;&lt;item&gt;212&lt;/item&gt;&lt;item&gt;213&lt;/item&gt;&lt;item&gt;215&lt;/item&gt;&lt;item&gt;216&lt;/item&gt;&lt;item&gt;217&lt;/item&gt;&lt;item&gt;218&lt;/item&gt;&lt;item&gt;219&lt;/item&gt;&lt;item&gt;220&lt;/item&gt;&lt;item&gt;221&lt;/item&gt;&lt;item&gt;222&lt;/item&gt;&lt;item&gt;223&lt;/item&gt;&lt;item&gt;224&lt;/item&gt;&lt;item&gt;225&lt;/item&gt;&lt;item&gt;238&lt;/item&gt;&lt;/record-ids&gt;&lt;/item&gt;&lt;/Libraries&gt;"/>
  </w:docVars>
  <w:rsids>
    <w:rsidRoot w:val="00E36423"/>
    <w:rsid w:val="00001328"/>
    <w:rsid w:val="00004DED"/>
    <w:rsid w:val="00007518"/>
    <w:rsid w:val="000079BE"/>
    <w:rsid w:val="00026E0B"/>
    <w:rsid w:val="00027030"/>
    <w:rsid w:val="0003107B"/>
    <w:rsid w:val="00034FC2"/>
    <w:rsid w:val="00036D1B"/>
    <w:rsid w:val="00041963"/>
    <w:rsid w:val="0004474A"/>
    <w:rsid w:val="00045ACE"/>
    <w:rsid w:val="000461B4"/>
    <w:rsid w:val="00047435"/>
    <w:rsid w:val="00052438"/>
    <w:rsid w:val="000533A2"/>
    <w:rsid w:val="000610B5"/>
    <w:rsid w:val="0006163D"/>
    <w:rsid w:val="00061FD3"/>
    <w:rsid w:val="0006446D"/>
    <w:rsid w:val="00066E2F"/>
    <w:rsid w:val="00067B9F"/>
    <w:rsid w:val="00071F15"/>
    <w:rsid w:val="000741DE"/>
    <w:rsid w:val="0007725E"/>
    <w:rsid w:val="00080E9E"/>
    <w:rsid w:val="0008217A"/>
    <w:rsid w:val="00086F9F"/>
    <w:rsid w:val="00087CC2"/>
    <w:rsid w:val="0009374A"/>
    <w:rsid w:val="000A5048"/>
    <w:rsid w:val="000A6900"/>
    <w:rsid w:val="000A6B6A"/>
    <w:rsid w:val="000A7718"/>
    <w:rsid w:val="000B416A"/>
    <w:rsid w:val="000B52B7"/>
    <w:rsid w:val="000B665C"/>
    <w:rsid w:val="000C0BD9"/>
    <w:rsid w:val="000C30A8"/>
    <w:rsid w:val="000C3B54"/>
    <w:rsid w:val="000C4C2E"/>
    <w:rsid w:val="000C531E"/>
    <w:rsid w:val="000C7059"/>
    <w:rsid w:val="000D2BE7"/>
    <w:rsid w:val="000E07C7"/>
    <w:rsid w:val="000E1711"/>
    <w:rsid w:val="000E4018"/>
    <w:rsid w:val="000F2C0D"/>
    <w:rsid w:val="000F5B7F"/>
    <w:rsid w:val="000F6C1E"/>
    <w:rsid w:val="001031E1"/>
    <w:rsid w:val="00103865"/>
    <w:rsid w:val="001048EF"/>
    <w:rsid w:val="00105B3B"/>
    <w:rsid w:val="00105DE3"/>
    <w:rsid w:val="001112FD"/>
    <w:rsid w:val="00111552"/>
    <w:rsid w:val="0011370F"/>
    <w:rsid w:val="00113857"/>
    <w:rsid w:val="0011694D"/>
    <w:rsid w:val="00116FE8"/>
    <w:rsid w:val="00123924"/>
    <w:rsid w:val="00124F5B"/>
    <w:rsid w:val="001251D6"/>
    <w:rsid w:val="0014185D"/>
    <w:rsid w:val="001534C7"/>
    <w:rsid w:val="001541F5"/>
    <w:rsid w:val="00154ED6"/>
    <w:rsid w:val="0017110C"/>
    <w:rsid w:val="00173182"/>
    <w:rsid w:val="00182EE0"/>
    <w:rsid w:val="00184AE4"/>
    <w:rsid w:val="00184D31"/>
    <w:rsid w:val="00191DAB"/>
    <w:rsid w:val="001924EC"/>
    <w:rsid w:val="001940B8"/>
    <w:rsid w:val="00197C81"/>
    <w:rsid w:val="001A0E9A"/>
    <w:rsid w:val="001A28B8"/>
    <w:rsid w:val="001A2B01"/>
    <w:rsid w:val="001A2BB1"/>
    <w:rsid w:val="001C12E0"/>
    <w:rsid w:val="001C2C1D"/>
    <w:rsid w:val="001C353B"/>
    <w:rsid w:val="001C5AB5"/>
    <w:rsid w:val="001D0D6B"/>
    <w:rsid w:val="001D1358"/>
    <w:rsid w:val="001D1C2A"/>
    <w:rsid w:val="001D2DF8"/>
    <w:rsid w:val="001D2F7F"/>
    <w:rsid w:val="001D521D"/>
    <w:rsid w:val="001E5467"/>
    <w:rsid w:val="001E6DAC"/>
    <w:rsid w:val="001F01B2"/>
    <w:rsid w:val="001F2EFF"/>
    <w:rsid w:val="001F2FC4"/>
    <w:rsid w:val="001F4A91"/>
    <w:rsid w:val="001F7A53"/>
    <w:rsid w:val="002053FD"/>
    <w:rsid w:val="00207466"/>
    <w:rsid w:val="00210D2A"/>
    <w:rsid w:val="002226E8"/>
    <w:rsid w:val="00222A15"/>
    <w:rsid w:val="0022754F"/>
    <w:rsid w:val="00233042"/>
    <w:rsid w:val="0023707A"/>
    <w:rsid w:val="002403EE"/>
    <w:rsid w:val="00243D43"/>
    <w:rsid w:val="00245688"/>
    <w:rsid w:val="00246CFD"/>
    <w:rsid w:val="00251308"/>
    <w:rsid w:val="002543EB"/>
    <w:rsid w:val="0025485A"/>
    <w:rsid w:val="0025522D"/>
    <w:rsid w:val="002553DA"/>
    <w:rsid w:val="00255CAF"/>
    <w:rsid w:val="00255D86"/>
    <w:rsid w:val="00260131"/>
    <w:rsid w:val="00261845"/>
    <w:rsid w:val="00261D64"/>
    <w:rsid w:val="00264DC3"/>
    <w:rsid w:val="00266302"/>
    <w:rsid w:val="0026637C"/>
    <w:rsid w:val="00276362"/>
    <w:rsid w:val="00276E7C"/>
    <w:rsid w:val="00277E84"/>
    <w:rsid w:val="00280F38"/>
    <w:rsid w:val="00284F44"/>
    <w:rsid w:val="00285C96"/>
    <w:rsid w:val="00291064"/>
    <w:rsid w:val="00297A28"/>
    <w:rsid w:val="002A0305"/>
    <w:rsid w:val="002A1B1E"/>
    <w:rsid w:val="002A4315"/>
    <w:rsid w:val="002B0C8C"/>
    <w:rsid w:val="002B4C95"/>
    <w:rsid w:val="002B7B1C"/>
    <w:rsid w:val="002C617F"/>
    <w:rsid w:val="002C77FF"/>
    <w:rsid w:val="002D112D"/>
    <w:rsid w:val="002D1BCD"/>
    <w:rsid w:val="002D2007"/>
    <w:rsid w:val="002D3DAD"/>
    <w:rsid w:val="002D6491"/>
    <w:rsid w:val="002E03B7"/>
    <w:rsid w:val="002E3070"/>
    <w:rsid w:val="002F6644"/>
    <w:rsid w:val="00312D68"/>
    <w:rsid w:val="003143A2"/>
    <w:rsid w:val="003146D8"/>
    <w:rsid w:val="00317A89"/>
    <w:rsid w:val="00322DC9"/>
    <w:rsid w:val="00325652"/>
    <w:rsid w:val="003264E2"/>
    <w:rsid w:val="00326D83"/>
    <w:rsid w:val="003367FB"/>
    <w:rsid w:val="00340890"/>
    <w:rsid w:val="0035401E"/>
    <w:rsid w:val="003575AE"/>
    <w:rsid w:val="00364DA3"/>
    <w:rsid w:val="003672E7"/>
    <w:rsid w:val="00367C50"/>
    <w:rsid w:val="00370FA4"/>
    <w:rsid w:val="00371EC5"/>
    <w:rsid w:val="003740F6"/>
    <w:rsid w:val="00374CA0"/>
    <w:rsid w:val="003821F3"/>
    <w:rsid w:val="0038279B"/>
    <w:rsid w:val="00390F11"/>
    <w:rsid w:val="0039147C"/>
    <w:rsid w:val="0039164B"/>
    <w:rsid w:val="003A2B11"/>
    <w:rsid w:val="003A448C"/>
    <w:rsid w:val="003A4D8A"/>
    <w:rsid w:val="003B3690"/>
    <w:rsid w:val="003B6F6A"/>
    <w:rsid w:val="003B7959"/>
    <w:rsid w:val="003C1D8F"/>
    <w:rsid w:val="003C23D0"/>
    <w:rsid w:val="003C3F74"/>
    <w:rsid w:val="003C5314"/>
    <w:rsid w:val="003D1A4F"/>
    <w:rsid w:val="003D2511"/>
    <w:rsid w:val="003D6218"/>
    <w:rsid w:val="003E177A"/>
    <w:rsid w:val="003E4EB3"/>
    <w:rsid w:val="003E5D39"/>
    <w:rsid w:val="003E614C"/>
    <w:rsid w:val="003F0F5E"/>
    <w:rsid w:val="003F422F"/>
    <w:rsid w:val="003F7670"/>
    <w:rsid w:val="0040214C"/>
    <w:rsid w:val="004035C2"/>
    <w:rsid w:val="00404B06"/>
    <w:rsid w:val="004100C7"/>
    <w:rsid w:val="004103E6"/>
    <w:rsid w:val="00411547"/>
    <w:rsid w:val="00415FB1"/>
    <w:rsid w:val="00417D8A"/>
    <w:rsid w:val="00420024"/>
    <w:rsid w:val="004315D9"/>
    <w:rsid w:val="00433486"/>
    <w:rsid w:val="00433B7F"/>
    <w:rsid w:val="00434238"/>
    <w:rsid w:val="004415FA"/>
    <w:rsid w:val="004437F8"/>
    <w:rsid w:val="00445B60"/>
    <w:rsid w:val="004464AA"/>
    <w:rsid w:val="00446716"/>
    <w:rsid w:val="00451CF8"/>
    <w:rsid w:val="00453728"/>
    <w:rsid w:val="004645BE"/>
    <w:rsid w:val="00470781"/>
    <w:rsid w:val="004725D3"/>
    <w:rsid w:val="00473BD3"/>
    <w:rsid w:val="004755F6"/>
    <w:rsid w:val="00475FF4"/>
    <w:rsid w:val="00477CD6"/>
    <w:rsid w:val="004834B3"/>
    <w:rsid w:val="00485285"/>
    <w:rsid w:val="00486414"/>
    <w:rsid w:val="004959EC"/>
    <w:rsid w:val="0049765E"/>
    <w:rsid w:val="00497DCE"/>
    <w:rsid w:val="004A17B2"/>
    <w:rsid w:val="004A446F"/>
    <w:rsid w:val="004A6B71"/>
    <w:rsid w:val="004A717A"/>
    <w:rsid w:val="004A7D09"/>
    <w:rsid w:val="004B3004"/>
    <w:rsid w:val="004B6FAF"/>
    <w:rsid w:val="004B7D4F"/>
    <w:rsid w:val="004C1130"/>
    <w:rsid w:val="004C1B9F"/>
    <w:rsid w:val="004C2CC4"/>
    <w:rsid w:val="004C2D63"/>
    <w:rsid w:val="004C3564"/>
    <w:rsid w:val="004C45E0"/>
    <w:rsid w:val="004C742C"/>
    <w:rsid w:val="004D0142"/>
    <w:rsid w:val="004D0393"/>
    <w:rsid w:val="004D39F8"/>
    <w:rsid w:val="004D56B7"/>
    <w:rsid w:val="004D5E94"/>
    <w:rsid w:val="004D6176"/>
    <w:rsid w:val="004D6C55"/>
    <w:rsid w:val="004D7963"/>
    <w:rsid w:val="004E3AC4"/>
    <w:rsid w:val="004E3AEF"/>
    <w:rsid w:val="004E7A66"/>
    <w:rsid w:val="004F2CEF"/>
    <w:rsid w:val="004F3F7E"/>
    <w:rsid w:val="005023BA"/>
    <w:rsid w:val="005078E9"/>
    <w:rsid w:val="00513090"/>
    <w:rsid w:val="005166E3"/>
    <w:rsid w:val="00522855"/>
    <w:rsid w:val="00523204"/>
    <w:rsid w:val="00527A7E"/>
    <w:rsid w:val="00532375"/>
    <w:rsid w:val="00534DD9"/>
    <w:rsid w:val="00536971"/>
    <w:rsid w:val="00537294"/>
    <w:rsid w:val="00546B62"/>
    <w:rsid w:val="00550940"/>
    <w:rsid w:val="00551626"/>
    <w:rsid w:val="00551B02"/>
    <w:rsid w:val="005522FE"/>
    <w:rsid w:val="00552314"/>
    <w:rsid w:val="005616E7"/>
    <w:rsid w:val="005626A5"/>
    <w:rsid w:val="00562DE8"/>
    <w:rsid w:val="005720B6"/>
    <w:rsid w:val="005755A7"/>
    <w:rsid w:val="00587E90"/>
    <w:rsid w:val="005922FE"/>
    <w:rsid w:val="00592918"/>
    <w:rsid w:val="0059730E"/>
    <w:rsid w:val="00597A23"/>
    <w:rsid w:val="005A2560"/>
    <w:rsid w:val="005A26B9"/>
    <w:rsid w:val="005B11D3"/>
    <w:rsid w:val="005B2C0C"/>
    <w:rsid w:val="005C014D"/>
    <w:rsid w:val="005C0CFA"/>
    <w:rsid w:val="005D5C90"/>
    <w:rsid w:val="005E351D"/>
    <w:rsid w:val="005E3956"/>
    <w:rsid w:val="005E3A58"/>
    <w:rsid w:val="005E4E57"/>
    <w:rsid w:val="005F3B5C"/>
    <w:rsid w:val="005F4DF1"/>
    <w:rsid w:val="005F4EF2"/>
    <w:rsid w:val="005F6ECF"/>
    <w:rsid w:val="005F6F8D"/>
    <w:rsid w:val="005F7775"/>
    <w:rsid w:val="0060379E"/>
    <w:rsid w:val="00612295"/>
    <w:rsid w:val="006123D3"/>
    <w:rsid w:val="00612C8B"/>
    <w:rsid w:val="00617112"/>
    <w:rsid w:val="00617B31"/>
    <w:rsid w:val="00631907"/>
    <w:rsid w:val="00634E99"/>
    <w:rsid w:val="00642D44"/>
    <w:rsid w:val="006434C3"/>
    <w:rsid w:val="006436C5"/>
    <w:rsid w:val="00646DAA"/>
    <w:rsid w:val="00651CDB"/>
    <w:rsid w:val="006573B8"/>
    <w:rsid w:val="00661A44"/>
    <w:rsid w:val="00661CF8"/>
    <w:rsid w:val="00662952"/>
    <w:rsid w:val="00666E70"/>
    <w:rsid w:val="006673F1"/>
    <w:rsid w:val="00670409"/>
    <w:rsid w:val="0067082B"/>
    <w:rsid w:val="006750A1"/>
    <w:rsid w:val="0067536C"/>
    <w:rsid w:val="00680651"/>
    <w:rsid w:val="00680B38"/>
    <w:rsid w:val="00680B47"/>
    <w:rsid w:val="00684575"/>
    <w:rsid w:val="0069319A"/>
    <w:rsid w:val="00696253"/>
    <w:rsid w:val="006A013A"/>
    <w:rsid w:val="006A055B"/>
    <w:rsid w:val="006A26CD"/>
    <w:rsid w:val="006A2B26"/>
    <w:rsid w:val="006A44DC"/>
    <w:rsid w:val="006A46A1"/>
    <w:rsid w:val="006A4919"/>
    <w:rsid w:val="006A4AB9"/>
    <w:rsid w:val="006B227F"/>
    <w:rsid w:val="006B2ECE"/>
    <w:rsid w:val="006B470B"/>
    <w:rsid w:val="006B5B90"/>
    <w:rsid w:val="006B73BF"/>
    <w:rsid w:val="006C0957"/>
    <w:rsid w:val="006C0CBA"/>
    <w:rsid w:val="006C3892"/>
    <w:rsid w:val="006C74A0"/>
    <w:rsid w:val="006D127D"/>
    <w:rsid w:val="006E18CF"/>
    <w:rsid w:val="006E25B2"/>
    <w:rsid w:val="006E2C88"/>
    <w:rsid w:val="006E3B28"/>
    <w:rsid w:val="0070118C"/>
    <w:rsid w:val="0070540B"/>
    <w:rsid w:val="00705966"/>
    <w:rsid w:val="00710022"/>
    <w:rsid w:val="00712201"/>
    <w:rsid w:val="00713CF7"/>
    <w:rsid w:val="00715AD2"/>
    <w:rsid w:val="00723EF6"/>
    <w:rsid w:val="007267EE"/>
    <w:rsid w:val="0072794B"/>
    <w:rsid w:val="00730730"/>
    <w:rsid w:val="00731CB1"/>
    <w:rsid w:val="007332D9"/>
    <w:rsid w:val="00733529"/>
    <w:rsid w:val="00733647"/>
    <w:rsid w:val="00735194"/>
    <w:rsid w:val="007373C0"/>
    <w:rsid w:val="00737F94"/>
    <w:rsid w:val="007424A4"/>
    <w:rsid w:val="00744FA8"/>
    <w:rsid w:val="007515F9"/>
    <w:rsid w:val="007531C1"/>
    <w:rsid w:val="00765031"/>
    <w:rsid w:val="00771D4B"/>
    <w:rsid w:val="007735C0"/>
    <w:rsid w:val="00774364"/>
    <w:rsid w:val="007757E5"/>
    <w:rsid w:val="00781CDF"/>
    <w:rsid w:val="00785210"/>
    <w:rsid w:val="00794F6D"/>
    <w:rsid w:val="007A349A"/>
    <w:rsid w:val="007A3675"/>
    <w:rsid w:val="007A453B"/>
    <w:rsid w:val="007A46BF"/>
    <w:rsid w:val="007A5A42"/>
    <w:rsid w:val="007A5CF4"/>
    <w:rsid w:val="007A6228"/>
    <w:rsid w:val="007B02F0"/>
    <w:rsid w:val="007B2936"/>
    <w:rsid w:val="007B3188"/>
    <w:rsid w:val="007B47DB"/>
    <w:rsid w:val="007B6CC9"/>
    <w:rsid w:val="007B7325"/>
    <w:rsid w:val="007C0D6E"/>
    <w:rsid w:val="007C6D70"/>
    <w:rsid w:val="007D1E86"/>
    <w:rsid w:val="007D27AB"/>
    <w:rsid w:val="007D3087"/>
    <w:rsid w:val="007D3C5B"/>
    <w:rsid w:val="007D489B"/>
    <w:rsid w:val="007D78E5"/>
    <w:rsid w:val="007E1E83"/>
    <w:rsid w:val="007E39DB"/>
    <w:rsid w:val="007E77A4"/>
    <w:rsid w:val="007F0DCE"/>
    <w:rsid w:val="007F0FEE"/>
    <w:rsid w:val="007F19CC"/>
    <w:rsid w:val="007F3059"/>
    <w:rsid w:val="007F5D28"/>
    <w:rsid w:val="00801BE7"/>
    <w:rsid w:val="00803E38"/>
    <w:rsid w:val="00806599"/>
    <w:rsid w:val="00807A06"/>
    <w:rsid w:val="008142BF"/>
    <w:rsid w:val="00815C76"/>
    <w:rsid w:val="00821E2F"/>
    <w:rsid w:val="008239A8"/>
    <w:rsid w:val="00825748"/>
    <w:rsid w:val="008307DF"/>
    <w:rsid w:val="008330F4"/>
    <w:rsid w:val="008339F9"/>
    <w:rsid w:val="00833EFB"/>
    <w:rsid w:val="00834D1E"/>
    <w:rsid w:val="008404B9"/>
    <w:rsid w:val="008422D3"/>
    <w:rsid w:val="00842779"/>
    <w:rsid w:val="00847929"/>
    <w:rsid w:val="008523D7"/>
    <w:rsid w:val="00852CD1"/>
    <w:rsid w:val="008544A2"/>
    <w:rsid w:val="00857342"/>
    <w:rsid w:val="00862E58"/>
    <w:rsid w:val="00865E59"/>
    <w:rsid w:val="00872E51"/>
    <w:rsid w:val="00875807"/>
    <w:rsid w:val="008813EB"/>
    <w:rsid w:val="00885167"/>
    <w:rsid w:val="00885B0A"/>
    <w:rsid w:val="00886CF3"/>
    <w:rsid w:val="00890436"/>
    <w:rsid w:val="0089087A"/>
    <w:rsid w:val="00891A42"/>
    <w:rsid w:val="00895977"/>
    <w:rsid w:val="00895ABE"/>
    <w:rsid w:val="00897EF0"/>
    <w:rsid w:val="008A344E"/>
    <w:rsid w:val="008A606D"/>
    <w:rsid w:val="008B0718"/>
    <w:rsid w:val="008B3E4B"/>
    <w:rsid w:val="008B5BAD"/>
    <w:rsid w:val="008B64D8"/>
    <w:rsid w:val="008C0F52"/>
    <w:rsid w:val="008C3B83"/>
    <w:rsid w:val="008C48BA"/>
    <w:rsid w:val="008C6B43"/>
    <w:rsid w:val="008D0A35"/>
    <w:rsid w:val="008D7E56"/>
    <w:rsid w:val="008E00F3"/>
    <w:rsid w:val="008E1986"/>
    <w:rsid w:val="008E1A82"/>
    <w:rsid w:val="008E7282"/>
    <w:rsid w:val="008E72C3"/>
    <w:rsid w:val="00903F16"/>
    <w:rsid w:val="00912CE2"/>
    <w:rsid w:val="009228A3"/>
    <w:rsid w:val="00924538"/>
    <w:rsid w:val="00927471"/>
    <w:rsid w:val="00930ABA"/>
    <w:rsid w:val="00930DA0"/>
    <w:rsid w:val="00934D40"/>
    <w:rsid w:val="009379C2"/>
    <w:rsid w:val="0094610E"/>
    <w:rsid w:val="00952BE1"/>
    <w:rsid w:val="00953F8B"/>
    <w:rsid w:val="00955B9B"/>
    <w:rsid w:val="0095672F"/>
    <w:rsid w:val="00956893"/>
    <w:rsid w:val="009663D0"/>
    <w:rsid w:val="00972E18"/>
    <w:rsid w:val="00972E90"/>
    <w:rsid w:val="00974113"/>
    <w:rsid w:val="009812D9"/>
    <w:rsid w:val="009827C0"/>
    <w:rsid w:val="00984363"/>
    <w:rsid w:val="00986053"/>
    <w:rsid w:val="00987AB7"/>
    <w:rsid w:val="00990876"/>
    <w:rsid w:val="00990D97"/>
    <w:rsid w:val="00990ED2"/>
    <w:rsid w:val="0099121C"/>
    <w:rsid w:val="00996AA7"/>
    <w:rsid w:val="009A34AE"/>
    <w:rsid w:val="009A7E0C"/>
    <w:rsid w:val="009B0012"/>
    <w:rsid w:val="009B36D2"/>
    <w:rsid w:val="009B44D1"/>
    <w:rsid w:val="009B60F2"/>
    <w:rsid w:val="009C15F7"/>
    <w:rsid w:val="009C65A4"/>
    <w:rsid w:val="009C7F00"/>
    <w:rsid w:val="009D032F"/>
    <w:rsid w:val="009D0789"/>
    <w:rsid w:val="009D2904"/>
    <w:rsid w:val="009D3360"/>
    <w:rsid w:val="009D79A5"/>
    <w:rsid w:val="009E290C"/>
    <w:rsid w:val="009E5AED"/>
    <w:rsid w:val="009E6327"/>
    <w:rsid w:val="009F0C76"/>
    <w:rsid w:val="009F3084"/>
    <w:rsid w:val="009F3A01"/>
    <w:rsid w:val="009F41E0"/>
    <w:rsid w:val="009F590B"/>
    <w:rsid w:val="009F61AF"/>
    <w:rsid w:val="009F7336"/>
    <w:rsid w:val="00A04038"/>
    <w:rsid w:val="00A079EF"/>
    <w:rsid w:val="00A11A45"/>
    <w:rsid w:val="00A13594"/>
    <w:rsid w:val="00A15875"/>
    <w:rsid w:val="00A16479"/>
    <w:rsid w:val="00A17A1B"/>
    <w:rsid w:val="00A20E9B"/>
    <w:rsid w:val="00A230CF"/>
    <w:rsid w:val="00A24EB2"/>
    <w:rsid w:val="00A273D6"/>
    <w:rsid w:val="00A40D65"/>
    <w:rsid w:val="00A425D2"/>
    <w:rsid w:val="00A4265F"/>
    <w:rsid w:val="00A431F0"/>
    <w:rsid w:val="00A45C30"/>
    <w:rsid w:val="00A46F39"/>
    <w:rsid w:val="00A479FD"/>
    <w:rsid w:val="00A54AFE"/>
    <w:rsid w:val="00A65D6D"/>
    <w:rsid w:val="00A66352"/>
    <w:rsid w:val="00A663C0"/>
    <w:rsid w:val="00A669C7"/>
    <w:rsid w:val="00A67EE0"/>
    <w:rsid w:val="00A73846"/>
    <w:rsid w:val="00A77C4B"/>
    <w:rsid w:val="00A8118B"/>
    <w:rsid w:val="00A81234"/>
    <w:rsid w:val="00A81DA3"/>
    <w:rsid w:val="00A93653"/>
    <w:rsid w:val="00A96174"/>
    <w:rsid w:val="00AA050D"/>
    <w:rsid w:val="00AA27AC"/>
    <w:rsid w:val="00AA7DC1"/>
    <w:rsid w:val="00AB7033"/>
    <w:rsid w:val="00AB7716"/>
    <w:rsid w:val="00AC18AF"/>
    <w:rsid w:val="00AC5B34"/>
    <w:rsid w:val="00AD232C"/>
    <w:rsid w:val="00AD3110"/>
    <w:rsid w:val="00AD745F"/>
    <w:rsid w:val="00AE08BB"/>
    <w:rsid w:val="00AE097C"/>
    <w:rsid w:val="00AE0C14"/>
    <w:rsid w:val="00AE1AD3"/>
    <w:rsid w:val="00AE39D2"/>
    <w:rsid w:val="00AE3BE2"/>
    <w:rsid w:val="00AE78A6"/>
    <w:rsid w:val="00AF3BFD"/>
    <w:rsid w:val="00AF4DB3"/>
    <w:rsid w:val="00AF7A7B"/>
    <w:rsid w:val="00B01AFA"/>
    <w:rsid w:val="00B02E58"/>
    <w:rsid w:val="00B036F7"/>
    <w:rsid w:val="00B0439C"/>
    <w:rsid w:val="00B1166E"/>
    <w:rsid w:val="00B12837"/>
    <w:rsid w:val="00B129F0"/>
    <w:rsid w:val="00B12AAB"/>
    <w:rsid w:val="00B13E83"/>
    <w:rsid w:val="00B15036"/>
    <w:rsid w:val="00B162EF"/>
    <w:rsid w:val="00B20C94"/>
    <w:rsid w:val="00B21576"/>
    <w:rsid w:val="00B2779A"/>
    <w:rsid w:val="00B30ED6"/>
    <w:rsid w:val="00B337E3"/>
    <w:rsid w:val="00B34566"/>
    <w:rsid w:val="00B36AFA"/>
    <w:rsid w:val="00B5321C"/>
    <w:rsid w:val="00B54F69"/>
    <w:rsid w:val="00B57544"/>
    <w:rsid w:val="00B603B3"/>
    <w:rsid w:val="00B607EB"/>
    <w:rsid w:val="00B610C8"/>
    <w:rsid w:val="00B61728"/>
    <w:rsid w:val="00B70127"/>
    <w:rsid w:val="00B71ECF"/>
    <w:rsid w:val="00B7625C"/>
    <w:rsid w:val="00B817D0"/>
    <w:rsid w:val="00B81D1C"/>
    <w:rsid w:val="00B83AA7"/>
    <w:rsid w:val="00B859FA"/>
    <w:rsid w:val="00B86D51"/>
    <w:rsid w:val="00B904CF"/>
    <w:rsid w:val="00B90C18"/>
    <w:rsid w:val="00B91165"/>
    <w:rsid w:val="00B9277D"/>
    <w:rsid w:val="00B946BB"/>
    <w:rsid w:val="00B96AA1"/>
    <w:rsid w:val="00B97BEE"/>
    <w:rsid w:val="00BA06B6"/>
    <w:rsid w:val="00BA56D3"/>
    <w:rsid w:val="00BA60BB"/>
    <w:rsid w:val="00BB3127"/>
    <w:rsid w:val="00BB6B6D"/>
    <w:rsid w:val="00BC3FB0"/>
    <w:rsid w:val="00BC64AA"/>
    <w:rsid w:val="00BC6A71"/>
    <w:rsid w:val="00BC6EDA"/>
    <w:rsid w:val="00BD0BEF"/>
    <w:rsid w:val="00BD0C2F"/>
    <w:rsid w:val="00BE0CB0"/>
    <w:rsid w:val="00BE31B1"/>
    <w:rsid w:val="00BE5FF6"/>
    <w:rsid w:val="00C04F2C"/>
    <w:rsid w:val="00C06631"/>
    <w:rsid w:val="00C14A41"/>
    <w:rsid w:val="00C16F34"/>
    <w:rsid w:val="00C22995"/>
    <w:rsid w:val="00C23DA3"/>
    <w:rsid w:val="00C24392"/>
    <w:rsid w:val="00C247EA"/>
    <w:rsid w:val="00C24846"/>
    <w:rsid w:val="00C27B39"/>
    <w:rsid w:val="00C34689"/>
    <w:rsid w:val="00C35D2C"/>
    <w:rsid w:val="00C35EC6"/>
    <w:rsid w:val="00C369E4"/>
    <w:rsid w:val="00C450FC"/>
    <w:rsid w:val="00C50176"/>
    <w:rsid w:val="00C50BA4"/>
    <w:rsid w:val="00C51857"/>
    <w:rsid w:val="00C56555"/>
    <w:rsid w:val="00C567C5"/>
    <w:rsid w:val="00C56B3F"/>
    <w:rsid w:val="00C63513"/>
    <w:rsid w:val="00C654CE"/>
    <w:rsid w:val="00C657B9"/>
    <w:rsid w:val="00C74071"/>
    <w:rsid w:val="00C74B47"/>
    <w:rsid w:val="00C7695F"/>
    <w:rsid w:val="00C803DA"/>
    <w:rsid w:val="00C819BC"/>
    <w:rsid w:val="00C87352"/>
    <w:rsid w:val="00C924C2"/>
    <w:rsid w:val="00C9473A"/>
    <w:rsid w:val="00C963B7"/>
    <w:rsid w:val="00C96F9D"/>
    <w:rsid w:val="00C976C5"/>
    <w:rsid w:val="00CA0CBF"/>
    <w:rsid w:val="00CA3894"/>
    <w:rsid w:val="00CA4D0F"/>
    <w:rsid w:val="00CA64AF"/>
    <w:rsid w:val="00CA68B7"/>
    <w:rsid w:val="00CA72CF"/>
    <w:rsid w:val="00CA7715"/>
    <w:rsid w:val="00CB2C3C"/>
    <w:rsid w:val="00CC3344"/>
    <w:rsid w:val="00CD02E0"/>
    <w:rsid w:val="00CD38C9"/>
    <w:rsid w:val="00CD3D19"/>
    <w:rsid w:val="00CD588D"/>
    <w:rsid w:val="00CE282D"/>
    <w:rsid w:val="00CE368F"/>
    <w:rsid w:val="00CE49E2"/>
    <w:rsid w:val="00CE58E8"/>
    <w:rsid w:val="00CE616C"/>
    <w:rsid w:val="00D01B98"/>
    <w:rsid w:val="00D02F0F"/>
    <w:rsid w:val="00D04BD1"/>
    <w:rsid w:val="00D04EC4"/>
    <w:rsid w:val="00D06FB8"/>
    <w:rsid w:val="00D10510"/>
    <w:rsid w:val="00D112DD"/>
    <w:rsid w:val="00D11B5D"/>
    <w:rsid w:val="00D12592"/>
    <w:rsid w:val="00D12C42"/>
    <w:rsid w:val="00D25B3D"/>
    <w:rsid w:val="00D2627D"/>
    <w:rsid w:val="00D2712A"/>
    <w:rsid w:val="00D27848"/>
    <w:rsid w:val="00D32B13"/>
    <w:rsid w:val="00D35F17"/>
    <w:rsid w:val="00D36DC1"/>
    <w:rsid w:val="00D41634"/>
    <w:rsid w:val="00D50E76"/>
    <w:rsid w:val="00D539FF"/>
    <w:rsid w:val="00D540A8"/>
    <w:rsid w:val="00D545B8"/>
    <w:rsid w:val="00D55CA2"/>
    <w:rsid w:val="00D60213"/>
    <w:rsid w:val="00D64A21"/>
    <w:rsid w:val="00D716E7"/>
    <w:rsid w:val="00D77635"/>
    <w:rsid w:val="00D8018B"/>
    <w:rsid w:val="00D844E1"/>
    <w:rsid w:val="00D97BFA"/>
    <w:rsid w:val="00DA055A"/>
    <w:rsid w:val="00DA145E"/>
    <w:rsid w:val="00DA2B44"/>
    <w:rsid w:val="00DA3E18"/>
    <w:rsid w:val="00DA46B2"/>
    <w:rsid w:val="00DA59D9"/>
    <w:rsid w:val="00DA5E89"/>
    <w:rsid w:val="00DB3C47"/>
    <w:rsid w:val="00DB7A07"/>
    <w:rsid w:val="00DC17F4"/>
    <w:rsid w:val="00DC1CA3"/>
    <w:rsid w:val="00DC4D27"/>
    <w:rsid w:val="00DC7792"/>
    <w:rsid w:val="00DD015C"/>
    <w:rsid w:val="00DD079F"/>
    <w:rsid w:val="00DD10B2"/>
    <w:rsid w:val="00DD19FE"/>
    <w:rsid w:val="00DD30F8"/>
    <w:rsid w:val="00DE14B2"/>
    <w:rsid w:val="00DF1BB4"/>
    <w:rsid w:val="00DF21B6"/>
    <w:rsid w:val="00DF3D69"/>
    <w:rsid w:val="00DF3EF6"/>
    <w:rsid w:val="00DF587E"/>
    <w:rsid w:val="00E0401B"/>
    <w:rsid w:val="00E04FB2"/>
    <w:rsid w:val="00E06F36"/>
    <w:rsid w:val="00E077B1"/>
    <w:rsid w:val="00E126A3"/>
    <w:rsid w:val="00E13DE0"/>
    <w:rsid w:val="00E1686C"/>
    <w:rsid w:val="00E175A1"/>
    <w:rsid w:val="00E26325"/>
    <w:rsid w:val="00E26B2A"/>
    <w:rsid w:val="00E320A5"/>
    <w:rsid w:val="00E3371B"/>
    <w:rsid w:val="00E33D56"/>
    <w:rsid w:val="00E34D59"/>
    <w:rsid w:val="00E35FCD"/>
    <w:rsid w:val="00E363EA"/>
    <w:rsid w:val="00E36423"/>
    <w:rsid w:val="00E40A37"/>
    <w:rsid w:val="00E45757"/>
    <w:rsid w:val="00E51494"/>
    <w:rsid w:val="00E517EF"/>
    <w:rsid w:val="00E5225D"/>
    <w:rsid w:val="00E563B2"/>
    <w:rsid w:val="00E6031A"/>
    <w:rsid w:val="00E62A62"/>
    <w:rsid w:val="00E731DD"/>
    <w:rsid w:val="00E73972"/>
    <w:rsid w:val="00E76C66"/>
    <w:rsid w:val="00E83E59"/>
    <w:rsid w:val="00E8520F"/>
    <w:rsid w:val="00E865EB"/>
    <w:rsid w:val="00E87690"/>
    <w:rsid w:val="00E90B8D"/>
    <w:rsid w:val="00E91761"/>
    <w:rsid w:val="00E92AAD"/>
    <w:rsid w:val="00E93744"/>
    <w:rsid w:val="00E966F7"/>
    <w:rsid w:val="00EA4414"/>
    <w:rsid w:val="00EA6396"/>
    <w:rsid w:val="00EA6613"/>
    <w:rsid w:val="00EB0773"/>
    <w:rsid w:val="00EC1007"/>
    <w:rsid w:val="00EC17FA"/>
    <w:rsid w:val="00EC2EFE"/>
    <w:rsid w:val="00EC4493"/>
    <w:rsid w:val="00ED2BA3"/>
    <w:rsid w:val="00ED36D3"/>
    <w:rsid w:val="00ED58C5"/>
    <w:rsid w:val="00ED5AE5"/>
    <w:rsid w:val="00EE035D"/>
    <w:rsid w:val="00EE2896"/>
    <w:rsid w:val="00EE575A"/>
    <w:rsid w:val="00EE60DD"/>
    <w:rsid w:val="00EE78AD"/>
    <w:rsid w:val="00EF5BB1"/>
    <w:rsid w:val="00EF608C"/>
    <w:rsid w:val="00EF76DC"/>
    <w:rsid w:val="00F03BFD"/>
    <w:rsid w:val="00F0421B"/>
    <w:rsid w:val="00F04A58"/>
    <w:rsid w:val="00F051F3"/>
    <w:rsid w:val="00F1341B"/>
    <w:rsid w:val="00F14263"/>
    <w:rsid w:val="00F14A55"/>
    <w:rsid w:val="00F1783E"/>
    <w:rsid w:val="00F2203E"/>
    <w:rsid w:val="00F22B07"/>
    <w:rsid w:val="00F3018B"/>
    <w:rsid w:val="00F33BF2"/>
    <w:rsid w:val="00F34D55"/>
    <w:rsid w:val="00F36CDE"/>
    <w:rsid w:val="00F37AE4"/>
    <w:rsid w:val="00F416EF"/>
    <w:rsid w:val="00F44B73"/>
    <w:rsid w:val="00F46EFA"/>
    <w:rsid w:val="00F47985"/>
    <w:rsid w:val="00F52A9A"/>
    <w:rsid w:val="00F564A0"/>
    <w:rsid w:val="00F565F6"/>
    <w:rsid w:val="00F61602"/>
    <w:rsid w:val="00F61A58"/>
    <w:rsid w:val="00F6313F"/>
    <w:rsid w:val="00F63D48"/>
    <w:rsid w:val="00F6422B"/>
    <w:rsid w:val="00F65631"/>
    <w:rsid w:val="00F723E0"/>
    <w:rsid w:val="00F77949"/>
    <w:rsid w:val="00F84CB2"/>
    <w:rsid w:val="00F84F17"/>
    <w:rsid w:val="00F85005"/>
    <w:rsid w:val="00F90565"/>
    <w:rsid w:val="00F91411"/>
    <w:rsid w:val="00F9505C"/>
    <w:rsid w:val="00F954AC"/>
    <w:rsid w:val="00F96338"/>
    <w:rsid w:val="00F97A1E"/>
    <w:rsid w:val="00FA0596"/>
    <w:rsid w:val="00FA2FD3"/>
    <w:rsid w:val="00FA3DE4"/>
    <w:rsid w:val="00FA47AE"/>
    <w:rsid w:val="00FB299E"/>
    <w:rsid w:val="00FB5802"/>
    <w:rsid w:val="00FB5A97"/>
    <w:rsid w:val="00FB62ED"/>
    <w:rsid w:val="00FB7A52"/>
    <w:rsid w:val="00FC0306"/>
    <w:rsid w:val="00FC3503"/>
    <w:rsid w:val="00FC3850"/>
    <w:rsid w:val="00FC5319"/>
    <w:rsid w:val="00FC5DC6"/>
    <w:rsid w:val="00FC6C23"/>
    <w:rsid w:val="00FC6C87"/>
    <w:rsid w:val="00FE21EA"/>
    <w:rsid w:val="00FE2B01"/>
    <w:rsid w:val="00FF084B"/>
    <w:rsid w:val="00FF1035"/>
    <w:rsid w:val="00FF16B6"/>
    <w:rsid w:val="00FF5C40"/>
    <w:rsid w:val="00FF7C6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057EDE03"/>
  <w15:docId w15:val="{CB5B11A5-97BD-4543-918A-73FE5F3CA5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imesNewRomanPSMT" w:hAnsiTheme="minorHAnsi" w:cstheme="minorBidi"/>
        <w:lang w:val="en-US" w:eastAsia="en-US" w:bidi="ar-SA"/>
      </w:rPr>
    </w:rPrDefault>
    <w:pPrDefault/>
  </w:docDefaults>
  <w:latentStyles w:defLockedState="0" w:defUIPriority="99" w:defSemiHidden="0" w:defUnhideWhenUsed="0" w:defQFormat="0" w:count="376">
    <w:lsdException w:name="Normal"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iPriority="0" w:unhideWhenUsed="1"/>
    <w:lsdException w:name="index 2" w:semiHidden="1" w:uiPriority="0" w:unhideWhenUsed="1"/>
    <w:lsdException w:name="index 3" w:semiHidden="1" w:uiPriority="0" w:unhideWhenUsed="1"/>
    <w:lsdException w:name="index 4" w:semiHidden="1" w:uiPriority="0" w:unhideWhenUsed="1"/>
    <w:lsdException w:name="index 5" w:semiHidden="1" w:uiPriority="0" w:unhideWhenUsed="1"/>
    <w:lsdException w:name="index 6" w:semiHidden="1" w:uiPriority="0" w:unhideWhenUsed="1"/>
    <w:lsdException w:name="index 7" w:semiHidden="1" w:uiPriority="0" w:unhideWhenUsed="1"/>
    <w:lsdException w:name="index 8" w:semiHidden="1" w:uiPriority="0" w:unhideWhenUsed="1"/>
    <w:lsdException w:name="index 9" w:semiHidden="1" w:uiPriority="0"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iPriority="0"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iPriority="0" w:unhideWhenUsed="1"/>
    <w:lsdException w:name="caption" w:semiHidden="1" w:uiPriority="35" w:unhideWhenUsed="1" w:qFormat="1"/>
    <w:lsdException w:name="table of figures" w:semiHidden="1" w:unhideWhenUsed="1"/>
    <w:lsdException w:name="envelope address" w:semiHidden="1" w:uiPriority="0" w:unhideWhenUsed="1"/>
    <w:lsdException w:name="envelope return" w:semiHidden="1" w:uiPriority="0"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iPriority="0" w:unhideWhenUsed="1"/>
    <w:lsdException w:name="table of authorities" w:semiHidden="1" w:uiPriority="0" w:unhideWhenUsed="1"/>
    <w:lsdException w:name="macro" w:semiHidden="1" w:uiPriority="0" w:unhideWhenUsed="1"/>
    <w:lsdException w:name="toa heading" w:semiHidden="1" w:uiPriority="0" w:unhideWhenUsed="1"/>
    <w:lsdException w:name="List" w:semiHidden="1" w:uiPriority="0" w:unhideWhenUsed="1"/>
    <w:lsdException w:name="List Bullet" w:semiHidden="1" w:uiPriority="0" w:unhideWhenUsed="1"/>
    <w:lsdException w:name="List Number" w:semiHidden="1" w:uiPriority="0" w:unhideWhenUsed="1"/>
    <w:lsdException w:name="List 2" w:semiHidden="1" w:uiPriority="0" w:unhideWhenUsed="1"/>
    <w:lsdException w:name="List 3" w:semiHidden="1" w:uiPriority="0" w:unhideWhenUsed="1"/>
    <w:lsdException w:name="List 4" w:semiHidden="1" w:uiPriority="0" w:unhideWhenUsed="1"/>
    <w:lsdException w:name="List 5" w:semiHidden="1" w:uiPriority="0" w:unhideWhenUsed="1"/>
    <w:lsdException w:name="List Bullet 2" w:semiHidden="1" w:uiPriority="0" w:unhideWhenUsed="1"/>
    <w:lsdException w:name="List Bullet 3" w:semiHidden="1" w:uiPriority="0" w:unhideWhenUsed="1"/>
    <w:lsdException w:name="List Bullet 4" w:semiHidden="1" w:uiPriority="0" w:unhideWhenUsed="1"/>
    <w:lsdException w:name="List Bullet 5" w:semiHidden="1" w:uiPriority="0" w:unhideWhenUsed="1"/>
    <w:lsdException w:name="List Number 2" w:semiHidden="1" w:uiPriority="0" w:unhideWhenUsed="1"/>
    <w:lsdException w:name="List Number 3" w:semiHidden="1" w:uiPriority="0" w:unhideWhenUsed="1"/>
    <w:lsdException w:name="List Number 4" w:semiHidden="1" w:uiPriority="0" w:unhideWhenUsed="1"/>
    <w:lsdException w:name="List Number 5" w:semiHidden="1" w:uiPriority="0" w:unhideWhenUsed="1"/>
    <w:lsdException w:name="Title" w:uiPriority="10" w:qFormat="1"/>
    <w:lsdException w:name="Closing" w:semiHidden="1" w:uiPriority="0" w:unhideWhenUsed="1"/>
    <w:lsdException w:name="Signature" w:semiHidden="1" w:uiPriority="0"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iPriority="0" w:unhideWhenUsed="1"/>
    <w:lsdException w:name="List Continue 2" w:semiHidden="1" w:uiPriority="0" w:unhideWhenUsed="1"/>
    <w:lsdException w:name="List Continue 3" w:semiHidden="1" w:uiPriority="0" w:unhideWhenUsed="1"/>
    <w:lsdException w:name="List Continue 4" w:semiHidden="1" w:uiPriority="0" w:unhideWhenUsed="1"/>
    <w:lsdException w:name="List Continue 5" w:semiHidden="1" w:uiPriority="0" w:unhideWhenUsed="1"/>
    <w:lsdException w:name="Message Header" w:semiHidden="1" w:uiPriority="0" w:unhideWhenUsed="1"/>
    <w:lsdException w:name="Subtitle" w:uiPriority="11" w:qFormat="1"/>
    <w:lsdException w:name="Salutation" w:semiHidden="1" w:unhideWhenUsed="1"/>
    <w:lsdException w:name="Date" w:semiHidden="1" w:uiPriority="0" w:unhideWhenUsed="1"/>
    <w:lsdException w:name="Body Text First Indent" w:semiHidden="1" w:unhideWhenUsed="1"/>
    <w:lsdException w:name="Body Text First Indent 2" w:semiHidden="1" w:uiPriority="0" w:unhideWhenUsed="1"/>
    <w:lsdException w:name="Note Heading" w:semiHidden="1" w:uiPriority="0" w:unhideWhenUsed="1"/>
    <w:lsdException w:name="Body Text 2" w:semiHidden="1" w:uiPriority="0" w:unhideWhenUsed="1"/>
    <w:lsdException w:name="Body Text 3" w:semiHidden="1" w:uiPriority="0" w:unhideWhenUsed="1"/>
    <w:lsdException w:name="Body Text Indent 2" w:semiHidden="1" w:uiPriority="0" w:unhideWhenUsed="1"/>
    <w:lsdException w:name="Body Text Indent 3" w:semiHidden="1" w:uiPriority="0" w:unhideWhenUsed="1"/>
    <w:lsdException w:name="Block Text" w:semiHidden="1" w:uiPriority="0"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iPriority="0" w:unhideWhenUsed="1"/>
    <w:lsdException w:name="Plain Text" w:semiHidden="1" w:uiPriority="0" w:unhideWhenUsed="1"/>
    <w:lsdException w:name="E-mail Signature" w:semiHidden="1" w:uiPriority="0"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iPriority="0"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iPriority="0"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uiPriority w:val="99"/>
    <w:rsid w:val="00562DE8"/>
    <w:pPr>
      <w:tabs>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line="480" w:lineRule="auto"/>
    </w:pPr>
    <w:rPr>
      <w:rFonts w:ascii="Arial" w:hAnsi="Arial" w:cs="Arial"/>
    </w:rPr>
  </w:style>
  <w:style w:type="paragraph" w:styleId="Heading1">
    <w:name w:val="heading 1"/>
    <w:basedOn w:val="Normal"/>
    <w:next w:val="Normal"/>
    <w:link w:val="Heading1Char"/>
    <w:uiPriority w:val="9"/>
    <w:qFormat/>
    <w:rsid w:val="00562DE8"/>
    <w:pPr>
      <w:keepNext/>
      <w:numPr>
        <w:numId w:val="4"/>
      </w:numPr>
      <w:tabs>
        <w:tab w:val="left" w:pos="560"/>
        <w:tab w:val="left" w:pos="1120"/>
        <w:tab w:val="left" w:pos="1680"/>
      </w:tabs>
      <w:ind w:left="357" w:hanging="357"/>
      <w:outlineLvl w:val="0"/>
    </w:pPr>
    <w:rPr>
      <w:rFonts w:ascii="Arial-BoldMT" w:hAnsi="Arial-BoldMT" w:cs="Arial-BoldMT"/>
      <w:b/>
      <w:sz w:val="24"/>
      <w:szCs w:val="24"/>
    </w:rPr>
  </w:style>
  <w:style w:type="paragraph" w:styleId="Heading2">
    <w:name w:val="heading 2"/>
    <w:basedOn w:val="Normal"/>
    <w:next w:val="Normal"/>
    <w:link w:val="Heading2Char"/>
    <w:uiPriority w:val="9"/>
    <w:unhideWhenUsed/>
    <w:qFormat/>
    <w:rsid w:val="00562DE8"/>
    <w:pPr>
      <w:keepNext/>
      <w:keepLines/>
      <w:numPr>
        <w:ilvl w:val="1"/>
        <w:numId w:val="5"/>
      </w:numPr>
      <w:tabs>
        <w:tab w:val="left" w:pos="560"/>
        <w:tab w:val="left" w:pos="1120"/>
        <w:tab w:val="left" w:pos="1680"/>
      </w:tabs>
      <w:jc w:val="both"/>
      <w:outlineLvl w:val="1"/>
    </w:pPr>
    <w:rPr>
      <w:rFonts w:ascii="Arial-ItalicMT" w:hAnsi="Arial-ItalicMT" w:cs="Arial-ItalicMT"/>
      <w:i/>
      <w:sz w:val="24"/>
      <w:szCs w:val="24"/>
    </w:rPr>
  </w:style>
  <w:style w:type="paragraph" w:styleId="Heading3">
    <w:name w:val="heading 3"/>
    <w:basedOn w:val="Text"/>
    <w:next w:val="Normal"/>
    <w:link w:val="Heading3Char"/>
    <w:uiPriority w:val="9"/>
    <w:unhideWhenUsed/>
    <w:qFormat/>
    <w:rsid w:val="00562DE8"/>
    <w:pPr>
      <w:numPr>
        <w:ilvl w:val="2"/>
        <w:numId w:val="5"/>
      </w:numPr>
      <w:spacing w:after="240"/>
      <w:jc w:val="both"/>
      <w:outlineLvl w:val="2"/>
    </w:pPr>
    <w:rPr>
      <w:rFonts w:ascii="Arial-ItalicMT" w:hAnsi="Arial-ItalicMT" w:cs="Arial-ItalicMT"/>
      <w:i/>
      <w:sz w:val="20"/>
    </w:rPr>
  </w:style>
  <w:style w:type="paragraph" w:styleId="Heading4">
    <w:name w:val="heading 4"/>
    <w:basedOn w:val="Heading1"/>
    <w:next w:val="Normal"/>
    <w:link w:val="Heading4Char"/>
    <w:qFormat/>
    <w:rsid w:val="00E36423"/>
    <w:pPr>
      <w:keepLines/>
      <w:numPr>
        <w:numId w:val="0"/>
      </w:numPr>
      <w:tabs>
        <w:tab w:val="clear" w:pos="560"/>
        <w:tab w:val="clear" w:pos="1120"/>
        <w:tab w:val="clear" w:pos="1680"/>
        <w:tab w:val="clear" w:pos="2240"/>
        <w:tab w:val="clear" w:pos="2800"/>
        <w:tab w:val="clear" w:pos="3360"/>
        <w:tab w:val="clear" w:pos="3920"/>
        <w:tab w:val="clear" w:pos="4480"/>
        <w:tab w:val="clear" w:pos="5040"/>
        <w:tab w:val="clear" w:pos="5600"/>
        <w:tab w:val="clear" w:pos="6160"/>
        <w:tab w:val="clear" w:pos="6720"/>
        <w:tab w:val="num" w:pos="1134"/>
      </w:tabs>
      <w:autoSpaceDE/>
      <w:autoSpaceDN/>
      <w:adjustRightInd/>
      <w:spacing w:before="200" w:line="360" w:lineRule="auto"/>
      <w:ind w:left="1134" w:hanging="1134"/>
      <w:outlineLvl w:val="3"/>
    </w:pPr>
    <w:rPr>
      <w:rFonts w:ascii="Calibri" w:eastAsiaTheme="majorEastAsia" w:hAnsi="Calibri" w:cstheme="majorBidi"/>
      <w:iCs/>
      <w:kern w:val="32"/>
      <w:sz w:val="22"/>
      <w:lang w:val="en-GB"/>
    </w:rPr>
  </w:style>
  <w:style w:type="paragraph" w:styleId="Heading5">
    <w:name w:val="heading 5"/>
    <w:basedOn w:val="Heading1"/>
    <w:next w:val="Normal"/>
    <w:link w:val="Heading5Char"/>
    <w:qFormat/>
    <w:rsid w:val="00E36423"/>
    <w:pPr>
      <w:keepLines/>
      <w:numPr>
        <w:numId w:val="0"/>
      </w:numPr>
      <w:tabs>
        <w:tab w:val="clear" w:pos="560"/>
        <w:tab w:val="clear" w:pos="1120"/>
        <w:tab w:val="clear" w:pos="1680"/>
        <w:tab w:val="clear" w:pos="2240"/>
        <w:tab w:val="clear" w:pos="2800"/>
        <w:tab w:val="clear" w:pos="3360"/>
        <w:tab w:val="clear" w:pos="3920"/>
        <w:tab w:val="clear" w:pos="4480"/>
        <w:tab w:val="clear" w:pos="5040"/>
        <w:tab w:val="clear" w:pos="5600"/>
        <w:tab w:val="clear" w:pos="6160"/>
        <w:tab w:val="clear" w:pos="6720"/>
        <w:tab w:val="num" w:pos="1247"/>
      </w:tabs>
      <w:autoSpaceDE/>
      <w:autoSpaceDN/>
      <w:adjustRightInd/>
      <w:spacing w:before="200" w:line="360" w:lineRule="auto"/>
      <w:ind w:left="1247" w:hanging="1247"/>
      <w:outlineLvl w:val="4"/>
    </w:pPr>
    <w:rPr>
      <w:rFonts w:ascii="Calibri" w:eastAsiaTheme="majorEastAsia" w:hAnsi="Calibri" w:cstheme="majorBidi"/>
      <w:bCs/>
      <w:kern w:val="32"/>
      <w:sz w:val="22"/>
      <w:lang w:val="en-GB"/>
    </w:rPr>
  </w:style>
  <w:style w:type="paragraph" w:styleId="Heading6">
    <w:name w:val="heading 6"/>
    <w:basedOn w:val="Heading1"/>
    <w:next w:val="Normal"/>
    <w:link w:val="Heading6Char"/>
    <w:qFormat/>
    <w:rsid w:val="00E36423"/>
    <w:pPr>
      <w:keepLines/>
      <w:numPr>
        <w:numId w:val="0"/>
      </w:numPr>
      <w:tabs>
        <w:tab w:val="clear" w:pos="560"/>
        <w:tab w:val="clear" w:pos="1120"/>
        <w:tab w:val="clear" w:pos="1680"/>
        <w:tab w:val="clear" w:pos="2240"/>
        <w:tab w:val="clear" w:pos="2800"/>
        <w:tab w:val="clear" w:pos="3360"/>
        <w:tab w:val="clear" w:pos="3920"/>
        <w:tab w:val="clear" w:pos="4480"/>
        <w:tab w:val="clear" w:pos="5040"/>
        <w:tab w:val="clear" w:pos="5600"/>
        <w:tab w:val="clear" w:pos="6160"/>
        <w:tab w:val="clear" w:pos="6720"/>
        <w:tab w:val="num" w:pos="1361"/>
      </w:tabs>
      <w:autoSpaceDE/>
      <w:autoSpaceDN/>
      <w:adjustRightInd/>
      <w:spacing w:before="200" w:line="360" w:lineRule="auto"/>
      <w:ind w:left="1361" w:hanging="1361"/>
      <w:outlineLvl w:val="5"/>
    </w:pPr>
    <w:rPr>
      <w:rFonts w:ascii="Calibri" w:eastAsiaTheme="majorEastAsia" w:hAnsi="Calibri" w:cstheme="majorBidi"/>
      <w:b w:val="0"/>
      <w:bCs/>
      <w:iCs/>
      <w:kern w:val="32"/>
      <w:sz w:val="22"/>
      <w:lang w:val="en-GB"/>
    </w:rPr>
  </w:style>
  <w:style w:type="paragraph" w:styleId="Heading7">
    <w:name w:val="heading 7"/>
    <w:basedOn w:val="Heading1"/>
    <w:next w:val="Normal"/>
    <w:link w:val="Heading7Char"/>
    <w:qFormat/>
    <w:rsid w:val="00E36423"/>
    <w:pPr>
      <w:keepLines/>
      <w:numPr>
        <w:numId w:val="0"/>
      </w:numPr>
      <w:tabs>
        <w:tab w:val="clear" w:pos="560"/>
        <w:tab w:val="clear" w:pos="1120"/>
        <w:tab w:val="clear" w:pos="1680"/>
        <w:tab w:val="clear" w:pos="2240"/>
        <w:tab w:val="clear" w:pos="2800"/>
        <w:tab w:val="clear" w:pos="3360"/>
        <w:tab w:val="clear" w:pos="3920"/>
        <w:tab w:val="clear" w:pos="4480"/>
        <w:tab w:val="clear" w:pos="5040"/>
        <w:tab w:val="clear" w:pos="5600"/>
        <w:tab w:val="clear" w:pos="6160"/>
        <w:tab w:val="clear" w:pos="6720"/>
        <w:tab w:val="num" w:pos="1474"/>
      </w:tabs>
      <w:autoSpaceDE/>
      <w:autoSpaceDN/>
      <w:adjustRightInd/>
      <w:spacing w:before="200" w:line="360" w:lineRule="auto"/>
      <w:ind w:left="1474" w:hanging="1474"/>
      <w:outlineLvl w:val="6"/>
    </w:pPr>
    <w:rPr>
      <w:rFonts w:ascii="Calibri" w:eastAsiaTheme="majorEastAsia" w:hAnsi="Calibri" w:cstheme="majorBidi"/>
      <w:b w:val="0"/>
      <w:bCs/>
      <w:iCs/>
      <w:kern w:val="32"/>
      <w:sz w:val="22"/>
      <w:lang w:val="en-GB"/>
    </w:rPr>
  </w:style>
  <w:style w:type="paragraph" w:styleId="Heading8">
    <w:name w:val="heading 8"/>
    <w:basedOn w:val="Heading1"/>
    <w:next w:val="Normal"/>
    <w:link w:val="Heading8Char"/>
    <w:qFormat/>
    <w:rsid w:val="00E36423"/>
    <w:pPr>
      <w:keepLines/>
      <w:numPr>
        <w:numId w:val="0"/>
      </w:numPr>
      <w:tabs>
        <w:tab w:val="clear" w:pos="560"/>
        <w:tab w:val="clear" w:pos="1120"/>
        <w:tab w:val="clear" w:pos="1680"/>
        <w:tab w:val="clear" w:pos="2240"/>
        <w:tab w:val="clear" w:pos="2800"/>
        <w:tab w:val="clear" w:pos="3360"/>
        <w:tab w:val="clear" w:pos="3920"/>
        <w:tab w:val="clear" w:pos="4480"/>
        <w:tab w:val="clear" w:pos="5040"/>
        <w:tab w:val="clear" w:pos="5600"/>
        <w:tab w:val="clear" w:pos="6160"/>
        <w:tab w:val="clear" w:pos="6720"/>
        <w:tab w:val="num" w:pos="1588"/>
      </w:tabs>
      <w:autoSpaceDE/>
      <w:autoSpaceDN/>
      <w:adjustRightInd/>
      <w:spacing w:before="200" w:line="360" w:lineRule="auto"/>
      <w:ind w:left="1588" w:hanging="1588"/>
      <w:outlineLvl w:val="7"/>
    </w:pPr>
    <w:rPr>
      <w:rFonts w:ascii="Calibri" w:eastAsiaTheme="majorEastAsia" w:hAnsi="Calibri" w:cstheme="majorBidi"/>
      <w:b w:val="0"/>
      <w:bCs/>
      <w:kern w:val="32"/>
      <w:sz w:val="22"/>
      <w:szCs w:val="32"/>
      <w:lang w:val="en-GB"/>
    </w:rPr>
  </w:style>
  <w:style w:type="paragraph" w:styleId="Heading9">
    <w:name w:val="heading 9"/>
    <w:basedOn w:val="Heading1"/>
    <w:next w:val="Normal"/>
    <w:link w:val="Heading9Char"/>
    <w:qFormat/>
    <w:rsid w:val="00E36423"/>
    <w:pPr>
      <w:keepLines/>
      <w:numPr>
        <w:numId w:val="0"/>
      </w:numPr>
      <w:tabs>
        <w:tab w:val="clear" w:pos="560"/>
        <w:tab w:val="clear" w:pos="1120"/>
        <w:tab w:val="clear" w:pos="1680"/>
        <w:tab w:val="clear" w:pos="2240"/>
        <w:tab w:val="clear" w:pos="2800"/>
        <w:tab w:val="clear" w:pos="3360"/>
        <w:tab w:val="clear" w:pos="3920"/>
        <w:tab w:val="clear" w:pos="4480"/>
        <w:tab w:val="clear" w:pos="5040"/>
        <w:tab w:val="clear" w:pos="5600"/>
        <w:tab w:val="clear" w:pos="6160"/>
        <w:tab w:val="clear" w:pos="6720"/>
        <w:tab w:val="num" w:pos="1701"/>
      </w:tabs>
      <w:autoSpaceDE/>
      <w:autoSpaceDN/>
      <w:adjustRightInd/>
      <w:spacing w:before="200" w:line="360" w:lineRule="auto"/>
      <w:ind w:left="1701" w:hanging="1701"/>
      <w:outlineLvl w:val="8"/>
    </w:pPr>
    <w:rPr>
      <w:rFonts w:ascii="Calibri" w:eastAsiaTheme="majorEastAsia" w:hAnsi="Calibri" w:cstheme="majorBidi"/>
      <w:b w:val="0"/>
      <w:bCs/>
      <w:iCs/>
      <w:color w:val="000000" w:themeColor="text1"/>
      <w:kern w:val="32"/>
      <w:sz w:val="22"/>
      <w:szCs w:val="32"/>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ext">
    <w:name w:val="Text"/>
    <w:uiPriority w:val="99"/>
    <w:pPr>
      <w:widowControl w:val="0"/>
      <w:tabs>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pPr>
    <w:rPr>
      <w:sz w:val="22"/>
    </w:rPr>
  </w:style>
  <w:style w:type="character" w:styleId="Hyperlink">
    <w:name w:val="Hyperlink"/>
    <w:uiPriority w:val="99"/>
  </w:style>
  <w:style w:type="paragraph" w:styleId="Header">
    <w:name w:val="header"/>
    <w:basedOn w:val="Normal"/>
    <w:link w:val="HeaderChar"/>
    <w:uiPriority w:val="99"/>
    <w:unhideWhenUsed/>
    <w:rsid w:val="00DC7792"/>
    <w:pPr>
      <w:tabs>
        <w:tab w:val="center" w:pos="4680"/>
        <w:tab w:val="right" w:pos="9360"/>
      </w:tabs>
    </w:pPr>
  </w:style>
  <w:style w:type="character" w:customStyle="1" w:styleId="HeaderChar">
    <w:name w:val="Header Char"/>
    <w:basedOn w:val="DefaultParagraphFont"/>
    <w:link w:val="Header"/>
    <w:uiPriority w:val="99"/>
    <w:rsid w:val="00DC7792"/>
  </w:style>
  <w:style w:type="paragraph" w:styleId="Footer">
    <w:name w:val="footer"/>
    <w:basedOn w:val="Normal"/>
    <w:link w:val="FooterChar"/>
    <w:uiPriority w:val="99"/>
    <w:unhideWhenUsed/>
    <w:rsid w:val="00DC7792"/>
    <w:pPr>
      <w:tabs>
        <w:tab w:val="center" w:pos="4680"/>
        <w:tab w:val="right" w:pos="9360"/>
      </w:tabs>
    </w:pPr>
  </w:style>
  <w:style w:type="character" w:customStyle="1" w:styleId="FooterChar">
    <w:name w:val="Footer Char"/>
    <w:basedOn w:val="DefaultParagraphFont"/>
    <w:link w:val="Footer"/>
    <w:uiPriority w:val="99"/>
    <w:rsid w:val="00DC7792"/>
  </w:style>
  <w:style w:type="character" w:styleId="PageNumber">
    <w:name w:val="page number"/>
    <w:basedOn w:val="DefaultParagraphFont"/>
    <w:uiPriority w:val="99"/>
    <w:unhideWhenUsed/>
    <w:rsid w:val="00BC6EDA"/>
  </w:style>
  <w:style w:type="paragraph" w:customStyle="1" w:styleId="EndNoteBibliographyTitle">
    <w:name w:val="EndNote Bibliography Title"/>
    <w:basedOn w:val="Normal"/>
    <w:link w:val="EndNoteBibliographyTitleChar"/>
    <w:rsid w:val="00B610C8"/>
    <w:pPr>
      <w:jc w:val="center"/>
    </w:pPr>
  </w:style>
  <w:style w:type="character" w:customStyle="1" w:styleId="EndNoteBibliographyTitleChar">
    <w:name w:val="EndNote Bibliography Title Char"/>
    <w:basedOn w:val="DefaultParagraphFont"/>
    <w:link w:val="EndNoteBibliographyTitle"/>
    <w:rsid w:val="00B610C8"/>
    <w:rPr>
      <w:rFonts w:ascii="Arial" w:hAnsi="Arial" w:cs="Arial"/>
    </w:rPr>
  </w:style>
  <w:style w:type="paragraph" w:customStyle="1" w:styleId="EndNoteBibliography">
    <w:name w:val="EndNote Bibliography"/>
    <w:basedOn w:val="Normal"/>
    <w:link w:val="EndNoteBibliographyChar"/>
    <w:rsid w:val="00B610C8"/>
    <w:pPr>
      <w:spacing w:line="240" w:lineRule="auto"/>
    </w:pPr>
  </w:style>
  <w:style w:type="character" w:customStyle="1" w:styleId="EndNoteBibliographyChar">
    <w:name w:val="EndNote Bibliography Char"/>
    <w:basedOn w:val="DefaultParagraphFont"/>
    <w:link w:val="EndNoteBibliography"/>
    <w:rsid w:val="00B610C8"/>
    <w:rPr>
      <w:rFonts w:ascii="Arial" w:hAnsi="Arial" w:cs="Arial"/>
    </w:rPr>
  </w:style>
  <w:style w:type="character" w:styleId="CommentReference">
    <w:name w:val="annotation reference"/>
    <w:basedOn w:val="DefaultParagraphFont"/>
    <w:uiPriority w:val="99"/>
    <w:semiHidden/>
    <w:unhideWhenUsed/>
    <w:rsid w:val="008404B9"/>
    <w:rPr>
      <w:sz w:val="16"/>
      <w:szCs w:val="16"/>
    </w:rPr>
  </w:style>
  <w:style w:type="paragraph" w:styleId="CommentText">
    <w:name w:val="annotation text"/>
    <w:basedOn w:val="Normal"/>
    <w:link w:val="CommentTextChar"/>
    <w:uiPriority w:val="99"/>
    <w:unhideWhenUsed/>
    <w:rsid w:val="008404B9"/>
  </w:style>
  <w:style w:type="character" w:customStyle="1" w:styleId="CommentTextChar">
    <w:name w:val="Comment Text Char"/>
    <w:basedOn w:val="DefaultParagraphFont"/>
    <w:link w:val="CommentText"/>
    <w:uiPriority w:val="99"/>
    <w:rsid w:val="008404B9"/>
  </w:style>
  <w:style w:type="paragraph" w:styleId="CommentSubject">
    <w:name w:val="annotation subject"/>
    <w:basedOn w:val="CommentText"/>
    <w:next w:val="CommentText"/>
    <w:link w:val="CommentSubjectChar"/>
    <w:uiPriority w:val="99"/>
    <w:semiHidden/>
    <w:unhideWhenUsed/>
    <w:rsid w:val="008404B9"/>
    <w:rPr>
      <w:b/>
      <w:bCs/>
    </w:rPr>
  </w:style>
  <w:style w:type="character" w:customStyle="1" w:styleId="CommentSubjectChar">
    <w:name w:val="Comment Subject Char"/>
    <w:basedOn w:val="CommentTextChar"/>
    <w:link w:val="CommentSubject"/>
    <w:uiPriority w:val="99"/>
    <w:semiHidden/>
    <w:rsid w:val="008404B9"/>
    <w:rPr>
      <w:b/>
      <w:bCs/>
    </w:rPr>
  </w:style>
  <w:style w:type="paragraph" w:styleId="Revision">
    <w:name w:val="Revision"/>
    <w:hidden/>
    <w:uiPriority w:val="99"/>
    <w:semiHidden/>
    <w:rsid w:val="008404B9"/>
  </w:style>
  <w:style w:type="paragraph" w:styleId="BalloonText">
    <w:name w:val="Balloon Text"/>
    <w:basedOn w:val="Normal"/>
    <w:link w:val="BalloonTextChar"/>
    <w:uiPriority w:val="99"/>
    <w:semiHidden/>
    <w:unhideWhenUsed/>
    <w:rsid w:val="008404B9"/>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8404B9"/>
    <w:rPr>
      <w:rFonts w:ascii="Times New Roman" w:hAnsi="Times New Roman" w:cs="Times New Roman"/>
      <w:sz w:val="18"/>
      <w:szCs w:val="18"/>
    </w:rPr>
  </w:style>
  <w:style w:type="character" w:customStyle="1" w:styleId="Heading1Char">
    <w:name w:val="Heading 1 Char"/>
    <w:basedOn w:val="DefaultParagraphFont"/>
    <w:link w:val="Heading1"/>
    <w:uiPriority w:val="9"/>
    <w:rsid w:val="00562DE8"/>
    <w:rPr>
      <w:rFonts w:ascii="Arial-BoldMT" w:hAnsi="Arial-BoldMT" w:cs="Arial-BoldMT"/>
      <w:b/>
      <w:sz w:val="24"/>
      <w:szCs w:val="24"/>
    </w:rPr>
  </w:style>
  <w:style w:type="character" w:customStyle="1" w:styleId="Heading2Char">
    <w:name w:val="Heading 2 Char"/>
    <w:basedOn w:val="DefaultParagraphFont"/>
    <w:link w:val="Heading2"/>
    <w:uiPriority w:val="9"/>
    <w:rsid w:val="00BA56D3"/>
    <w:rPr>
      <w:rFonts w:ascii="Arial-ItalicMT" w:hAnsi="Arial-ItalicMT" w:cs="Arial-ItalicMT"/>
      <w:i/>
      <w:sz w:val="24"/>
      <w:szCs w:val="24"/>
    </w:rPr>
  </w:style>
  <w:style w:type="character" w:customStyle="1" w:styleId="Heading3Char">
    <w:name w:val="Heading 3 Char"/>
    <w:basedOn w:val="DefaultParagraphFont"/>
    <w:link w:val="Heading3"/>
    <w:uiPriority w:val="9"/>
    <w:rsid w:val="00DD30F8"/>
    <w:rPr>
      <w:rFonts w:ascii="Arial-ItalicMT" w:hAnsi="Arial-ItalicMT" w:cs="Arial-ItalicMT"/>
      <w:i/>
    </w:rPr>
  </w:style>
  <w:style w:type="paragraph" w:customStyle="1" w:styleId="MainTitle">
    <w:name w:val="Main Title"/>
    <w:basedOn w:val="Normal"/>
    <w:uiPriority w:val="99"/>
    <w:rsid w:val="00737F94"/>
    <w:pPr>
      <w:spacing w:before="240" w:line="240" w:lineRule="auto"/>
      <w:jc w:val="center"/>
    </w:pPr>
    <w:rPr>
      <w:rFonts w:asciiTheme="majorHAnsi" w:hAnsiTheme="majorHAnsi"/>
      <w:sz w:val="32"/>
      <w:szCs w:val="32"/>
    </w:rPr>
  </w:style>
  <w:style w:type="paragraph" w:customStyle="1" w:styleId="Tabletext">
    <w:name w:val="Table text"/>
    <w:basedOn w:val="Normal"/>
    <w:uiPriority w:val="99"/>
    <w:rsid w:val="00821E2F"/>
    <w:pPr>
      <w:spacing w:line="240" w:lineRule="auto"/>
    </w:pPr>
    <w:rPr>
      <w:bCs/>
      <w:sz w:val="16"/>
    </w:rPr>
  </w:style>
  <w:style w:type="character" w:customStyle="1" w:styleId="Heading4Char">
    <w:name w:val="Heading 4 Char"/>
    <w:basedOn w:val="DefaultParagraphFont"/>
    <w:link w:val="Heading4"/>
    <w:rsid w:val="00E36423"/>
    <w:rPr>
      <w:rFonts w:ascii="Calibri" w:eastAsiaTheme="majorEastAsia" w:hAnsi="Calibri" w:cstheme="majorBidi"/>
      <w:b/>
      <w:iCs/>
      <w:kern w:val="32"/>
      <w:sz w:val="22"/>
      <w:szCs w:val="24"/>
      <w:lang w:val="en-GB"/>
    </w:rPr>
  </w:style>
  <w:style w:type="character" w:customStyle="1" w:styleId="Heading5Char">
    <w:name w:val="Heading 5 Char"/>
    <w:basedOn w:val="DefaultParagraphFont"/>
    <w:link w:val="Heading5"/>
    <w:rsid w:val="00E36423"/>
    <w:rPr>
      <w:rFonts w:ascii="Calibri" w:eastAsiaTheme="majorEastAsia" w:hAnsi="Calibri" w:cstheme="majorBidi"/>
      <w:b/>
      <w:bCs/>
      <w:kern w:val="32"/>
      <w:sz w:val="22"/>
      <w:szCs w:val="24"/>
      <w:lang w:val="en-GB"/>
    </w:rPr>
  </w:style>
  <w:style w:type="character" w:customStyle="1" w:styleId="Heading6Char">
    <w:name w:val="Heading 6 Char"/>
    <w:basedOn w:val="DefaultParagraphFont"/>
    <w:link w:val="Heading6"/>
    <w:rsid w:val="00E36423"/>
    <w:rPr>
      <w:rFonts w:ascii="Calibri" w:eastAsiaTheme="majorEastAsia" w:hAnsi="Calibri" w:cstheme="majorBidi"/>
      <w:bCs/>
      <w:iCs/>
      <w:kern w:val="32"/>
      <w:sz w:val="22"/>
      <w:szCs w:val="24"/>
      <w:lang w:val="en-GB"/>
    </w:rPr>
  </w:style>
  <w:style w:type="character" w:customStyle="1" w:styleId="Heading7Char">
    <w:name w:val="Heading 7 Char"/>
    <w:basedOn w:val="DefaultParagraphFont"/>
    <w:link w:val="Heading7"/>
    <w:rsid w:val="00E36423"/>
    <w:rPr>
      <w:rFonts w:ascii="Calibri" w:eastAsiaTheme="majorEastAsia" w:hAnsi="Calibri" w:cstheme="majorBidi"/>
      <w:bCs/>
      <w:iCs/>
      <w:kern w:val="32"/>
      <w:sz w:val="22"/>
      <w:szCs w:val="24"/>
      <w:lang w:val="en-GB"/>
    </w:rPr>
  </w:style>
  <w:style w:type="character" w:customStyle="1" w:styleId="Heading8Char">
    <w:name w:val="Heading 8 Char"/>
    <w:basedOn w:val="DefaultParagraphFont"/>
    <w:link w:val="Heading8"/>
    <w:rsid w:val="00E36423"/>
    <w:rPr>
      <w:rFonts w:ascii="Calibri" w:eastAsiaTheme="majorEastAsia" w:hAnsi="Calibri" w:cstheme="majorBidi"/>
      <w:bCs/>
      <w:kern w:val="32"/>
      <w:sz w:val="22"/>
      <w:szCs w:val="32"/>
      <w:lang w:val="en-GB"/>
    </w:rPr>
  </w:style>
  <w:style w:type="character" w:customStyle="1" w:styleId="Heading9Char">
    <w:name w:val="Heading 9 Char"/>
    <w:basedOn w:val="DefaultParagraphFont"/>
    <w:link w:val="Heading9"/>
    <w:rsid w:val="00E36423"/>
    <w:rPr>
      <w:rFonts w:ascii="Calibri" w:eastAsiaTheme="majorEastAsia" w:hAnsi="Calibri" w:cstheme="majorBidi"/>
      <w:bCs/>
      <w:iCs/>
      <w:color w:val="000000" w:themeColor="text1"/>
      <w:kern w:val="32"/>
      <w:sz w:val="22"/>
      <w:szCs w:val="32"/>
      <w:lang w:val="en-GB"/>
    </w:rPr>
  </w:style>
  <w:style w:type="paragraph" w:styleId="BodyText">
    <w:name w:val="Body Text"/>
    <w:basedOn w:val="Normal"/>
    <w:link w:val="BodyTextChar"/>
    <w:semiHidden/>
    <w:rsid w:val="00E36423"/>
    <w:pPr>
      <w:tabs>
        <w:tab w:val="clear" w:pos="2240"/>
        <w:tab w:val="clear" w:pos="2800"/>
        <w:tab w:val="clear" w:pos="3360"/>
        <w:tab w:val="clear" w:pos="3920"/>
        <w:tab w:val="clear" w:pos="4480"/>
        <w:tab w:val="clear" w:pos="5040"/>
        <w:tab w:val="clear" w:pos="5600"/>
        <w:tab w:val="clear" w:pos="6160"/>
        <w:tab w:val="clear" w:pos="6720"/>
      </w:tabs>
      <w:autoSpaceDE/>
      <w:autoSpaceDN/>
      <w:adjustRightInd/>
      <w:spacing w:before="200" w:after="0" w:line="360" w:lineRule="auto"/>
    </w:pPr>
    <w:rPr>
      <w:rFonts w:ascii="Calibri" w:eastAsia="Times New Roman" w:hAnsi="Calibri" w:cs="Times New Roman"/>
      <w:sz w:val="22"/>
      <w:szCs w:val="22"/>
      <w:lang w:val="en-GB" w:eastAsia="en-GB"/>
    </w:rPr>
  </w:style>
  <w:style w:type="character" w:customStyle="1" w:styleId="BodyTextChar">
    <w:name w:val="Body Text Char"/>
    <w:basedOn w:val="DefaultParagraphFont"/>
    <w:link w:val="BodyText"/>
    <w:semiHidden/>
    <w:rsid w:val="00E36423"/>
    <w:rPr>
      <w:rFonts w:ascii="Calibri" w:eastAsia="Times New Roman" w:hAnsi="Calibri" w:cs="Times New Roman"/>
      <w:sz w:val="22"/>
      <w:szCs w:val="22"/>
      <w:lang w:val="en-GB" w:eastAsia="en-GB"/>
    </w:rPr>
  </w:style>
  <w:style w:type="paragraph" w:styleId="BodyTextIndent">
    <w:name w:val="Body Text Indent"/>
    <w:basedOn w:val="Normal"/>
    <w:link w:val="BodyTextIndentChar"/>
    <w:semiHidden/>
    <w:rsid w:val="00E36423"/>
    <w:pPr>
      <w:tabs>
        <w:tab w:val="clear" w:pos="2240"/>
        <w:tab w:val="clear" w:pos="2800"/>
        <w:tab w:val="clear" w:pos="3360"/>
        <w:tab w:val="clear" w:pos="3920"/>
        <w:tab w:val="clear" w:pos="4480"/>
        <w:tab w:val="clear" w:pos="5040"/>
        <w:tab w:val="clear" w:pos="5600"/>
        <w:tab w:val="clear" w:pos="6160"/>
        <w:tab w:val="clear" w:pos="6720"/>
      </w:tabs>
      <w:autoSpaceDE/>
      <w:autoSpaceDN/>
      <w:adjustRightInd/>
      <w:spacing w:before="200" w:after="0" w:line="360" w:lineRule="auto"/>
      <w:ind w:left="283"/>
    </w:pPr>
    <w:rPr>
      <w:rFonts w:ascii="Calibri" w:eastAsia="Times New Roman" w:hAnsi="Calibri" w:cs="Times New Roman"/>
      <w:sz w:val="22"/>
      <w:szCs w:val="22"/>
      <w:lang w:val="en-GB" w:eastAsia="zh-CN"/>
    </w:rPr>
  </w:style>
  <w:style w:type="character" w:customStyle="1" w:styleId="BodyTextIndentChar">
    <w:name w:val="Body Text Indent Char"/>
    <w:basedOn w:val="DefaultParagraphFont"/>
    <w:link w:val="BodyTextIndent"/>
    <w:semiHidden/>
    <w:rsid w:val="00E36423"/>
    <w:rPr>
      <w:rFonts w:ascii="Calibri" w:eastAsia="Times New Roman" w:hAnsi="Calibri" w:cs="Times New Roman"/>
      <w:sz w:val="22"/>
      <w:szCs w:val="22"/>
      <w:lang w:val="en-GB" w:eastAsia="zh-CN"/>
    </w:rPr>
  </w:style>
  <w:style w:type="paragraph" w:styleId="DocumentMap">
    <w:name w:val="Document Map"/>
    <w:basedOn w:val="Normal"/>
    <w:link w:val="DocumentMapChar"/>
    <w:semiHidden/>
    <w:rsid w:val="00E36423"/>
    <w:pPr>
      <w:shd w:val="clear" w:color="auto" w:fill="000080"/>
      <w:tabs>
        <w:tab w:val="clear" w:pos="2240"/>
        <w:tab w:val="clear" w:pos="2800"/>
        <w:tab w:val="clear" w:pos="3360"/>
        <w:tab w:val="clear" w:pos="3920"/>
        <w:tab w:val="clear" w:pos="4480"/>
        <w:tab w:val="clear" w:pos="5040"/>
        <w:tab w:val="clear" w:pos="5600"/>
        <w:tab w:val="clear" w:pos="6160"/>
        <w:tab w:val="clear" w:pos="6720"/>
      </w:tabs>
      <w:autoSpaceDE/>
      <w:autoSpaceDN/>
      <w:adjustRightInd/>
      <w:spacing w:before="200" w:after="0" w:line="360" w:lineRule="auto"/>
    </w:pPr>
    <w:rPr>
      <w:rFonts w:ascii="Tahoma" w:eastAsia="Times New Roman" w:hAnsi="Tahoma" w:cs="Tahoma"/>
      <w:sz w:val="22"/>
      <w:lang w:val="en-GB" w:eastAsia="zh-CN"/>
    </w:rPr>
  </w:style>
  <w:style w:type="character" w:customStyle="1" w:styleId="DocumentMapChar">
    <w:name w:val="Document Map Char"/>
    <w:basedOn w:val="DefaultParagraphFont"/>
    <w:link w:val="DocumentMap"/>
    <w:semiHidden/>
    <w:rsid w:val="00E36423"/>
    <w:rPr>
      <w:rFonts w:ascii="Tahoma" w:eastAsia="Times New Roman" w:hAnsi="Tahoma" w:cs="Tahoma"/>
      <w:sz w:val="22"/>
      <w:shd w:val="clear" w:color="auto" w:fill="000080"/>
      <w:lang w:val="en-GB" w:eastAsia="zh-CN"/>
    </w:rPr>
  </w:style>
  <w:style w:type="paragraph" w:styleId="Caption">
    <w:name w:val="caption"/>
    <w:basedOn w:val="Normal"/>
    <w:next w:val="Normal"/>
    <w:uiPriority w:val="35"/>
    <w:qFormat/>
    <w:rsid w:val="00E36423"/>
    <w:pPr>
      <w:tabs>
        <w:tab w:val="clear" w:pos="2240"/>
        <w:tab w:val="clear" w:pos="2800"/>
        <w:tab w:val="clear" w:pos="3360"/>
        <w:tab w:val="clear" w:pos="3920"/>
        <w:tab w:val="clear" w:pos="4480"/>
        <w:tab w:val="clear" w:pos="5040"/>
        <w:tab w:val="clear" w:pos="5600"/>
        <w:tab w:val="clear" w:pos="6160"/>
        <w:tab w:val="clear" w:pos="6720"/>
        <w:tab w:val="left" w:pos="1418"/>
      </w:tabs>
      <w:autoSpaceDE/>
      <w:autoSpaceDN/>
      <w:adjustRightInd/>
      <w:spacing w:before="120" w:after="120" w:line="360" w:lineRule="auto"/>
      <w:ind w:left="1134" w:hanging="1134"/>
      <w:contextualSpacing/>
    </w:pPr>
    <w:rPr>
      <w:rFonts w:ascii="Calibri" w:eastAsia="Times New Roman" w:hAnsi="Calibri" w:cs="Times New Roman"/>
      <w:sz w:val="22"/>
      <w:szCs w:val="26"/>
      <w:lang w:val="en-GB"/>
    </w:rPr>
  </w:style>
  <w:style w:type="table" w:styleId="TableGrid">
    <w:name w:val="Table Grid"/>
    <w:basedOn w:val="TableNormal"/>
    <w:uiPriority w:val="59"/>
    <w:rsid w:val="00E36423"/>
    <w:pPr>
      <w:adjustRightInd w:val="0"/>
      <w:spacing w:before="40" w:after="40" w:line="360" w:lineRule="auto"/>
    </w:pPr>
    <w:rPr>
      <w:rFonts w:ascii="Calibri" w:eastAsia="Times New Roman" w:hAnsi="Calibri" w:cs="Times New Roman"/>
      <w:sz w:val="22"/>
      <w:szCs w:val="22"/>
      <w:lang w:val="en-GB" w:eastAsia="zh-CN"/>
    </w:rPr>
    <w:tblPr>
      <w:tblInd w:w="2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29" w:type="dxa"/>
        <w:left w:w="58" w:type="dxa"/>
        <w:bottom w:w="29" w:type="dxa"/>
        <w:right w:w="58" w:type="dxa"/>
      </w:tblCellMar>
    </w:tblPr>
  </w:style>
  <w:style w:type="paragraph" w:customStyle="1" w:styleId="TableCell">
    <w:name w:val="Table Cell"/>
    <w:basedOn w:val="Heading4"/>
    <w:link w:val="TableCellChar"/>
    <w:qFormat/>
    <w:rsid w:val="00E36423"/>
    <w:pPr>
      <w:keepNext w:val="0"/>
      <w:tabs>
        <w:tab w:val="clear" w:pos="1134"/>
      </w:tabs>
      <w:spacing w:before="0" w:after="0" w:line="240" w:lineRule="auto"/>
      <w:ind w:left="0" w:firstLine="0"/>
      <w:outlineLvl w:val="9"/>
    </w:pPr>
    <w:rPr>
      <w:rFonts w:asciiTheme="minorHAnsi" w:hAnsiTheme="minorHAnsi"/>
      <w:b w:val="0"/>
      <w:bCs/>
      <w:sz w:val="18"/>
      <w:szCs w:val="18"/>
    </w:rPr>
  </w:style>
  <w:style w:type="table" w:customStyle="1" w:styleId="FigureNoOutline">
    <w:name w:val="Figure No Outline"/>
    <w:basedOn w:val="TableNormal"/>
    <w:rsid w:val="00E36423"/>
    <w:pPr>
      <w:spacing w:before="200" w:line="360" w:lineRule="auto"/>
    </w:pPr>
    <w:rPr>
      <w:rFonts w:ascii="Calibri" w:eastAsia="Times New Roman" w:hAnsi="Calibri" w:cs="Times New Roman"/>
      <w:sz w:val="22"/>
      <w:szCs w:val="22"/>
      <w:lang w:val="en-GB" w:eastAsia="zh-CN"/>
    </w:rPr>
    <w:tblPr>
      <w:tblCellMar>
        <w:left w:w="0" w:type="dxa"/>
        <w:right w:w="0" w:type="dxa"/>
      </w:tblCellMar>
    </w:tblPr>
  </w:style>
  <w:style w:type="table" w:customStyle="1" w:styleId="FigureOutline">
    <w:name w:val="Figure Outline"/>
    <w:basedOn w:val="TableNormal"/>
    <w:rsid w:val="00E36423"/>
    <w:pPr>
      <w:spacing w:before="200" w:line="360" w:lineRule="auto"/>
    </w:pPr>
    <w:rPr>
      <w:rFonts w:ascii="Calibri" w:eastAsia="Times New Roman" w:hAnsi="Calibri" w:cs="Times New Roman"/>
      <w:sz w:val="22"/>
      <w:szCs w:val="22"/>
      <w:lang w:val="en-GB" w:eastAsia="zh-CN"/>
    </w:rPr>
    <w:tblPr>
      <w:tblBorders>
        <w:top w:val="single" w:sz="4" w:space="0" w:color="auto"/>
        <w:left w:val="single" w:sz="4" w:space="0" w:color="auto"/>
        <w:bottom w:val="single" w:sz="4" w:space="0" w:color="auto"/>
        <w:right w:val="single" w:sz="4" w:space="0" w:color="auto"/>
      </w:tblBorders>
      <w:tblCellMar>
        <w:left w:w="0" w:type="dxa"/>
        <w:right w:w="0" w:type="dxa"/>
      </w:tblCellMar>
    </w:tblPr>
  </w:style>
  <w:style w:type="paragraph" w:styleId="TableofFigures">
    <w:name w:val="table of figures"/>
    <w:basedOn w:val="Normal"/>
    <w:next w:val="Normal"/>
    <w:autoRedefine/>
    <w:uiPriority w:val="99"/>
    <w:rsid w:val="00E36423"/>
    <w:pPr>
      <w:tabs>
        <w:tab w:val="clear" w:pos="2240"/>
        <w:tab w:val="clear" w:pos="2800"/>
        <w:tab w:val="clear" w:pos="3360"/>
        <w:tab w:val="clear" w:pos="3920"/>
        <w:tab w:val="clear" w:pos="4480"/>
        <w:tab w:val="clear" w:pos="5040"/>
        <w:tab w:val="clear" w:pos="5600"/>
        <w:tab w:val="clear" w:pos="6160"/>
        <w:tab w:val="clear" w:pos="6720"/>
        <w:tab w:val="left" w:pos="1560"/>
        <w:tab w:val="right" w:leader="dot" w:pos="8505"/>
      </w:tabs>
      <w:autoSpaceDE/>
      <w:autoSpaceDN/>
      <w:adjustRightInd/>
      <w:spacing w:before="200" w:after="0" w:line="360" w:lineRule="auto"/>
      <w:ind w:left="1560" w:hanging="1560"/>
    </w:pPr>
    <w:rPr>
      <w:rFonts w:ascii="Calibri" w:eastAsia="Times New Roman" w:hAnsi="Calibri" w:cs="Times New Roman"/>
      <w:sz w:val="22"/>
      <w:szCs w:val="24"/>
      <w:lang w:val="en-GB"/>
    </w:rPr>
  </w:style>
  <w:style w:type="paragraph" w:customStyle="1" w:styleId="Contents">
    <w:name w:val="Contents"/>
    <w:basedOn w:val="Normal"/>
    <w:next w:val="Normal"/>
    <w:qFormat/>
    <w:rsid w:val="00E36423"/>
    <w:pPr>
      <w:tabs>
        <w:tab w:val="clear" w:pos="2240"/>
        <w:tab w:val="clear" w:pos="2800"/>
        <w:tab w:val="clear" w:pos="3360"/>
        <w:tab w:val="clear" w:pos="3920"/>
        <w:tab w:val="clear" w:pos="4480"/>
        <w:tab w:val="clear" w:pos="5040"/>
        <w:tab w:val="clear" w:pos="5600"/>
        <w:tab w:val="clear" w:pos="6160"/>
        <w:tab w:val="clear" w:pos="6720"/>
      </w:tabs>
      <w:autoSpaceDE/>
      <w:autoSpaceDN/>
      <w:adjustRightInd/>
      <w:spacing w:before="200" w:line="360" w:lineRule="auto"/>
      <w:outlineLvl w:val="0"/>
    </w:pPr>
    <w:rPr>
      <w:rFonts w:ascii="Calibri" w:eastAsia="Times New Roman" w:hAnsi="Calibri"/>
      <w:b/>
      <w:bCs/>
      <w:kern w:val="32"/>
      <w:sz w:val="36"/>
      <w:szCs w:val="32"/>
      <w:lang w:val="en-GB"/>
    </w:rPr>
  </w:style>
  <w:style w:type="paragraph" w:customStyle="1" w:styleId="Quotation">
    <w:name w:val="Quotation"/>
    <w:basedOn w:val="Normal"/>
    <w:qFormat/>
    <w:rsid w:val="00E36423"/>
    <w:pPr>
      <w:tabs>
        <w:tab w:val="clear" w:pos="2240"/>
        <w:tab w:val="clear" w:pos="2800"/>
        <w:tab w:val="clear" w:pos="3360"/>
        <w:tab w:val="clear" w:pos="3920"/>
        <w:tab w:val="clear" w:pos="4480"/>
        <w:tab w:val="clear" w:pos="5040"/>
        <w:tab w:val="clear" w:pos="5600"/>
        <w:tab w:val="clear" w:pos="6160"/>
        <w:tab w:val="clear" w:pos="6720"/>
      </w:tabs>
      <w:autoSpaceDE/>
      <w:autoSpaceDN/>
      <w:adjustRightInd/>
      <w:spacing w:before="200" w:after="0" w:line="360" w:lineRule="auto"/>
      <w:ind w:left="425" w:right="425"/>
    </w:pPr>
    <w:rPr>
      <w:rFonts w:ascii="Calibri" w:eastAsia="Times New Roman" w:hAnsi="Calibri" w:cs="Times New Roman"/>
      <w:iCs/>
      <w:sz w:val="22"/>
      <w:szCs w:val="24"/>
      <w:lang w:val="en-GB"/>
    </w:rPr>
  </w:style>
  <w:style w:type="paragraph" w:styleId="TOC1">
    <w:name w:val="toc 1"/>
    <w:basedOn w:val="Normal"/>
    <w:next w:val="Normal"/>
    <w:autoRedefine/>
    <w:uiPriority w:val="39"/>
    <w:rsid w:val="00E36423"/>
    <w:pPr>
      <w:tabs>
        <w:tab w:val="clear" w:pos="2240"/>
        <w:tab w:val="clear" w:pos="2800"/>
        <w:tab w:val="clear" w:pos="3360"/>
        <w:tab w:val="clear" w:pos="3920"/>
        <w:tab w:val="clear" w:pos="4480"/>
        <w:tab w:val="clear" w:pos="5040"/>
        <w:tab w:val="clear" w:pos="5600"/>
        <w:tab w:val="clear" w:pos="6160"/>
        <w:tab w:val="clear" w:pos="6720"/>
        <w:tab w:val="left" w:pos="1218"/>
        <w:tab w:val="right" w:leader="dot" w:pos="8789"/>
      </w:tabs>
      <w:autoSpaceDE/>
      <w:autoSpaceDN/>
      <w:adjustRightInd/>
      <w:spacing w:before="200" w:after="100" w:line="360" w:lineRule="auto"/>
      <w:ind w:left="1204" w:hanging="1204"/>
      <w:contextualSpacing/>
    </w:pPr>
    <w:rPr>
      <w:rFonts w:ascii="Calibri" w:eastAsia="Times New Roman" w:hAnsi="Calibri" w:cs="Times New Roman"/>
      <w:b/>
      <w:sz w:val="24"/>
      <w:szCs w:val="22"/>
      <w:lang w:val="en-GB" w:eastAsia="zh-CN"/>
    </w:rPr>
  </w:style>
  <w:style w:type="paragraph" w:styleId="TOC2">
    <w:name w:val="toc 2"/>
    <w:basedOn w:val="TOC1"/>
    <w:next w:val="Normal"/>
    <w:autoRedefine/>
    <w:uiPriority w:val="39"/>
    <w:rsid w:val="00E36423"/>
    <w:pPr>
      <w:tabs>
        <w:tab w:val="clear" w:pos="1218"/>
        <w:tab w:val="left" w:pos="709"/>
      </w:tabs>
      <w:spacing w:before="0"/>
      <w:ind w:left="709" w:hanging="567"/>
    </w:pPr>
    <w:rPr>
      <w:b w:val="0"/>
    </w:rPr>
  </w:style>
  <w:style w:type="paragraph" w:styleId="TOC3">
    <w:name w:val="toc 3"/>
    <w:basedOn w:val="TOC1"/>
    <w:next w:val="Normal"/>
    <w:autoRedefine/>
    <w:uiPriority w:val="39"/>
    <w:rsid w:val="00E36423"/>
    <w:pPr>
      <w:spacing w:before="0"/>
      <w:ind w:left="1190" w:hanging="680"/>
    </w:pPr>
    <w:rPr>
      <w:b w:val="0"/>
    </w:rPr>
  </w:style>
  <w:style w:type="paragraph" w:styleId="TOC4">
    <w:name w:val="toc 4"/>
    <w:basedOn w:val="TOC1"/>
    <w:next w:val="Normal"/>
    <w:autoRedefine/>
    <w:uiPriority w:val="39"/>
    <w:rsid w:val="00E36423"/>
    <w:pPr>
      <w:tabs>
        <w:tab w:val="left" w:pos="1843"/>
      </w:tabs>
      <w:spacing w:before="0"/>
      <w:ind w:left="1843" w:hanging="851"/>
    </w:pPr>
    <w:rPr>
      <w:b w:val="0"/>
    </w:rPr>
  </w:style>
  <w:style w:type="paragraph" w:styleId="TOCHeading">
    <w:name w:val="TOC Heading"/>
    <w:basedOn w:val="Heading1"/>
    <w:next w:val="Normal"/>
    <w:uiPriority w:val="39"/>
    <w:semiHidden/>
    <w:unhideWhenUsed/>
    <w:qFormat/>
    <w:rsid w:val="00E36423"/>
    <w:pPr>
      <w:keepLines/>
      <w:numPr>
        <w:numId w:val="0"/>
      </w:numPr>
      <w:tabs>
        <w:tab w:val="clear" w:pos="560"/>
        <w:tab w:val="clear" w:pos="1120"/>
        <w:tab w:val="clear" w:pos="1680"/>
        <w:tab w:val="clear" w:pos="2240"/>
        <w:tab w:val="clear" w:pos="2800"/>
        <w:tab w:val="clear" w:pos="3360"/>
        <w:tab w:val="clear" w:pos="3920"/>
        <w:tab w:val="clear" w:pos="4480"/>
        <w:tab w:val="clear" w:pos="5040"/>
        <w:tab w:val="clear" w:pos="5600"/>
        <w:tab w:val="clear" w:pos="6160"/>
        <w:tab w:val="clear" w:pos="6720"/>
      </w:tabs>
      <w:autoSpaceDE/>
      <w:autoSpaceDN/>
      <w:adjustRightInd/>
      <w:spacing w:before="480" w:after="0" w:line="276" w:lineRule="auto"/>
      <w:outlineLvl w:val="9"/>
    </w:pPr>
    <w:rPr>
      <w:rFonts w:asciiTheme="majorHAnsi" w:eastAsiaTheme="majorEastAsia" w:hAnsiTheme="majorHAnsi" w:cstheme="majorBidi"/>
      <w:bCs/>
      <w:color w:val="365F91" w:themeColor="accent1" w:themeShade="BF"/>
      <w:sz w:val="28"/>
      <w:szCs w:val="28"/>
      <w:lang w:eastAsia="ja-JP"/>
    </w:rPr>
  </w:style>
  <w:style w:type="paragraph" w:customStyle="1" w:styleId="ContentsSubheading">
    <w:name w:val="Contents Subheading"/>
    <w:basedOn w:val="Contents"/>
    <w:next w:val="Normal"/>
    <w:qFormat/>
    <w:rsid w:val="00E36423"/>
    <w:pPr>
      <w:outlineLvl w:val="1"/>
    </w:pPr>
    <w:rPr>
      <w:sz w:val="28"/>
    </w:rPr>
  </w:style>
  <w:style w:type="paragraph" w:styleId="TOC5">
    <w:name w:val="toc 5"/>
    <w:basedOn w:val="TOC1"/>
    <w:next w:val="Normal"/>
    <w:autoRedefine/>
    <w:uiPriority w:val="39"/>
    <w:rsid w:val="00E36423"/>
    <w:pPr>
      <w:tabs>
        <w:tab w:val="left" w:pos="2127"/>
      </w:tabs>
      <w:spacing w:before="0"/>
      <w:ind w:left="2552" w:hanging="1418"/>
    </w:pPr>
    <w:rPr>
      <w:b w:val="0"/>
      <w:sz w:val="22"/>
    </w:rPr>
  </w:style>
  <w:style w:type="paragraph" w:customStyle="1" w:styleId="AppendixMain">
    <w:name w:val="Appendix Main"/>
    <w:basedOn w:val="Contents"/>
    <w:next w:val="Normal"/>
    <w:qFormat/>
    <w:rsid w:val="00E36423"/>
    <w:pPr>
      <w:keepNext/>
      <w:numPr>
        <w:numId w:val="8"/>
      </w:numPr>
      <w:spacing w:before="360" w:after="0"/>
      <w:ind w:left="357" w:hanging="357"/>
    </w:pPr>
  </w:style>
  <w:style w:type="paragraph" w:customStyle="1" w:styleId="AppendixSubheading">
    <w:name w:val="Appendix Subheading"/>
    <w:basedOn w:val="AppendixMain"/>
    <w:next w:val="Normal"/>
    <w:qFormat/>
    <w:rsid w:val="00E36423"/>
    <w:pPr>
      <w:numPr>
        <w:ilvl w:val="1"/>
      </w:numPr>
      <w:outlineLvl w:val="1"/>
    </w:pPr>
    <w:rPr>
      <w:sz w:val="28"/>
    </w:rPr>
  </w:style>
  <w:style w:type="paragraph" w:customStyle="1" w:styleId="AppendixThird">
    <w:name w:val="Appendix Third"/>
    <w:basedOn w:val="AppendixMain"/>
    <w:next w:val="Normal"/>
    <w:qFormat/>
    <w:rsid w:val="00E36423"/>
    <w:pPr>
      <w:numPr>
        <w:ilvl w:val="2"/>
      </w:numPr>
      <w:ind w:left="1077" w:hanging="1077"/>
      <w:outlineLvl w:val="2"/>
    </w:pPr>
    <w:rPr>
      <w:sz w:val="24"/>
    </w:rPr>
  </w:style>
  <w:style w:type="table" w:styleId="TableList8">
    <w:name w:val="Table List 8"/>
    <w:basedOn w:val="TableNormal"/>
    <w:rsid w:val="00E36423"/>
    <w:pPr>
      <w:spacing w:before="200" w:after="200" w:line="360" w:lineRule="auto"/>
    </w:pPr>
    <w:rPr>
      <w:rFonts w:ascii="Calibri" w:eastAsia="Times New Roman" w:hAnsi="Calibri" w:cs="Times New Roman"/>
      <w:sz w:val="22"/>
      <w:szCs w:val="22"/>
      <w:lang w:val="en-GB" w:eastAsia="zh-CN"/>
    </w:rPr>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paragraph" w:customStyle="1" w:styleId="CaptionFollowon">
    <w:name w:val="Caption Follow on"/>
    <w:basedOn w:val="Caption"/>
    <w:next w:val="Normal"/>
    <w:qFormat/>
    <w:rsid w:val="00E36423"/>
    <w:pPr>
      <w:spacing w:before="0"/>
      <w:ind w:firstLine="0"/>
    </w:pPr>
  </w:style>
  <w:style w:type="paragraph" w:styleId="Bibliography">
    <w:name w:val="Bibliography"/>
    <w:basedOn w:val="Normal"/>
    <w:next w:val="Normal"/>
    <w:uiPriority w:val="37"/>
    <w:semiHidden/>
    <w:unhideWhenUsed/>
    <w:rsid w:val="00E36423"/>
    <w:pPr>
      <w:tabs>
        <w:tab w:val="clear" w:pos="2240"/>
        <w:tab w:val="clear" w:pos="2800"/>
        <w:tab w:val="clear" w:pos="3360"/>
        <w:tab w:val="clear" w:pos="3920"/>
        <w:tab w:val="clear" w:pos="4480"/>
        <w:tab w:val="clear" w:pos="5040"/>
        <w:tab w:val="clear" w:pos="5600"/>
        <w:tab w:val="clear" w:pos="6160"/>
        <w:tab w:val="clear" w:pos="6720"/>
      </w:tabs>
      <w:autoSpaceDE/>
      <w:autoSpaceDN/>
      <w:adjustRightInd/>
      <w:spacing w:before="200" w:after="0" w:line="360" w:lineRule="auto"/>
    </w:pPr>
    <w:rPr>
      <w:rFonts w:ascii="Calibri" w:eastAsia="Times New Roman" w:hAnsi="Calibri" w:cs="Times New Roman"/>
      <w:sz w:val="22"/>
      <w:szCs w:val="22"/>
      <w:lang w:val="en-GB" w:eastAsia="zh-CN"/>
    </w:rPr>
  </w:style>
  <w:style w:type="paragraph" w:styleId="BlockText">
    <w:name w:val="Block Text"/>
    <w:basedOn w:val="Normal"/>
    <w:semiHidden/>
    <w:unhideWhenUsed/>
    <w:rsid w:val="00E36423"/>
    <w:pPr>
      <w:pBdr>
        <w:top w:val="single" w:sz="2" w:space="10" w:color="4F81BD" w:themeColor="accent1" w:frame="1"/>
        <w:left w:val="single" w:sz="2" w:space="10" w:color="4F81BD" w:themeColor="accent1" w:frame="1"/>
        <w:bottom w:val="single" w:sz="2" w:space="10" w:color="4F81BD" w:themeColor="accent1" w:frame="1"/>
        <w:right w:val="single" w:sz="2" w:space="10" w:color="4F81BD" w:themeColor="accent1" w:frame="1"/>
      </w:pBdr>
      <w:tabs>
        <w:tab w:val="clear" w:pos="2240"/>
        <w:tab w:val="clear" w:pos="2800"/>
        <w:tab w:val="clear" w:pos="3360"/>
        <w:tab w:val="clear" w:pos="3920"/>
        <w:tab w:val="clear" w:pos="4480"/>
        <w:tab w:val="clear" w:pos="5040"/>
        <w:tab w:val="clear" w:pos="5600"/>
        <w:tab w:val="clear" w:pos="6160"/>
        <w:tab w:val="clear" w:pos="6720"/>
      </w:tabs>
      <w:autoSpaceDE/>
      <w:autoSpaceDN/>
      <w:adjustRightInd/>
      <w:spacing w:before="200" w:after="0" w:line="360" w:lineRule="auto"/>
      <w:ind w:left="1152" w:right="1152"/>
    </w:pPr>
    <w:rPr>
      <w:rFonts w:asciiTheme="minorHAnsi" w:eastAsiaTheme="minorEastAsia" w:hAnsiTheme="minorHAnsi" w:cstheme="minorBidi"/>
      <w:i/>
      <w:iCs/>
      <w:color w:val="4F81BD" w:themeColor="accent1"/>
      <w:sz w:val="22"/>
      <w:szCs w:val="22"/>
      <w:lang w:val="en-GB" w:eastAsia="zh-CN"/>
    </w:rPr>
  </w:style>
  <w:style w:type="paragraph" w:styleId="BodyText2">
    <w:name w:val="Body Text 2"/>
    <w:basedOn w:val="Normal"/>
    <w:link w:val="BodyText2Char"/>
    <w:semiHidden/>
    <w:unhideWhenUsed/>
    <w:rsid w:val="00E36423"/>
    <w:pPr>
      <w:tabs>
        <w:tab w:val="clear" w:pos="2240"/>
        <w:tab w:val="clear" w:pos="2800"/>
        <w:tab w:val="clear" w:pos="3360"/>
        <w:tab w:val="clear" w:pos="3920"/>
        <w:tab w:val="clear" w:pos="4480"/>
        <w:tab w:val="clear" w:pos="5040"/>
        <w:tab w:val="clear" w:pos="5600"/>
        <w:tab w:val="clear" w:pos="6160"/>
        <w:tab w:val="clear" w:pos="6720"/>
      </w:tabs>
      <w:autoSpaceDE/>
      <w:autoSpaceDN/>
      <w:adjustRightInd/>
      <w:spacing w:before="200" w:after="120"/>
    </w:pPr>
    <w:rPr>
      <w:rFonts w:ascii="Calibri" w:eastAsia="Times New Roman" w:hAnsi="Calibri" w:cs="Times New Roman"/>
      <w:sz w:val="22"/>
      <w:szCs w:val="22"/>
      <w:lang w:val="en-GB" w:eastAsia="zh-CN"/>
    </w:rPr>
  </w:style>
  <w:style w:type="character" w:customStyle="1" w:styleId="BodyText2Char">
    <w:name w:val="Body Text 2 Char"/>
    <w:basedOn w:val="DefaultParagraphFont"/>
    <w:link w:val="BodyText2"/>
    <w:semiHidden/>
    <w:rsid w:val="00E36423"/>
    <w:rPr>
      <w:rFonts w:ascii="Calibri" w:eastAsia="Times New Roman" w:hAnsi="Calibri" w:cs="Times New Roman"/>
      <w:sz w:val="22"/>
      <w:szCs w:val="22"/>
      <w:lang w:val="en-GB" w:eastAsia="zh-CN"/>
    </w:rPr>
  </w:style>
  <w:style w:type="paragraph" w:styleId="BodyText3">
    <w:name w:val="Body Text 3"/>
    <w:basedOn w:val="Normal"/>
    <w:link w:val="BodyText3Char"/>
    <w:semiHidden/>
    <w:unhideWhenUsed/>
    <w:rsid w:val="00E36423"/>
    <w:pPr>
      <w:tabs>
        <w:tab w:val="clear" w:pos="2240"/>
        <w:tab w:val="clear" w:pos="2800"/>
        <w:tab w:val="clear" w:pos="3360"/>
        <w:tab w:val="clear" w:pos="3920"/>
        <w:tab w:val="clear" w:pos="4480"/>
        <w:tab w:val="clear" w:pos="5040"/>
        <w:tab w:val="clear" w:pos="5600"/>
        <w:tab w:val="clear" w:pos="6160"/>
        <w:tab w:val="clear" w:pos="6720"/>
      </w:tabs>
      <w:autoSpaceDE/>
      <w:autoSpaceDN/>
      <w:adjustRightInd/>
      <w:spacing w:before="200" w:after="120" w:line="360" w:lineRule="auto"/>
    </w:pPr>
    <w:rPr>
      <w:rFonts w:ascii="Calibri" w:eastAsia="Times New Roman" w:hAnsi="Calibri" w:cs="Times New Roman"/>
      <w:sz w:val="16"/>
      <w:szCs w:val="16"/>
      <w:lang w:val="en-GB" w:eastAsia="zh-CN"/>
    </w:rPr>
  </w:style>
  <w:style w:type="character" w:customStyle="1" w:styleId="BodyText3Char">
    <w:name w:val="Body Text 3 Char"/>
    <w:basedOn w:val="DefaultParagraphFont"/>
    <w:link w:val="BodyText3"/>
    <w:semiHidden/>
    <w:rsid w:val="00E36423"/>
    <w:rPr>
      <w:rFonts w:ascii="Calibri" w:eastAsia="Times New Roman" w:hAnsi="Calibri" w:cs="Times New Roman"/>
      <w:sz w:val="16"/>
      <w:szCs w:val="16"/>
      <w:lang w:val="en-GB" w:eastAsia="zh-CN"/>
    </w:rPr>
  </w:style>
  <w:style w:type="paragraph" w:styleId="BodyTextFirstIndent2">
    <w:name w:val="Body Text First Indent 2"/>
    <w:basedOn w:val="BodyTextIndent"/>
    <w:link w:val="BodyTextFirstIndent2Char"/>
    <w:semiHidden/>
    <w:unhideWhenUsed/>
    <w:rsid w:val="00E36423"/>
    <w:pPr>
      <w:ind w:left="360" w:firstLine="360"/>
    </w:pPr>
  </w:style>
  <w:style w:type="character" w:customStyle="1" w:styleId="BodyTextFirstIndent2Char">
    <w:name w:val="Body Text First Indent 2 Char"/>
    <w:basedOn w:val="BodyTextIndentChar"/>
    <w:link w:val="BodyTextFirstIndent2"/>
    <w:semiHidden/>
    <w:rsid w:val="00E36423"/>
    <w:rPr>
      <w:rFonts w:ascii="Calibri" w:eastAsia="Times New Roman" w:hAnsi="Calibri" w:cs="Times New Roman"/>
      <w:sz w:val="22"/>
      <w:szCs w:val="22"/>
      <w:lang w:val="en-GB" w:eastAsia="zh-CN"/>
    </w:rPr>
  </w:style>
  <w:style w:type="paragraph" w:styleId="BodyTextIndent2">
    <w:name w:val="Body Text Indent 2"/>
    <w:basedOn w:val="Normal"/>
    <w:link w:val="BodyTextIndent2Char"/>
    <w:semiHidden/>
    <w:unhideWhenUsed/>
    <w:rsid w:val="00E36423"/>
    <w:pPr>
      <w:tabs>
        <w:tab w:val="clear" w:pos="2240"/>
        <w:tab w:val="clear" w:pos="2800"/>
        <w:tab w:val="clear" w:pos="3360"/>
        <w:tab w:val="clear" w:pos="3920"/>
        <w:tab w:val="clear" w:pos="4480"/>
        <w:tab w:val="clear" w:pos="5040"/>
        <w:tab w:val="clear" w:pos="5600"/>
        <w:tab w:val="clear" w:pos="6160"/>
        <w:tab w:val="clear" w:pos="6720"/>
      </w:tabs>
      <w:autoSpaceDE/>
      <w:autoSpaceDN/>
      <w:adjustRightInd/>
      <w:spacing w:before="200" w:after="120"/>
      <w:ind w:left="283"/>
    </w:pPr>
    <w:rPr>
      <w:rFonts w:ascii="Calibri" w:eastAsia="Times New Roman" w:hAnsi="Calibri" w:cs="Times New Roman"/>
      <w:sz w:val="22"/>
      <w:szCs w:val="22"/>
      <w:lang w:val="en-GB" w:eastAsia="zh-CN"/>
    </w:rPr>
  </w:style>
  <w:style w:type="character" w:customStyle="1" w:styleId="BodyTextIndent2Char">
    <w:name w:val="Body Text Indent 2 Char"/>
    <w:basedOn w:val="DefaultParagraphFont"/>
    <w:link w:val="BodyTextIndent2"/>
    <w:semiHidden/>
    <w:rsid w:val="00E36423"/>
    <w:rPr>
      <w:rFonts w:ascii="Calibri" w:eastAsia="Times New Roman" w:hAnsi="Calibri" w:cs="Times New Roman"/>
      <w:sz w:val="22"/>
      <w:szCs w:val="22"/>
      <w:lang w:val="en-GB" w:eastAsia="zh-CN"/>
    </w:rPr>
  </w:style>
  <w:style w:type="paragraph" w:styleId="BodyTextIndent3">
    <w:name w:val="Body Text Indent 3"/>
    <w:basedOn w:val="Normal"/>
    <w:link w:val="BodyTextIndent3Char"/>
    <w:semiHidden/>
    <w:unhideWhenUsed/>
    <w:rsid w:val="00E36423"/>
    <w:pPr>
      <w:tabs>
        <w:tab w:val="clear" w:pos="2240"/>
        <w:tab w:val="clear" w:pos="2800"/>
        <w:tab w:val="clear" w:pos="3360"/>
        <w:tab w:val="clear" w:pos="3920"/>
        <w:tab w:val="clear" w:pos="4480"/>
        <w:tab w:val="clear" w:pos="5040"/>
        <w:tab w:val="clear" w:pos="5600"/>
        <w:tab w:val="clear" w:pos="6160"/>
        <w:tab w:val="clear" w:pos="6720"/>
      </w:tabs>
      <w:autoSpaceDE/>
      <w:autoSpaceDN/>
      <w:adjustRightInd/>
      <w:spacing w:before="200" w:after="120" w:line="360" w:lineRule="auto"/>
      <w:ind w:left="283"/>
    </w:pPr>
    <w:rPr>
      <w:rFonts w:ascii="Calibri" w:eastAsia="Times New Roman" w:hAnsi="Calibri" w:cs="Times New Roman"/>
      <w:sz w:val="16"/>
      <w:szCs w:val="16"/>
      <w:lang w:val="en-GB" w:eastAsia="zh-CN"/>
    </w:rPr>
  </w:style>
  <w:style w:type="character" w:customStyle="1" w:styleId="BodyTextIndent3Char">
    <w:name w:val="Body Text Indent 3 Char"/>
    <w:basedOn w:val="DefaultParagraphFont"/>
    <w:link w:val="BodyTextIndent3"/>
    <w:semiHidden/>
    <w:rsid w:val="00E36423"/>
    <w:rPr>
      <w:rFonts w:ascii="Calibri" w:eastAsia="Times New Roman" w:hAnsi="Calibri" w:cs="Times New Roman"/>
      <w:sz w:val="16"/>
      <w:szCs w:val="16"/>
      <w:lang w:val="en-GB" w:eastAsia="zh-CN"/>
    </w:rPr>
  </w:style>
  <w:style w:type="paragraph" w:styleId="Closing">
    <w:name w:val="Closing"/>
    <w:basedOn w:val="Normal"/>
    <w:link w:val="ClosingChar"/>
    <w:semiHidden/>
    <w:unhideWhenUsed/>
    <w:rsid w:val="00E36423"/>
    <w:pPr>
      <w:tabs>
        <w:tab w:val="clear" w:pos="2240"/>
        <w:tab w:val="clear" w:pos="2800"/>
        <w:tab w:val="clear" w:pos="3360"/>
        <w:tab w:val="clear" w:pos="3920"/>
        <w:tab w:val="clear" w:pos="4480"/>
        <w:tab w:val="clear" w:pos="5040"/>
        <w:tab w:val="clear" w:pos="5600"/>
        <w:tab w:val="clear" w:pos="6160"/>
        <w:tab w:val="clear" w:pos="6720"/>
      </w:tabs>
      <w:autoSpaceDE/>
      <w:autoSpaceDN/>
      <w:adjustRightInd/>
      <w:spacing w:after="0" w:line="240" w:lineRule="auto"/>
      <w:ind w:left="4252"/>
    </w:pPr>
    <w:rPr>
      <w:rFonts w:ascii="Calibri" w:eastAsia="Times New Roman" w:hAnsi="Calibri" w:cs="Times New Roman"/>
      <w:sz w:val="22"/>
      <w:szCs w:val="22"/>
      <w:lang w:val="en-GB" w:eastAsia="zh-CN"/>
    </w:rPr>
  </w:style>
  <w:style w:type="character" w:customStyle="1" w:styleId="ClosingChar">
    <w:name w:val="Closing Char"/>
    <w:basedOn w:val="DefaultParagraphFont"/>
    <w:link w:val="Closing"/>
    <w:semiHidden/>
    <w:rsid w:val="00E36423"/>
    <w:rPr>
      <w:rFonts w:ascii="Calibri" w:eastAsia="Times New Roman" w:hAnsi="Calibri" w:cs="Times New Roman"/>
      <w:sz w:val="22"/>
      <w:szCs w:val="22"/>
      <w:lang w:val="en-GB" w:eastAsia="zh-CN"/>
    </w:rPr>
  </w:style>
  <w:style w:type="paragraph" w:styleId="Date">
    <w:name w:val="Date"/>
    <w:basedOn w:val="Normal"/>
    <w:next w:val="Normal"/>
    <w:link w:val="DateChar"/>
    <w:rsid w:val="00E36423"/>
    <w:pPr>
      <w:tabs>
        <w:tab w:val="clear" w:pos="2240"/>
        <w:tab w:val="clear" w:pos="2800"/>
        <w:tab w:val="clear" w:pos="3360"/>
        <w:tab w:val="clear" w:pos="3920"/>
        <w:tab w:val="clear" w:pos="4480"/>
        <w:tab w:val="clear" w:pos="5040"/>
        <w:tab w:val="clear" w:pos="5600"/>
        <w:tab w:val="clear" w:pos="6160"/>
        <w:tab w:val="clear" w:pos="6720"/>
      </w:tabs>
      <w:autoSpaceDE/>
      <w:autoSpaceDN/>
      <w:adjustRightInd/>
      <w:spacing w:before="200" w:after="0" w:line="360" w:lineRule="auto"/>
    </w:pPr>
    <w:rPr>
      <w:rFonts w:ascii="Calibri" w:eastAsia="Times New Roman" w:hAnsi="Calibri" w:cs="Times New Roman"/>
      <w:sz w:val="22"/>
      <w:szCs w:val="22"/>
      <w:lang w:val="en-GB" w:eastAsia="zh-CN"/>
    </w:rPr>
  </w:style>
  <w:style w:type="character" w:customStyle="1" w:styleId="DateChar">
    <w:name w:val="Date Char"/>
    <w:basedOn w:val="DefaultParagraphFont"/>
    <w:link w:val="Date"/>
    <w:rsid w:val="00E36423"/>
    <w:rPr>
      <w:rFonts w:ascii="Calibri" w:eastAsia="Times New Roman" w:hAnsi="Calibri" w:cs="Times New Roman"/>
      <w:sz w:val="22"/>
      <w:szCs w:val="22"/>
      <w:lang w:val="en-GB" w:eastAsia="zh-CN"/>
    </w:rPr>
  </w:style>
  <w:style w:type="paragraph" w:styleId="EmailSignature">
    <w:name w:val="E-mail Signature"/>
    <w:basedOn w:val="Normal"/>
    <w:link w:val="EmailSignatureChar"/>
    <w:semiHidden/>
    <w:unhideWhenUsed/>
    <w:rsid w:val="00E36423"/>
    <w:pPr>
      <w:tabs>
        <w:tab w:val="clear" w:pos="2240"/>
        <w:tab w:val="clear" w:pos="2800"/>
        <w:tab w:val="clear" w:pos="3360"/>
        <w:tab w:val="clear" w:pos="3920"/>
        <w:tab w:val="clear" w:pos="4480"/>
        <w:tab w:val="clear" w:pos="5040"/>
        <w:tab w:val="clear" w:pos="5600"/>
        <w:tab w:val="clear" w:pos="6160"/>
        <w:tab w:val="clear" w:pos="6720"/>
      </w:tabs>
      <w:autoSpaceDE/>
      <w:autoSpaceDN/>
      <w:adjustRightInd/>
      <w:spacing w:after="0" w:line="240" w:lineRule="auto"/>
    </w:pPr>
    <w:rPr>
      <w:rFonts w:ascii="Calibri" w:eastAsia="Times New Roman" w:hAnsi="Calibri" w:cs="Times New Roman"/>
      <w:sz w:val="22"/>
      <w:szCs w:val="22"/>
      <w:lang w:val="en-GB" w:eastAsia="zh-CN"/>
    </w:rPr>
  </w:style>
  <w:style w:type="character" w:customStyle="1" w:styleId="EmailSignatureChar">
    <w:name w:val="Email Signature Char"/>
    <w:basedOn w:val="DefaultParagraphFont"/>
    <w:link w:val="EmailSignature"/>
    <w:semiHidden/>
    <w:rsid w:val="00E36423"/>
    <w:rPr>
      <w:rFonts w:ascii="Calibri" w:eastAsia="Times New Roman" w:hAnsi="Calibri" w:cs="Times New Roman"/>
      <w:sz w:val="22"/>
      <w:szCs w:val="22"/>
      <w:lang w:val="en-GB" w:eastAsia="zh-CN"/>
    </w:rPr>
  </w:style>
  <w:style w:type="paragraph" w:styleId="EndnoteText">
    <w:name w:val="endnote text"/>
    <w:basedOn w:val="Normal"/>
    <w:link w:val="EndnoteTextChar"/>
    <w:semiHidden/>
    <w:unhideWhenUsed/>
    <w:rsid w:val="00E36423"/>
    <w:pPr>
      <w:tabs>
        <w:tab w:val="clear" w:pos="2240"/>
        <w:tab w:val="clear" w:pos="2800"/>
        <w:tab w:val="clear" w:pos="3360"/>
        <w:tab w:val="clear" w:pos="3920"/>
        <w:tab w:val="clear" w:pos="4480"/>
        <w:tab w:val="clear" w:pos="5040"/>
        <w:tab w:val="clear" w:pos="5600"/>
        <w:tab w:val="clear" w:pos="6160"/>
        <w:tab w:val="clear" w:pos="6720"/>
      </w:tabs>
      <w:autoSpaceDE/>
      <w:autoSpaceDN/>
      <w:adjustRightInd/>
      <w:spacing w:after="0" w:line="240" w:lineRule="auto"/>
    </w:pPr>
    <w:rPr>
      <w:rFonts w:ascii="Calibri" w:eastAsia="Times New Roman" w:hAnsi="Calibri" w:cs="Times New Roman"/>
      <w:lang w:val="en-GB" w:eastAsia="zh-CN"/>
    </w:rPr>
  </w:style>
  <w:style w:type="character" w:customStyle="1" w:styleId="EndnoteTextChar">
    <w:name w:val="Endnote Text Char"/>
    <w:basedOn w:val="DefaultParagraphFont"/>
    <w:link w:val="EndnoteText"/>
    <w:semiHidden/>
    <w:rsid w:val="00E36423"/>
    <w:rPr>
      <w:rFonts w:ascii="Calibri" w:eastAsia="Times New Roman" w:hAnsi="Calibri" w:cs="Times New Roman"/>
      <w:lang w:val="en-GB" w:eastAsia="zh-CN"/>
    </w:rPr>
  </w:style>
  <w:style w:type="paragraph" w:styleId="EnvelopeAddress">
    <w:name w:val="envelope address"/>
    <w:basedOn w:val="Normal"/>
    <w:semiHidden/>
    <w:unhideWhenUsed/>
    <w:rsid w:val="00E36423"/>
    <w:pPr>
      <w:framePr w:w="7920" w:h="1980" w:hRule="exact" w:hSpace="180" w:wrap="auto" w:hAnchor="page" w:xAlign="center" w:yAlign="bottom"/>
      <w:tabs>
        <w:tab w:val="clear" w:pos="2240"/>
        <w:tab w:val="clear" w:pos="2800"/>
        <w:tab w:val="clear" w:pos="3360"/>
        <w:tab w:val="clear" w:pos="3920"/>
        <w:tab w:val="clear" w:pos="4480"/>
        <w:tab w:val="clear" w:pos="5040"/>
        <w:tab w:val="clear" w:pos="5600"/>
        <w:tab w:val="clear" w:pos="6160"/>
        <w:tab w:val="clear" w:pos="6720"/>
      </w:tabs>
      <w:autoSpaceDE/>
      <w:autoSpaceDN/>
      <w:adjustRightInd/>
      <w:spacing w:after="0" w:line="240" w:lineRule="auto"/>
      <w:ind w:left="2880"/>
    </w:pPr>
    <w:rPr>
      <w:rFonts w:asciiTheme="majorHAnsi" w:eastAsiaTheme="majorEastAsia" w:hAnsiTheme="majorHAnsi" w:cstheme="majorBidi"/>
      <w:sz w:val="24"/>
      <w:szCs w:val="24"/>
      <w:lang w:val="en-GB" w:eastAsia="zh-CN"/>
    </w:rPr>
  </w:style>
  <w:style w:type="paragraph" w:styleId="EnvelopeReturn">
    <w:name w:val="envelope return"/>
    <w:basedOn w:val="Normal"/>
    <w:semiHidden/>
    <w:unhideWhenUsed/>
    <w:rsid w:val="00E36423"/>
    <w:pPr>
      <w:tabs>
        <w:tab w:val="clear" w:pos="2240"/>
        <w:tab w:val="clear" w:pos="2800"/>
        <w:tab w:val="clear" w:pos="3360"/>
        <w:tab w:val="clear" w:pos="3920"/>
        <w:tab w:val="clear" w:pos="4480"/>
        <w:tab w:val="clear" w:pos="5040"/>
        <w:tab w:val="clear" w:pos="5600"/>
        <w:tab w:val="clear" w:pos="6160"/>
        <w:tab w:val="clear" w:pos="6720"/>
      </w:tabs>
      <w:autoSpaceDE/>
      <w:autoSpaceDN/>
      <w:adjustRightInd/>
      <w:spacing w:after="0" w:line="240" w:lineRule="auto"/>
    </w:pPr>
    <w:rPr>
      <w:rFonts w:asciiTheme="majorHAnsi" w:eastAsiaTheme="majorEastAsia" w:hAnsiTheme="majorHAnsi" w:cstheme="majorBidi"/>
      <w:lang w:val="en-GB" w:eastAsia="zh-CN"/>
    </w:rPr>
  </w:style>
  <w:style w:type="paragraph" w:styleId="FootnoteText">
    <w:name w:val="footnote text"/>
    <w:basedOn w:val="Normal"/>
    <w:link w:val="FootnoteTextChar"/>
    <w:semiHidden/>
    <w:unhideWhenUsed/>
    <w:rsid w:val="00E36423"/>
    <w:pPr>
      <w:tabs>
        <w:tab w:val="clear" w:pos="2240"/>
        <w:tab w:val="clear" w:pos="2800"/>
        <w:tab w:val="clear" w:pos="3360"/>
        <w:tab w:val="clear" w:pos="3920"/>
        <w:tab w:val="clear" w:pos="4480"/>
        <w:tab w:val="clear" w:pos="5040"/>
        <w:tab w:val="clear" w:pos="5600"/>
        <w:tab w:val="clear" w:pos="6160"/>
        <w:tab w:val="clear" w:pos="6720"/>
      </w:tabs>
      <w:autoSpaceDE/>
      <w:autoSpaceDN/>
      <w:adjustRightInd/>
      <w:spacing w:after="0" w:line="240" w:lineRule="auto"/>
    </w:pPr>
    <w:rPr>
      <w:rFonts w:ascii="Calibri" w:eastAsia="Times New Roman" w:hAnsi="Calibri" w:cs="Times New Roman"/>
      <w:lang w:val="en-GB" w:eastAsia="zh-CN"/>
    </w:rPr>
  </w:style>
  <w:style w:type="character" w:customStyle="1" w:styleId="FootnoteTextChar">
    <w:name w:val="Footnote Text Char"/>
    <w:basedOn w:val="DefaultParagraphFont"/>
    <w:link w:val="FootnoteText"/>
    <w:semiHidden/>
    <w:rsid w:val="00E36423"/>
    <w:rPr>
      <w:rFonts w:ascii="Calibri" w:eastAsia="Times New Roman" w:hAnsi="Calibri" w:cs="Times New Roman"/>
      <w:lang w:val="en-GB" w:eastAsia="zh-CN"/>
    </w:rPr>
  </w:style>
  <w:style w:type="paragraph" w:styleId="HTMLAddress">
    <w:name w:val="HTML Address"/>
    <w:basedOn w:val="Normal"/>
    <w:link w:val="HTMLAddressChar"/>
    <w:semiHidden/>
    <w:unhideWhenUsed/>
    <w:rsid w:val="00E36423"/>
    <w:pPr>
      <w:tabs>
        <w:tab w:val="clear" w:pos="2240"/>
        <w:tab w:val="clear" w:pos="2800"/>
        <w:tab w:val="clear" w:pos="3360"/>
        <w:tab w:val="clear" w:pos="3920"/>
        <w:tab w:val="clear" w:pos="4480"/>
        <w:tab w:val="clear" w:pos="5040"/>
        <w:tab w:val="clear" w:pos="5600"/>
        <w:tab w:val="clear" w:pos="6160"/>
        <w:tab w:val="clear" w:pos="6720"/>
      </w:tabs>
      <w:autoSpaceDE/>
      <w:autoSpaceDN/>
      <w:adjustRightInd/>
      <w:spacing w:after="0" w:line="240" w:lineRule="auto"/>
    </w:pPr>
    <w:rPr>
      <w:rFonts w:ascii="Calibri" w:eastAsia="Times New Roman" w:hAnsi="Calibri" w:cs="Times New Roman"/>
      <w:i/>
      <w:iCs/>
      <w:sz w:val="22"/>
      <w:szCs w:val="22"/>
      <w:lang w:val="en-GB" w:eastAsia="zh-CN"/>
    </w:rPr>
  </w:style>
  <w:style w:type="character" w:customStyle="1" w:styleId="HTMLAddressChar">
    <w:name w:val="HTML Address Char"/>
    <w:basedOn w:val="DefaultParagraphFont"/>
    <w:link w:val="HTMLAddress"/>
    <w:semiHidden/>
    <w:rsid w:val="00E36423"/>
    <w:rPr>
      <w:rFonts w:ascii="Calibri" w:eastAsia="Times New Roman" w:hAnsi="Calibri" w:cs="Times New Roman"/>
      <w:i/>
      <w:iCs/>
      <w:sz w:val="22"/>
      <w:szCs w:val="22"/>
      <w:lang w:val="en-GB" w:eastAsia="zh-CN"/>
    </w:rPr>
  </w:style>
  <w:style w:type="paragraph" w:styleId="HTMLPreformatted">
    <w:name w:val="HTML Preformatted"/>
    <w:basedOn w:val="Normal"/>
    <w:link w:val="HTMLPreformattedChar"/>
    <w:semiHidden/>
    <w:unhideWhenUsed/>
    <w:rsid w:val="00E36423"/>
    <w:pPr>
      <w:tabs>
        <w:tab w:val="clear" w:pos="2240"/>
        <w:tab w:val="clear" w:pos="2800"/>
        <w:tab w:val="clear" w:pos="3360"/>
        <w:tab w:val="clear" w:pos="3920"/>
        <w:tab w:val="clear" w:pos="4480"/>
        <w:tab w:val="clear" w:pos="5040"/>
        <w:tab w:val="clear" w:pos="5600"/>
        <w:tab w:val="clear" w:pos="6160"/>
        <w:tab w:val="clear" w:pos="6720"/>
      </w:tabs>
      <w:autoSpaceDE/>
      <w:autoSpaceDN/>
      <w:adjustRightInd/>
      <w:spacing w:after="0" w:line="240" w:lineRule="auto"/>
    </w:pPr>
    <w:rPr>
      <w:rFonts w:ascii="Consolas" w:eastAsia="Times New Roman" w:hAnsi="Consolas" w:cs="Times New Roman"/>
      <w:lang w:val="en-GB" w:eastAsia="zh-CN"/>
    </w:rPr>
  </w:style>
  <w:style w:type="character" w:customStyle="1" w:styleId="HTMLPreformattedChar">
    <w:name w:val="HTML Preformatted Char"/>
    <w:basedOn w:val="DefaultParagraphFont"/>
    <w:link w:val="HTMLPreformatted"/>
    <w:semiHidden/>
    <w:rsid w:val="00E36423"/>
    <w:rPr>
      <w:rFonts w:ascii="Consolas" w:eastAsia="Times New Roman" w:hAnsi="Consolas" w:cs="Times New Roman"/>
      <w:lang w:val="en-GB" w:eastAsia="zh-CN"/>
    </w:rPr>
  </w:style>
  <w:style w:type="paragraph" w:styleId="Index1">
    <w:name w:val="index 1"/>
    <w:basedOn w:val="Normal"/>
    <w:next w:val="Normal"/>
    <w:autoRedefine/>
    <w:semiHidden/>
    <w:unhideWhenUsed/>
    <w:rsid w:val="00E36423"/>
    <w:pPr>
      <w:tabs>
        <w:tab w:val="clear" w:pos="2240"/>
        <w:tab w:val="clear" w:pos="2800"/>
        <w:tab w:val="clear" w:pos="3360"/>
        <w:tab w:val="clear" w:pos="3920"/>
        <w:tab w:val="clear" w:pos="4480"/>
        <w:tab w:val="clear" w:pos="5040"/>
        <w:tab w:val="clear" w:pos="5600"/>
        <w:tab w:val="clear" w:pos="6160"/>
        <w:tab w:val="clear" w:pos="6720"/>
      </w:tabs>
      <w:autoSpaceDE/>
      <w:autoSpaceDN/>
      <w:adjustRightInd/>
      <w:spacing w:after="0" w:line="240" w:lineRule="auto"/>
      <w:ind w:left="220" w:hanging="220"/>
    </w:pPr>
    <w:rPr>
      <w:rFonts w:ascii="Calibri" w:eastAsia="Times New Roman" w:hAnsi="Calibri" w:cs="Times New Roman"/>
      <w:sz w:val="22"/>
      <w:szCs w:val="22"/>
      <w:lang w:val="en-GB" w:eastAsia="zh-CN"/>
    </w:rPr>
  </w:style>
  <w:style w:type="paragraph" w:styleId="Index2">
    <w:name w:val="index 2"/>
    <w:basedOn w:val="Normal"/>
    <w:next w:val="Normal"/>
    <w:autoRedefine/>
    <w:semiHidden/>
    <w:unhideWhenUsed/>
    <w:rsid w:val="00E36423"/>
    <w:pPr>
      <w:tabs>
        <w:tab w:val="clear" w:pos="2240"/>
        <w:tab w:val="clear" w:pos="2800"/>
        <w:tab w:val="clear" w:pos="3360"/>
        <w:tab w:val="clear" w:pos="3920"/>
        <w:tab w:val="clear" w:pos="4480"/>
        <w:tab w:val="clear" w:pos="5040"/>
        <w:tab w:val="clear" w:pos="5600"/>
        <w:tab w:val="clear" w:pos="6160"/>
        <w:tab w:val="clear" w:pos="6720"/>
      </w:tabs>
      <w:autoSpaceDE/>
      <w:autoSpaceDN/>
      <w:adjustRightInd/>
      <w:spacing w:after="0" w:line="240" w:lineRule="auto"/>
      <w:ind w:left="440" w:hanging="220"/>
    </w:pPr>
    <w:rPr>
      <w:rFonts w:ascii="Calibri" w:eastAsia="Times New Roman" w:hAnsi="Calibri" w:cs="Times New Roman"/>
      <w:sz w:val="22"/>
      <w:szCs w:val="22"/>
      <w:lang w:val="en-GB" w:eastAsia="zh-CN"/>
    </w:rPr>
  </w:style>
  <w:style w:type="paragraph" w:styleId="Index3">
    <w:name w:val="index 3"/>
    <w:basedOn w:val="Normal"/>
    <w:next w:val="Normal"/>
    <w:autoRedefine/>
    <w:semiHidden/>
    <w:unhideWhenUsed/>
    <w:rsid w:val="00E36423"/>
    <w:pPr>
      <w:tabs>
        <w:tab w:val="clear" w:pos="2240"/>
        <w:tab w:val="clear" w:pos="2800"/>
        <w:tab w:val="clear" w:pos="3360"/>
        <w:tab w:val="clear" w:pos="3920"/>
        <w:tab w:val="clear" w:pos="4480"/>
        <w:tab w:val="clear" w:pos="5040"/>
        <w:tab w:val="clear" w:pos="5600"/>
        <w:tab w:val="clear" w:pos="6160"/>
        <w:tab w:val="clear" w:pos="6720"/>
      </w:tabs>
      <w:autoSpaceDE/>
      <w:autoSpaceDN/>
      <w:adjustRightInd/>
      <w:spacing w:after="0" w:line="240" w:lineRule="auto"/>
      <w:ind w:left="660" w:hanging="220"/>
    </w:pPr>
    <w:rPr>
      <w:rFonts w:ascii="Calibri" w:eastAsia="Times New Roman" w:hAnsi="Calibri" w:cs="Times New Roman"/>
      <w:sz w:val="22"/>
      <w:szCs w:val="22"/>
      <w:lang w:val="en-GB" w:eastAsia="zh-CN"/>
    </w:rPr>
  </w:style>
  <w:style w:type="paragraph" w:styleId="Index4">
    <w:name w:val="index 4"/>
    <w:basedOn w:val="Normal"/>
    <w:next w:val="Normal"/>
    <w:autoRedefine/>
    <w:semiHidden/>
    <w:unhideWhenUsed/>
    <w:rsid w:val="00E36423"/>
    <w:pPr>
      <w:tabs>
        <w:tab w:val="clear" w:pos="2240"/>
        <w:tab w:val="clear" w:pos="2800"/>
        <w:tab w:val="clear" w:pos="3360"/>
        <w:tab w:val="clear" w:pos="3920"/>
        <w:tab w:val="clear" w:pos="4480"/>
        <w:tab w:val="clear" w:pos="5040"/>
        <w:tab w:val="clear" w:pos="5600"/>
        <w:tab w:val="clear" w:pos="6160"/>
        <w:tab w:val="clear" w:pos="6720"/>
      </w:tabs>
      <w:autoSpaceDE/>
      <w:autoSpaceDN/>
      <w:adjustRightInd/>
      <w:spacing w:after="0" w:line="240" w:lineRule="auto"/>
      <w:ind w:left="880" w:hanging="220"/>
    </w:pPr>
    <w:rPr>
      <w:rFonts w:ascii="Calibri" w:eastAsia="Times New Roman" w:hAnsi="Calibri" w:cs="Times New Roman"/>
      <w:sz w:val="22"/>
      <w:szCs w:val="22"/>
      <w:lang w:val="en-GB" w:eastAsia="zh-CN"/>
    </w:rPr>
  </w:style>
  <w:style w:type="paragraph" w:styleId="Index5">
    <w:name w:val="index 5"/>
    <w:basedOn w:val="Normal"/>
    <w:next w:val="Normal"/>
    <w:autoRedefine/>
    <w:semiHidden/>
    <w:unhideWhenUsed/>
    <w:rsid w:val="00E36423"/>
    <w:pPr>
      <w:tabs>
        <w:tab w:val="clear" w:pos="2240"/>
        <w:tab w:val="clear" w:pos="2800"/>
        <w:tab w:val="clear" w:pos="3360"/>
        <w:tab w:val="clear" w:pos="3920"/>
        <w:tab w:val="clear" w:pos="4480"/>
        <w:tab w:val="clear" w:pos="5040"/>
        <w:tab w:val="clear" w:pos="5600"/>
        <w:tab w:val="clear" w:pos="6160"/>
        <w:tab w:val="clear" w:pos="6720"/>
      </w:tabs>
      <w:autoSpaceDE/>
      <w:autoSpaceDN/>
      <w:adjustRightInd/>
      <w:spacing w:after="0" w:line="240" w:lineRule="auto"/>
      <w:ind w:left="1100" w:hanging="220"/>
    </w:pPr>
    <w:rPr>
      <w:rFonts w:ascii="Calibri" w:eastAsia="Times New Roman" w:hAnsi="Calibri" w:cs="Times New Roman"/>
      <w:sz w:val="22"/>
      <w:szCs w:val="22"/>
      <w:lang w:val="en-GB" w:eastAsia="zh-CN"/>
    </w:rPr>
  </w:style>
  <w:style w:type="paragraph" w:styleId="Index6">
    <w:name w:val="index 6"/>
    <w:basedOn w:val="Normal"/>
    <w:next w:val="Normal"/>
    <w:autoRedefine/>
    <w:semiHidden/>
    <w:unhideWhenUsed/>
    <w:rsid w:val="00E36423"/>
    <w:pPr>
      <w:tabs>
        <w:tab w:val="clear" w:pos="2240"/>
        <w:tab w:val="clear" w:pos="2800"/>
        <w:tab w:val="clear" w:pos="3360"/>
        <w:tab w:val="clear" w:pos="3920"/>
        <w:tab w:val="clear" w:pos="4480"/>
        <w:tab w:val="clear" w:pos="5040"/>
        <w:tab w:val="clear" w:pos="5600"/>
        <w:tab w:val="clear" w:pos="6160"/>
        <w:tab w:val="clear" w:pos="6720"/>
      </w:tabs>
      <w:autoSpaceDE/>
      <w:autoSpaceDN/>
      <w:adjustRightInd/>
      <w:spacing w:after="0" w:line="240" w:lineRule="auto"/>
      <w:ind w:left="1320" w:hanging="220"/>
    </w:pPr>
    <w:rPr>
      <w:rFonts w:ascii="Calibri" w:eastAsia="Times New Roman" w:hAnsi="Calibri" w:cs="Times New Roman"/>
      <w:sz w:val="22"/>
      <w:szCs w:val="22"/>
      <w:lang w:val="en-GB" w:eastAsia="zh-CN"/>
    </w:rPr>
  </w:style>
  <w:style w:type="paragraph" w:styleId="Index7">
    <w:name w:val="index 7"/>
    <w:basedOn w:val="Normal"/>
    <w:next w:val="Normal"/>
    <w:autoRedefine/>
    <w:semiHidden/>
    <w:unhideWhenUsed/>
    <w:rsid w:val="00E36423"/>
    <w:pPr>
      <w:tabs>
        <w:tab w:val="clear" w:pos="2240"/>
        <w:tab w:val="clear" w:pos="2800"/>
        <w:tab w:val="clear" w:pos="3360"/>
        <w:tab w:val="clear" w:pos="3920"/>
        <w:tab w:val="clear" w:pos="4480"/>
        <w:tab w:val="clear" w:pos="5040"/>
        <w:tab w:val="clear" w:pos="5600"/>
        <w:tab w:val="clear" w:pos="6160"/>
        <w:tab w:val="clear" w:pos="6720"/>
      </w:tabs>
      <w:autoSpaceDE/>
      <w:autoSpaceDN/>
      <w:adjustRightInd/>
      <w:spacing w:after="0" w:line="240" w:lineRule="auto"/>
      <w:ind w:left="1540" w:hanging="220"/>
    </w:pPr>
    <w:rPr>
      <w:rFonts w:ascii="Calibri" w:eastAsia="Times New Roman" w:hAnsi="Calibri" w:cs="Times New Roman"/>
      <w:sz w:val="22"/>
      <w:szCs w:val="22"/>
      <w:lang w:val="en-GB" w:eastAsia="zh-CN"/>
    </w:rPr>
  </w:style>
  <w:style w:type="paragraph" w:styleId="Index8">
    <w:name w:val="index 8"/>
    <w:basedOn w:val="Normal"/>
    <w:next w:val="Normal"/>
    <w:autoRedefine/>
    <w:semiHidden/>
    <w:unhideWhenUsed/>
    <w:rsid w:val="00E36423"/>
    <w:pPr>
      <w:tabs>
        <w:tab w:val="clear" w:pos="2240"/>
        <w:tab w:val="clear" w:pos="2800"/>
        <w:tab w:val="clear" w:pos="3360"/>
        <w:tab w:val="clear" w:pos="3920"/>
        <w:tab w:val="clear" w:pos="4480"/>
        <w:tab w:val="clear" w:pos="5040"/>
        <w:tab w:val="clear" w:pos="5600"/>
        <w:tab w:val="clear" w:pos="6160"/>
        <w:tab w:val="clear" w:pos="6720"/>
      </w:tabs>
      <w:autoSpaceDE/>
      <w:autoSpaceDN/>
      <w:adjustRightInd/>
      <w:spacing w:after="0" w:line="240" w:lineRule="auto"/>
      <w:ind w:left="1760" w:hanging="220"/>
    </w:pPr>
    <w:rPr>
      <w:rFonts w:ascii="Calibri" w:eastAsia="Times New Roman" w:hAnsi="Calibri" w:cs="Times New Roman"/>
      <w:sz w:val="22"/>
      <w:szCs w:val="22"/>
      <w:lang w:val="en-GB" w:eastAsia="zh-CN"/>
    </w:rPr>
  </w:style>
  <w:style w:type="paragraph" w:styleId="Index9">
    <w:name w:val="index 9"/>
    <w:basedOn w:val="Normal"/>
    <w:next w:val="Normal"/>
    <w:autoRedefine/>
    <w:semiHidden/>
    <w:unhideWhenUsed/>
    <w:rsid w:val="00E36423"/>
    <w:pPr>
      <w:tabs>
        <w:tab w:val="clear" w:pos="2240"/>
        <w:tab w:val="clear" w:pos="2800"/>
        <w:tab w:val="clear" w:pos="3360"/>
        <w:tab w:val="clear" w:pos="3920"/>
        <w:tab w:val="clear" w:pos="4480"/>
        <w:tab w:val="clear" w:pos="5040"/>
        <w:tab w:val="clear" w:pos="5600"/>
        <w:tab w:val="clear" w:pos="6160"/>
        <w:tab w:val="clear" w:pos="6720"/>
      </w:tabs>
      <w:autoSpaceDE/>
      <w:autoSpaceDN/>
      <w:adjustRightInd/>
      <w:spacing w:after="0" w:line="240" w:lineRule="auto"/>
      <w:ind w:left="1980" w:hanging="220"/>
    </w:pPr>
    <w:rPr>
      <w:rFonts w:ascii="Calibri" w:eastAsia="Times New Roman" w:hAnsi="Calibri" w:cs="Times New Roman"/>
      <w:sz w:val="22"/>
      <w:szCs w:val="22"/>
      <w:lang w:val="en-GB" w:eastAsia="zh-CN"/>
    </w:rPr>
  </w:style>
  <w:style w:type="paragraph" w:styleId="IndexHeading">
    <w:name w:val="index heading"/>
    <w:basedOn w:val="Normal"/>
    <w:next w:val="Index1"/>
    <w:semiHidden/>
    <w:unhideWhenUsed/>
    <w:rsid w:val="00E36423"/>
    <w:pPr>
      <w:tabs>
        <w:tab w:val="clear" w:pos="2240"/>
        <w:tab w:val="clear" w:pos="2800"/>
        <w:tab w:val="clear" w:pos="3360"/>
        <w:tab w:val="clear" w:pos="3920"/>
        <w:tab w:val="clear" w:pos="4480"/>
        <w:tab w:val="clear" w:pos="5040"/>
        <w:tab w:val="clear" w:pos="5600"/>
        <w:tab w:val="clear" w:pos="6160"/>
        <w:tab w:val="clear" w:pos="6720"/>
      </w:tabs>
      <w:autoSpaceDE/>
      <w:autoSpaceDN/>
      <w:adjustRightInd/>
      <w:spacing w:before="200" w:after="0" w:line="360" w:lineRule="auto"/>
    </w:pPr>
    <w:rPr>
      <w:rFonts w:asciiTheme="majorHAnsi" w:eastAsiaTheme="majorEastAsia" w:hAnsiTheme="majorHAnsi" w:cstheme="majorBidi"/>
      <w:b/>
      <w:bCs/>
      <w:sz w:val="22"/>
      <w:szCs w:val="22"/>
      <w:lang w:val="en-GB" w:eastAsia="zh-CN"/>
    </w:rPr>
  </w:style>
  <w:style w:type="paragraph" w:styleId="List">
    <w:name w:val="List"/>
    <w:basedOn w:val="Normal"/>
    <w:semiHidden/>
    <w:unhideWhenUsed/>
    <w:rsid w:val="00E36423"/>
    <w:pPr>
      <w:tabs>
        <w:tab w:val="clear" w:pos="2240"/>
        <w:tab w:val="clear" w:pos="2800"/>
        <w:tab w:val="clear" w:pos="3360"/>
        <w:tab w:val="clear" w:pos="3920"/>
        <w:tab w:val="clear" w:pos="4480"/>
        <w:tab w:val="clear" w:pos="5040"/>
        <w:tab w:val="clear" w:pos="5600"/>
        <w:tab w:val="clear" w:pos="6160"/>
        <w:tab w:val="clear" w:pos="6720"/>
      </w:tabs>
      <w:autoSpaceDE/>
      <w:autoSpaceDN/>
      <w:adjustRightInd/>
      <w:spacing w:before="200" w:after="0" w:line="360" w:lineRule="auto"/>
      <w:ind w:left="283" w:hanging="283"/>
      <w:contextualSpacing/>
    </w:pPr>
    <w:rPr>
      <w:rFonts w:ascii="Calibri" w:eastAsia="Times New Roman" w:hAnsi="Calibri" w:cs="Times New Roman"/>
      <w:sz w:val="22"/>
      <w:szCs w:val="22"/>
      <w:lang w:val="en-GB" w:eastAsia="zh-CN"/>
    </w:rPr>
  </w:style>
  <w:style w:type="paragraph" w:styleId="List2">
    <w:name w:val="List 2"/>
    <w:basedOn w:val="Normal"/>
    <w:semiHidden/>
    <w:unhideWhenUsed/>
    <w:rsid w:val="00E36423"/>
    <w:pPr>
      <w:tabs>
        <w:tab w:val="clear" w:pos="2240"/>
        <w:tab w:val="clear" w:pos="2800"/>
        <w:tab w:val="clear" w:pos="3360"/>
        <w:tab w:val="clear" w:pos="3920"/>
        <w:tab w:val="clear" w:pos="4480"/>
        <w:tab w:val="clear" w:pos="5040"/>
        <w:tab w:val="clear" w:pos="5600"/>
        <w:tab w:val="clear" w:pos="6160"/>
        <w:tab w:val="clear" w:pos="6720"/>
      </w:tabs>
      <w:autoSpaceDE/>
      <w:autoSpaceDN/>
      <w:adjustRightInd/>
      <w:spacing w:before="200" w:after="0" w:line="360" w:lineRule="auto"/>
      <w:ind w:left="566" w:hanging="283"/>
      <w:contextualSpacing/>
    </w:pPr>
    <w:rPr>
      <w:rFonts w:ascii="Calibri" w:eastAsia="Times New Roman" w:hAnsi="Calibri" w:cs="Times New Roman"/>
      <w:sz w:val="22"/>
      <w:szCs w:val="22"/>
      <w:lang w:val="en-GB" w:eastAsia="zh-CN"/>
    </w:rPr>
  </w:style>
  <w:style w:type="paragraph" w:styleId="List3">
    <w:name w:val="List 3"/>
    <w:basedOn w:val="Normal"/>
    <w:semiHidden/>
    <w:unhideWhenUsed/>
    <w:rsid w:val="00E36423"/>
    <w:pPr>
      <w:tabs>
        <w:tab w:val="clear" w:pos="2240"/>
        <w:tab w:val="clear" w:pos="2800"/>
        <w:tab w:val="clear" w:pos="3360"/>
        <w:tab w:val="clear" w:pos="3920"/>
        <w:tab w:val="clear" w:pos="4480"/>
        <w:tab w:val="clear" w:pos="5040"/>
        <w:tab w:val="clear" w:pos="5600"/>
        <w:tab w:val="clear" w:pos="6160"/>
        <w:tab w:val="clear" w:pos="6720"/>
      </w:tabs>
      <w:autoSpaceDE/>
      <w:autoSpaceDN/>
      <w:adjustRightInd/>
      <w:spacing w:before="200" w:after="0" w:line="360" w:lineRule="auto"/>
      <w:ind w:left="849" w:hanging="283"/>
      <w:contextualSpacing/>
    </w:pPr>
    <w:rPr>
      <w:rFonts w:ascii="Calibri" w:eastAsia="Times New Roman" w:hAnsi="Calibri" w:cs="Times New Roman"/>
      <w:sz w:val="22"/>
      <w:szCs w:val="22"/>
      <w:lang w:val="en-GB" w:eastAsia="zh-CN"/>
    </w:rPr>
  </w:style>
  <w:style w:type="paragraph" w:styleId="List4">
    <w:name w:val="List 4"/>
    <w:basedOn w:val="Normal"/>
    <w:semiHidden/>
    <w:rsid w:val="00E36423"/>
    <w:pPr>
      <w:tabs>
        <w:tab w:val="clear" w:pos="2240"/>
        <w:tab w:val="clear" w:pos="2800"/>
        <w:tab w:val="clear" w:pos="3360"/>
        <w:tab w:val="clear" w:pos="3920"/>
        <w:tab w:val="clear" w:pos="4480"/>
        <w:tab w:val="clear" w:pos="5040"/>
        <w:tab w:val="clear" w:pos="5600"/>
        <w:tab w:val="clear" w:pos="6160"/>
        <w:tab w:val="clear" w:pos="6720"/>
      </w:tabs>
      <w:autoSpaceDE/>
      <w:autoSpaceDN/>
      <w:adjustRightInd/>
      <w:spacing w:before="200" w:after="0" w:line="360" w:lineRule="auto"/>
      <w:ind w:left="1132" w:hanging="283"/>
      <w:contextualSpacing/>
    </w:pPr>
    <w:rPr>
      <w:rFonts w:ascii="Calibri" w:eastAsia="Times New Roman" w:hAnsi="Calibri" w:cs="Times New Roman"/>
      <w:sz w:val="22"/>
      <w:szCs w:val="22"/>
      <w:lang w:val="en-GB" w:eastAsia="zh-CN"/>
    </w:rPr>
  </w:style>
  <w:style w:type="paragraph" w:styleId="List5">
    <w:name w:val="List 5"/>
    <w:basedOn w:val="Normal"/>
    <w:semiHidden/>
    <w:rsid w:val="00E36423"/>
    <w:pPr>
      <w:tabs>
        <w:tab w:val="clear" w:pos="2240"/>
        <w:tab w:val="clear" w:pos="2800"/>
        <w:tab w:val="clear" w:pos="3360"/>
        <w:tab w:val="clear" w:pos="3920"/>
        <w:tab w:val="clear" w:pos="4480"/>
        <w:tab w:val="clear" w:pos="5040"/>
        <w:tab w:val="clear" w:pos="5600"/>
        <w:tab w:val="clear" w:pos="6160"/>
        <w:tab w:val="clear" w:pos="6720"/>
      </w:tabs>
      <w:autoSpaceDE/>
      <w:autoSpaceDN/>
      <w:adjustRightInd/>
      <w:spacing w:before="200" w:after="0" w:line="360" w:lineRule="auto"/>
      <w:ind w:left="1415" w:hanging="283"/>
      <w:contextualSpacing/>
    </w:pPr>
    <w:rPr>
      <w:rFonts w:ascii="Calibri" w:eastAsia="Times New Roman" w:hAnsi="Calibri" w:cs="Times New Roman"/>
      <w:sz w:val="22"/>
      <w:szCs w:val="22"/>
      <w:lang w:val="en-GB" w:eastAsia="zh-CN"/>
    </w:rPr>
  </w:style>
  <w:style w:type="paragraph" w:styleId="ListBullet">
    <w:name w:val="List Bullet"/>
    <w:basedOn w:val="Normal"/>
    <w:semiHidden/>
    <w:unhideWhenUsed/>
    <w:rsid w:val="00E36423"/>
    <w:pPr>
      <w:numPr>
        <w:numId w:val="10"/>
      </w:numPr>
      <w:tabs>
        <w:tab w:val="clear" w:pos="2240"/>
        <w:tab w:val="clear" w:pos="2800"/>
        <w:tab w:val="clear" w:pos="3360"/>
        <w:tab w:val="clear" w:pos="3920"/>
        <w:tab w:val="clear" w:pos="4480"/>
        <w:tab w:val="clear" w:pos="5040"/>
        <w:tab w:val="clear" w:pos="5600"/>
        <w:tab w:val="clear" w:pos="6160"/>
        <w:tab w:val="clear" w:pos="6720"/>
      </w:tabs>
      <w:autoSpaceDE/>
      <w:autoSpaceDN/>
      <w:adjustRightInd/>
      <w:spacing w:before="200" w:after="0" w:line="360" w:lineRule="auto"/>
      <w:contextualSpacing/>
    </w:pPr>
    <w:rPr>
      <w:rFonts w:ascii="Calibri" w:eastAsia="Times New Roman" w:hAnsi="Calibri" w:cs="Times New Roman"/>
      <w:sz w:val="22"/>
      <w:szCs w:val="22"/>
      <w:lang w:val="en-GB" w:eastAsia="zh-CN"/>
    </w:rPr>
  </w:style>
  <w:style w:type="paragraph" w:styleId="ListBullet2">
    <w:name w:val="List Bullet 2"/>
    <w:basedOn w:val="Normal"/>
    <w:semiHidden/>
    <w:unhideWhenUsed/>
    <w:rsid w:val="00E36423"/>
    <w:pPr>
      <w:numPr>
        <w:numId w:val="11"/>
      </w:numPr>
      <w:tabs>
        <w:tab w:val="clear" w:pos="2240"/>
        <w:tab w:val="clear" w:pos="2800"/>
        <w:tab w:val="clear" w:pos="3360"/>
        <w:tab w:val="clear" w:pos="3920"/>
        <w:tab w:val="clear" w:pos="4480"/>
        <w:tab w:val="clear" w:pos="5040"/>
        <w:tab w:val="clear" w:pos="5600"/>
        <w:tab w:val="clear" w:pos="6160"/>
        <w:tab w:val="clear" w:pos="6720"/>
      </w:tabs>
      <w:autoSpaceDE/>
      <w:autoSpaceDN/>
      <w:adjustRightInd/>
      <w:spacing w:before="200" w:after="0" w:line="360" w:lineRule="auto"/>
      <w:contextualSpacing/>
    </w:pPr>
    <w:rPr>
      <w:rFonts w:ascii="Calibri" w:eastAsia="Times New Roman" w:hAnsi="Calibri" w:cs="Times New Roman"/>
      <w:sz w:val="22"/>
      <w:szCs w:val="22"/>
      <w:lang w:val="en-GB" w:eastAsia="zh-CN"/>
    </w:rPr>
  </w:style>
  <w:style w:type="paragraph" w:styleId="ListBullet3">
    <w:name w:val="List Bullet 3"/>
    <w:basedOn w:val="Normal"/>
    <w:semiHidden/>
    <w:unhideWhenUsed/>
    <w:rsid w:val="00E36423"/>
    <w:pPr>
      <w:numPr>
        <w:numId w:val="12"/>
      </w:numPr>
      <w:tabs>
        <w:tab w:val="clear" w:pos="2240"/>
        <w:tab w:val="clear" w:pos="2800"/>
        <w:tab w:val="clear" w:pos="3360"/>
        <w:tab w:val="clear" w:pos="3920"/>
        <w:tab w:val="clear" w:pos="4480"/>
        <w:tab w:val="clear" w:pos="5040"/>
        <w:tab w:val="clear" w:pos="5600"/>
        <w:tab w:val="clear" w:pos="6160"/>
        <w:tab w:val="clear" w:pos="6720"/>
      </w:tabs>
      <w:autoSpaceDE/>
      <w:autoSpaceDN/>
      <w:adjustRightInd/>
      <w:spacing w:before="200" w:after="0" w:line="360" w:lineRule="auto"/>
      <w:contextualSpacing/>
    </w:pPr>
    <w:rPr>
      <w:rFonts w:ascii="Calibri" w:eastAsia="Times New Roman" w:hAnsi="Calibri" w:cs="Times New Roman"/>
      <w:sz w:val="22"/>
      <w:szCs w:val="22"/>
      <w:lang w:val="en-GB" w:eastAsia="zh-CN"/>
    </w:rPr>
  </w:style>
  <w:style w:type="paragraph" w:styleId="ListBullet4">
    <w:name w:val="List Bullet 4"/>
    <w:basedOn w:val="Normal"/>
    <w:semiHidden/>
    <w:unhideWhenUsed/>
    <w:rsid w:val="00E36423"/>
    <w:pPr>
      <w:numPr>
        <w:numId w:val="13"/>
      </w:numPr>
      <w:tabs>
        <w:tab w:val="clear" w:pos="2240"/>
        <w:tab w:val="clear" w:pos="2800"/>
        <w:tab w:val="clear" w:pos="3360"/>
        <w:tab w:val="clear" w:pos="3920"/>
        <w:tab w:val="clear" w:pos="4480"/>
        <w:tab w:val="clear" w:pos="5040"/>
        <w:tab w:val="clear" w:pos="5600"/>
        <w:tab w:val="clear" w:pos="6160"/>
        <w:tab w:val="clear" w:pos="6720"/>
      </w:tabs>
      <w:autoSpaceDE/>
      <w:autoSpaceDN/>
      <w:adjustRightInd/>
      <w:spacing w:before="200" w:after="0" w:line="360" w:lineRule="auto"/>
      <w:contextualSpacing/>
    </w:pPr>
    <w:rPr>
      <w:rFonts w:ascii="Calibri" w:eastAsia="Times New Roman" w:hAnsi="Calibri" w:cs="Times New Roman"/>
      <w:sz w:val="22"/>
      <w:szCs w:val="22"/>
      <w:lang w:val="en-GB" w:eastAsia="zh-CN"/>
    </w:rPr>
  </w:style>
  <w:style w:type="paragraph" w:styleId="ListBullet5">
    <w:name w:val="List Bullet 5"/>
    <w:basedOn w:val="Normal"/>
    <w:semiHidden/>
    <w:unhideWhenUsed/>
    <w:rsid w:val="00E36423"/>
    <w:pPr>
      <w:numPr>
        <w:numId w:val="14"/>
      </w:numPr>
      <w:tabs>
        <w:tab w:val="clear" w:pos="2240"/>
        <w:tab w:val="clear" w:pos="2800"/>
        <w:tab w:val="clear" w:pos="3360"/>
        <w:tab w:val="clear" w:pos="3920"/>
        <w:tab w:val="clear" w:pos="4480"/>
        <w:tab w:val="clear" w:pos="5040"/>
        <w:tab w:val="clear" w:pos="5600"/>
        <w:tab w:val="clear" w:pos="6160"/>
        <w:tab w:val="clear" w:pos="6720"/>
      </w:tabs>
      <w:autoSpaceDE/>
      <w:autoSpaceDN/>
      <w:adjustRightInd/>
      <w:spacing w:before="200" w:after="0" w:line="360" w:lineRule="auto"/>
      <w:contextualSpacing/>
    </w:pPr>
    <w:rPr>
      <w:rFonts w:ascii="Calibri" w:eastAsia="Times New Roman" w:hAnsi="Calibri" w:cs="Times New Roman"/>
      <w:sz w:val="22"/>
      <w:szCs w:val="22"/>
      <w:lang w:val="en-GB" w:eastAsia="zh-CN"/>
    </w:rPr>
  </w:style>
  <w:style w:type="paragraph" w:styleId="ListContinue">
    <w:name w:val="List Continue"/>
    <w:basedOn w:val="Normal"/>
    <w:semiHidden/>
    <w:unhideWhenUsed/>
    <w:rsid w:val="00E36423"/>
    <w:pPr>
      <w:tabs>
        <w:tab w:val="clear" w:pos="2240"/>
        <w:tab w:val="clear" w:pos="2800"/>
        <w:tab w:val="clear" w:pos="3360"/>
        <w:tab w:val="clear" w:pos="3920"/>
        <w:tab w:val="clear" w:pos="4480"/>
        <w:tab w:val="clear" w:pos="5040"/>
        <w:tab w:val="clear" w:pos="5600"/>
        <w:tab w:val="clear" w:pos="6160"/>
        <w:tab w:val="clear" w:pos="6720"/>
      </w:tabs>
      <w:autoSpaceDE/>
      <w:autoSpaceDN/>
      <w:adjustRightInd/>
      <w:spacing w:before="200" w:after="120" w:line="360" w:lineRule="auto"/>
      <w:ind w:left="283"/>
      <w:contextualSpacing/>
    </w:pPr>
    <w:rPr>
      <w:rFonts w:ascii="Calibri" w:eastAsia="Times New Roman" w:hAnsi="Calibri" w:cs="Times New Roman"/>
      <w:sz w:val="22"/>
      <w:szCs w:val="22"/>
      <w:lang w:val="en-GB" w:eastAsia="zh-CN"/>
    </w:rPr>
  </w:style>
  <w:style w:type="paragraph" w:styleId="ListContinue2">
    <w:name w:val="List Continue 2"/>
    <w:basedOn w:val="Normal"/>
    <w:semiHidden/>
    <w:unhideWhenUsed/>
    <w:rsid w:val="00E36423"/>
    <w:pPr>
      <w:tabs>
        <w:tab w:val="clear" w:pos="2240"/>
        <w:tab w:val="clear" w:pos="2800"/>
        <w:tab w:val="clear" w:pos="3360"/>
        <w:tab w:val="clear" w:pos="3920"/>
        <w:tab w:val="clear" w:pos="4480"/>
        <w:tab w:val="clear" w:pos="5040"/>
        <w:tab w:val="clear" w:pos="5600"/>
        <w:tab w:val="clear" w:pos="6160"/>
        <w:tab w:val="clear" w:pos="6720"/>
      </w:tabs>
      <w:autoSpaceDE/>
      <w:autoSpaceDN/>
      <w:adjustRightInd/>
      <w:spacing w:before="200" w:after="120" w:line="360" w:lineRule="auto"/>
      <w:ind w:left="566"/>
      <w:contextualSpacing/>
    </w:pPr>
    <w:rPr>
      <w:rFonts w:ascii="Calibri" w:eastAsia="Times New Roman" w:hAnsi="Calibri" w:cs="Times New Roman"/>
      <w:sz w:val="22"/>
      <w:szCs w:val="22"/>
      <w:lang w:val="en-GB" w:eastAsia="zh-CN"/>
    </w:rPr>
  </w:style>
  <w:style w:type="paragraph" w:styleId="ListContinue3">
    <w:name w:val="List Continue 3"/>
    <w:basedOn w:val="Normal"/>
    <w:semiHidden/>
    <w:unhideWhenUsed/>
    <w:rsid w:val="00E36423"/>
    <w:pPr>
      <w:tabs>
        <w:tab w:val="clear" w:pos="2240"/>
        <w:tab w:val="clear" w:pos="2800"/>
        <w:tab w:val="clear" w:pos="3360"/>
        <w:tab w:val="clear" w:pos="3920"/>
        <w:tab w:val="clear" w:pos="4480"/>
        <w:tab w:val="clear" w:pos="5040"/>
        <w:tab w:val="clear" w:pos="5600"/>
        <w:tab w:val="clear" w:pos="6160"/>
        <w:tab w:val="clear" w:pos="6720"/>
      </w:tabs>
      <w:autoSpaceDE/>
      <w:autoSpaceDN/>
      <w:adjustRightInd/>
      <w:spacing w:before="200" w:after="120" w:line="360" w:lineRule="auto"/>
      <w:ind w:left="849"/>
      <w:contextualSpacing/>
    </w:pPr>
    <w:rPr>
      <w:rFonts w:ascii="Calibri" w:eastAsia="Times New Roman" w:hAnsi="Calibri" w:cs="Times New Roman"/>
      <w:sz w:val="22"/>
      <w:szCs w:val="22"/>
      <w:lang w:val="en-GB" w:eastAsia="zh-CN"/>
    </w:rPr>
  </w:style>
  <w:style w:type="paragraph" w:styleId="ListContinue4">
    <w:name w:val="List Continue 4"/>
    <w:basedOn w:val="Normal"/>
    <w:semiHidden/>
    <w:unhideWhenUsed/>
    <w:rsid w:val="00E36423"/>
    <w:pPr>
      <w:tabs>
        <w:tab w:val="clear" w:pos="2240"/>
        <w:tab w:val="clear" w:pos="2800"/>
        <w:tab w:val="clear" w:pos="3360"/>
        <w:tab w:val="clear" w:pos="3920"/>
        <w:tab w:val="clear" w:pos="4480"/>
        <w:tab w:val="clear" w:pos="5040"/>
        <w:tab w:val="clear" w:pos="5600"/>
        <w:tab w:val="clear" w:pos="6160"/>
        <w:tab w:val="clear" w:pos="6720"/>
      </w:tabs>
      <w:autoSpaceDE/>
      <w:autoSpaceDN/>
      <w:adjustRightInd/>
      <w:spacing w:before="200" w:after="120" w:line="360" w:lineRule="auto"/>
      <w:ind w:left="1132"/>
      <w:contextualSpacing/>
    </w:pPr>
    <w:rPr>
      <w:rFonts w:ascii="Calibri" w:eastAsia="Times New Roman" w:hAnsi="Calibri" w:cs="Times New Roman"/>
      <w:sz w:val="22"/>
      <w:szCs w:val="22"/>
      <w:lang w:val="en-GB" w:eastAsia="zh-CN"/>
    </w:rPr>
  </w:style>
  <w:style w:type="paragraph" w:styleId="ListContinue5">
    <w:name w:val="List Continue 5"/>
    <w:basedOn w:val="Normal"/>
    <w:semiHidden/>
    <w:unhideWhenUsed/>
    <w:rsid w:val="00E36423"/>
    <w:pPr>
      <w:tabs>
        <w:tab w:val="clear" w:pos="2240"/>
        <w:tab w:val="clear" w:pos="2800"/>
        <w:tab w:val="clear" w:pos="3360"/>
        <w:tab w:val="clear" w:pos="3920"/>
        <w:tab w:val="clear" w:pos="4480"/>
        <w:tab w:val="clear" w:pos="5040"/>
        <w:tab w:val="clear" w:pos="5600"/>
        <w:tab w:val="clear" w:pos="6160"/>
        <w:tab w:val="clear" w:pos="6720"/>
      </w:tabs>
      <w:autoSpaceDE/>
      <w:autoSpaceDN/>
      <w:adjustRightInd/>
      <w:spacing w:before="200" w:after="120" w:line="360" w:lineRule="auto"/>
      <w:ind w:left="1415"/>
      <w:contextualSpacing/>
    </w:pPr>
    <w:rPr>
      <w:rFonts w:ascii="Calibri" w:eastAsia="Times New Roman" w:hAnsi="Calibri" w:cs="Times New Roman"/>
      <w:sz w:val="22"/>
      <w:szCs w:val="22"/>
      <w:lang w:val="en-GB" w:eastAsia="zh-CN"/>
    </w:rPr>
  </w:style>
  <w:style w:type="paragraph" w:styleId="ListNumber">
    <w:name w:val="List Number"/>
    <w:basedOn w:val="Normal"/>
    <w:rsid w:val="00E36423"/>
    <w:pPr>
      <w:tabs>
        <w:tab w:val="clear" w:pos="2240"/>
        <w:tab w:val="clear" w:pos="2800"/>
        <w:tab w:val="clear" w:pos="3360"/>
        <w:tab w:val="clear" w:pos="3920"/>
        <w:tab w:val="clear" w:pos="4480"/>
        <w:tab w:val="clear" w:pos="5040"/>
        <w:tab w:val="clear" w:pos="5600"/>
        <w:tab w:val="clear" w:pos="6160"/>
        <w:tab w:val="clear" w:pos="6720"/>
      </w:tabs>
      <w:autoSpaceDE/>
      <w:autoSpaceDN/>
      <w:adjustRightInd/>
      <w:spacing w:before="200" w:after="0" w:line="360" w:lineRule="auto"/>
      <w:contextualSpacing/>
    </w:pPr>
    <w:rPr>
      <w:rFonts w:ascii="Calibri" w:eastAsia="Times New Roman" w:hAnsi="Calibri" w:cs="Times New Roman"/>
      <w:sz w:val="22"/>
      <w:szCs w:val="22"/>
      <w:lang w:val="en-GB" w:eastAsia="zh-CN"/>
    </w:rPr>
  </w:style>
  <w:style w:type="paragraph" w:styleId="ListNumber2">
    <w:name w:val="List Number 2"/>
    <w:basedOn w:val="Normal"/>
    <w:semiHidden/>
    <w:unhideWhenUsed/>
    <w:rsid w:val="00E36423"/>
    <w:pPr>
      <w:numPr>
        <w:numId w:val="16"/>
      </w:numPr>
      <w:tabs>
        <w:tab w:val="clear" w:pos="2240"/>
        <w:tab w:val="clear" w:pos="2800"/>
        <w:tab w:val="clear" w:pos="3360"/>
        <w:tab w:val="clear" w:pos="3920"/>
        <w:tab w:val="clear" w:pos="4480"/>
        <w:tab w:val="clear" w:pos="5040"/>
        <w:tab w:val="clear" w:pos="5600"/>
        <w:tab w:val="clear" w:pos="6160"/>
        <w:tab w:val="clear" w:pos="6720"/>
      </w:tabs>
      <w:autoSpaceDE/>
      <w:autoSpaceDN/>
      <w:adjustRightInd/>
      <w:spacing w:before="200" w:after="0" w:line="360" w:lineRule="auto"/>
      <w:contextualSpacing/>
    </w:pPr>
    <w:rPr>
      <w:rFonts w:ascii="Calibri" w:eastAsia="Times New Roman" w:hAnsi="Calibri" w:cs="Times New Roman"/>
      <w:sz w:val="22"/>
      <w:szCs w:val="22"/>
      <w:lang w:val="en-GB" w:eastAsia="zh-CN"/>
    </w:rPr>
  </w:style>
  <w:style w:type="paragraph" w:styleId="ListNumber3">
    <w:name w:val="List Number 3"/>
    <w:basedOn w:val="Normal"/>
    <w:semiHidden/>
    <w:unhideWhenUsed/>
    <w:rsid w:val="00E36423"/>
    <w:pPr>
      <w:numPr>
        <w:numId w:val="17"/>
      </w:numPr>
      <w:tabs>
        <w:tab w:val="clear" w:pos="2240"/>
        <w:tab w:val="clear" w:pos="2800"/>
        <w:tab w:val="clear" w:pos="3360"/>
        <w:tab w:val="clear" w:pos="3920"/>
        <w:tab w:val="clear" w:pos="4480"/>
        <w:tab w:val="clear" w:pos="5040"/>
        <w:tab w:val="clear" w:pos="5600"/>
        <w:tab w:val="clear" w:pos="6160"/>
        <w:tab w:val="clear" w:pos="6720"/>
      </w:tabs>
      <w:autoSpaceDE/>
      <w:autoSpaceDN/>
      <w:adjustRightInd/>
      <w:spacing w:before="200" w:after="0" w:line="360" w:lineRule="auto"/>
      <w:contextualSpacing/>
    </w:pPr>
    <w:rPr>
      <w:rFonts w:ascii="Calibri" w:eastAsia="Times New Roman" w:hAnsi="Calibri" w:cs="Times New Roman"/>
      <w:sz w:val="22"/>
      <w:szCs w:val="22"/>
      <w:lang w:val="en-GB" w:eastAsia="zh-CN"/>
    </w:rPr>
  </w:style>
  <w:style w:type="paragraph" w:styleId="ListNumber4">
    <w:name w:val="List Number 4"/>
    <w:basedOn w:val="Normal"/>
    <w:semiHidden/>
    <w:unhideWhenUsed/>
    <w:rsid w:val="00E36423"/>
    <w:pPr>
      <w:numPr>
        <w:numId w:val="18"/>
      </w:numPr>
      <w:tabs>
        <w:tab w:val="clear" w:pos="2240"/>
        <w:tab w:val="clear" w:pos="2800"/>
        <w:tab w:val="clear" w:pos="3360"/>
        <w:tab w:val="clear" w:pos="3920"/>
        <w:tab w:val="clear" w:pos="4480"/>
        <w:tab w:val="clear" w:pos="5040"/>
        <w:tab w:val="clear" w:pos="5600"/>
        <w:tab w:val="clear" w:pos="6160"/>
        <w:tab w:val="clear" w:pos="6720"/>
      </w:tabs>
      <w:autoSpaceDE/>
      <w:autoSpaceDN/>
      <w:adjustRightInd/>
      <w:spacing w:before="200" w:after="0" w:line="360" w:lineRule="auto"/>
      <w:contextualSpacing/>
    </w:pPr>
    <w:rPr>
      <w:rFonts w:ascii="Calibri" w:eastAsia="Times New Roman" w:hAnsi="Calibri" w:cs="Times New Roman"/>
      <w:sz w:val="22"/>
      <w:szCs w:val="22"/>
      <w:lang w:val="en-GB" w:eastAsia="zh-CN"/>
    </w:rPr>
  </w:style>
  <w:style w:type="paragraph" w:styleId="ListNumber5">
    <w:name w:val="List Number 5"/>
    <w:basedOn w:val="Normal"/>
    <w:semiHidden/>
    <w:unhideWhenUsed/>
    <w:rsid w:val="00E36423"/>
    <w:pPr>
      <w:numPr>
        <w:numId w:val="19"/>
      </w:numPr>
      <w:tabs>
        <w:tab w:val="clear" w:pos="2240"/>
        <w:tab w:val="clear" w:pos="2800"/>
        <w:tab w:val="clear" w:pos="3360"/>
        <w:tab w:val="clear" w:pos="3920"/>
        <w:tab w:val="clear" w:pos="4480"/>
        <w:tab w:val="clear" w:pos="5040"/>
        <w:tab w:val="clear" w:pos="5600"/>
        <w:tab w:val="clear" w:pos="6160"/>
        <w:tab w:val="clear" w:pos="6720"/>
      </w:tabs>
      <w:autoSpaceDE/>
      <w:autoSpaceDN/>
      <w:adjustRightInd/>
      <w:spacing w:before="200" w:after="0" w:line="360" w:lineRule="auto"/>
      <w:contextualSpacing/>
    </w:pPr>
    <w:rPr>
      <w:rFonts w:ascii="Calibri" w:eastAsia="Times New Roman" w:hAnsi="Calibri" w:cs="Times New Roman"/>
      <w:sz w:val="22"/>
      <w:szCs w:val="22"/>
      <w:lang w:val="en-GB" w:eastAsia="zh-CN"/>
    </w:rPr>
  </w:style>
  <w:style w:type="paragraph" w:styleId="MacroText">
    <w:name w:val="macro"/>
    <w:link w:val="MacroTextChar"/>
    <w:semiHidden/>
    <w:unhideWhenUsed/>
    <w:rsid w:val="00E36423"/>
    <w:pPr>
      <w:tabs>
        <w:tab w:val="left" w:pos="480"/>
        <w:tab w:val="left" w:pos="960"/>
        <w:tab w:val="left" w:pos="1440"/>
        <w:tab w:val="left" w:pos="1920"/>
        <w:tab w:val="left" w:pos="2400"/>
        <w:tab w:val="left" w:pos="2880"/>
        <w:tab w:val="left" w:pos="3360"/>
        <w:tab w:val="left" w:pos="3840"/>
        <w:tab w:val="left" w:pos="4320"/>
      </w:tabs>
      <w:spacing w:before="200" w:line="360" w:lineRule="auto"/>
    </w:pPr>
    <w:rPr>
      <w:rFonts w:ascii="Consolas" w:eastAsia="Times New Roman" w:hAnsi="Consolas" w:cs="Times New Roman"/>
      <w:lang w:val="en-GB" w:eastAsia="zh-CN"/>
    </w:rPr>
  </w:style>
  <w:style w:type="character" w:customStyle="1" w:styleId="MacroTextChar">
    <w:name w:val="Macro Text Char"/>
    <w:basedOn w:val="DefaultParagraphFont"/>
    <w:link w:val="MacroText"/>
    <w:semiHidden/>
    <w:rsid w:val="00E36423"/>
    <w:rPr>
      <w:rFonts w:ascii="Consolas" w:eastAsia="Times New Roman" w:hAnsi="Consolas" w:cs="Times New Roman"/>
      <w:lang w:val="en-GB" w:eastAsia="zh-CN"/>
    </w:rPr>
  </w:style>
  <w:style w:type="paragraph" w:styleId="MessageHeader">
    <w:name w:val="Message Header"/>
    <w:basedOn w:val="Normal"/>
    <w:link w:val="MessageHeaderChar"/>
    <w:semiHidden/>
    <w:unhideWhenUsed/>
    <w:rsid w:val="00E36423"/>
    <w:pPr>
      <w:pBdr>
        <w:top w:val="single" w:sz="6" w:space="1" w:color="auto"/>
        <w:left w:val="single" w:sz="6" w:space="1" w:color="auto"/>
        <w:bottom w:val="single" w:sz="6" w:space="1" w:color="auto"/>
        <w:right w:val="single" w:sz="6" w:space="1" w:color="auto"/>
      </w:pBdr>
      <w:shd w:val="pct20" w:color="auto" w:fill="auto"/>
      <w:tabs>
        <w:tab w:val="clear" w:pos="2240"/>
        <w:tab w:val="clear" w:pos="2800"/>
        <w:tab w:val="clear" w:pos="3360"/>
        <w:tab w:val="clear" w:pos="3920"/>
        <w:tab w:val="clear" w:pos="4480"/>
        <w:tab w:val="clear" w:pos="5040"/>
        <w:tab w:val="clear" w:pos="5600"/>
        <w:tab w:val="clear" w:pos="6160"/>
        <w:tab w:val="clear" w:pos="6720"/>
      </w:tabs>
      <w:autoSpaceDE/>
      <w:autoSpaceDN/>
      <w:adjustRightInd/>
      <w:spacing w:after="0" w:line="240" w:lineRule="auto"/>
      <w:ind w:left="1134" w:hanging="1134"/>
    </w:pPr>
    <w:rPr>
      <w:rFonts w:asciiTheme="majorHAnsi" w:eastAsiaTheme="majorEastAsia" w:hAnsiTheme="majorHAnsi" w:cstheme="majorBidi"/>
      <w:sz w:val="24"/>
      <w:szCs w:val="24"/>
      <w:lang w:val="en-GB" w:eastAsia="zh-CN"/>
    </w:rPr>
  </w:style>
  <w:style w:type="character" w:customStyle="1" w:styleId="MessageHeaderChar">
    <w:name w:val="Message Header Char"/>
    <w:basedOn w:val="DefaultParagraphFont"/>
    <w:link w:val="MessageHeader"/>
    <w:semiHidden/>
    <w:rsid w:val="00E36423"/>
    <w:rPr>
      <w:rFonts w:asciiTheme="majorHAnsi" w:eastAsiaTheme="majorEastAsia" w:hAnsiTheme="majorHAnsi" w:cstheme="majorBidi"/>
      <w:sz w:val="24"/>
      <w:szCs w:val="24"/>
      <w:shd w:val="pct20" w:color="auto" w:fill="auto"/>
      <w:lang w:val="en-GB" w:eastAsia="zh-CN"/>
    </w:rPr>
  </w:style>
  <w:style w:type="paragraph" w:styleId="NoSpacing">
    <w:name w:val="No Spacing"/>
    <w:uiPriority w:val="1"/>
    <w:rsid w:val="00E36423"/>
    <w:rPr>
      <w:rFonts w:ascii="Calibri" w:eastAsia="Times New Roman" w:hAnsi="Calibri" w:cs="Times New Roman"/>
      <w:sz w:val="22"/>
      <w:szCs w:val="22"/>
      <w:lang w:val="en-GB" w:eastAsia="zh-CN"/>
    </w:rPr>
  </w:style>
  <w:style w:type="paragraph" w:styleId="NormalWeb">
    <w:name w:val="Normal (Web)"/>
    <w:basedOn w:val="Normal"/>
    <w:semiHidden/>
    <w:unhideWhenUsed/>
    <w:rsid w:val="00E36423"/>
    <w:pPr>
      <w:tabs>
        <w:tab w:val="clear" w:pos="2240"/>
        <w:tab w:val="clear" w:pos="2800"/>
        <w:tab w:val="clear" w:pos="3360"/>
        <w:tab w:val="clear" w:pos="3920"/>
        <w:tab w:val="clear" w:pos="4480"/>
        <w:tab w:val="clear" w:pos="5040"/>
        <w:tab w:val="clear" w:pos="5600"/>
        <w:tab w:val="clear" w:pos="6160"/>
        <w:tab w:val="clear" w:pos="6720"/>
      </w:tabs>
      <w:autoSpaceDE/>
      <w:autoSpaceDN/>
      <w:adjustRightInd/>
      <w:spacing w:before="200" w:after="0" w:line="360" w:lineRule="auto"/>
    </w:pPr>
    <w:rPr>
      <w:rFonts w:ascii="Times New Roman" w:eastAsia="Times New Roman" w:hAnsi="Times New Roman" w:cs="Times New Roman"/>
      <w:sz w:val="24"/>
      <w:szCs w:val="24"/>
      <w:lang w:val="en-GB" w:eastAsia="zh-CN"/>
    </w:rPr>
  </w:style>
  <w:style w:type="paragraph" w:styleId="NormalIndent">
    <w:name w:val="Normal Indent"/>
    <w:basedOn w:val="Normal"/>
    <w:semiHidden/>
    <w:unhideWhenUsed/>
    <w:rsid w:val="00E36423"/>
    <w:pPr>
      <w:tabs>
        <w:tab w:val="clear" w:pos="2240"/>
        <w:tab w:val="clear" w:pos="2800"/>
        <w:tab w:val="clear" w:pos="3360"/>
        <w:tab w:val="clear" w:pos="3920"/>
        <w:tab w:val="clear" w:pos="4480"/>
        <w:tab w:val="clear" w:pos="5040"/>
        <w:tab w:val="clear" w:pos="5600"/>
        <w:tab w:val="clear" w:pos="6160"/>
        <w:tab w:val="clear" w:pos="6720"/>
      </w:tabs>
      <w:autoSpaceDE/>
      <w:autoSpaceDN/>
      <w:adjustRightInd/>
      <w:spacing w:before="200" w:after="0" w:line="360" w:lineRule="auto"/>
      <w:ind w:left="720"/>
    </w:pPr>
    <w:rPr>
      <w:rFonts w:ascii="Calibri" w:eastAsia="Times New Roman" w:hAnsi="Calibri" w:cs="Times New Roman"/>
      <w:sz w:val="22"/>
      <w:szCs w:val="22"/>
      <w:lang w:val="en-GB" w:eastAsia="zh-CN"/>
    </w:rPr>
  </w:style>
  <w:style w:type="paragraph" w:styleId="NoteHeading">
    <w:name w:val="Note Heading"/>
    <w:basedOn w:val="Normal"/>
    <w:next w:val="Normal"/>
    <w:link w:val="NoteHeadingChar"/>
    <w:semiHidden/>
    <w:unhideWhenUsed/>
    <w:rsid w:val="00E36423"/>
    <w:pPr>
      <w:tabs>
        <w:tab w:val="clear" w:pos="2240"/>
        <w:tab w:val="clear" w:pos="2800"/>
        <w:tab w:val="clear" w:pos="3360"/>
        <w:tab w:val="clear" w:pos="3920"/>
        <w:tab w:val="clear" w:pos="4480"/>
        <w:tab w:val="clear" w:pos="5040"/>
        <w:tab w:val="clear" w:pos="5600"/>
        <w:tab w:val="clear" w:pos="6160"/>
        <w:tab w:val="clear" w:pos="6720"/>
      </w:tabs>
      <w:autoSpaceDE/>
      <w:autoSpaceDN/>
      <w:adjustRightInd/>
      <w:spacing w:after="0" w:line="240" w:lineRule="auto"/>
    </w:pPr>
    <w:rPr>
      <w:rFonts w:ascii="Calibri" w:eastAsia="Times New Roman" w:hAnsi="Calibri" w:cs="Times New Roman"/>
      <w:sz w:val="22"/>
      <w:szCs w:val="22"/>
      <w:lang w:val="en-GB" w:eastAsia="zh-CN"/>
    </w:rPr>
  </w:style>
  <w:style w:type="character" w:customStyle="1" w:styleId="NoteHeadingChar">
    <w:name w:val="Note Heading Char"/>
    <w:basedOn w:val="DefaultParagraphFont"/>
    <w:link w:val="NoteHeading"/>
    <w:semiHidden/>
    <w:rsid w:val="00E36423"/>
    <w:rPr>
      <w:rFonts w:ascii="Calibri" w:eastAsia="Times New Roman" w:hAnsi="Calibri" w:cs="Times New Roman"/>
      <w:sz w:val="22"/>
      <w:szCs w:val="22"/>
      <w:lang w:val="en-GB" w:eastAsia="zh-CN"/>
    </w:rPr>
  </w:style>
  <w:style w:type="paragraph" w:styleId="PlainText">
    <w:name w:val="Plain Text"/>
    <w:basedOn w:val="Normal"/>
    <w:link w:val="PlainTextChar"/>
    <w:semiHidden/>
    <w:unhideWhenUsed/>
    <w:rsid w:val="00E36423"/>
    <w:pPr>
      <w:tabs>
        <w:tab w:val="clear" w:pos="2240"/>
        <w:tab w:val="clear" w:pos="2800"/>
        <w:tab w:val="clear" w:pos="3360"/>
        <w:tab w:val="clear" w:pos="3920"/>
        <w:tab w:val="clear" w:pos="4480"/>
        <w:tab w:val="clear" w:pos="5040"/>
        <w:tab w:val="clear" w:pos="5600"/>
        <w:tab w:val="clear" w:pos="6160"/>
        <w:tab w:val="clear" w:pos="6720"/>
      </w:tabs>
      <w:autoSpaceDE/>
      <w:autoSpaceDN/>
      <w:adjustRightInd/>
      <w:spacing w:after="0" w:line="240" w:lineRule="auto"/>
    </w:pPr>
    <w:rPr>
      <w:rFonts w:ascii="Consolas" w:eastAsia="Times New Roman" w:hAnsi="Consolas" w:cs="Times New Roman"/>
      <w:sz w:val="21"/>
      <w:szCs w:val="21"/>
      <w:lang w:val="en-GB" w:eastAsia="zh-CN"/>
    </w:rPr>
  </w:style>
  <w:style w:type="character" w:customStyle="1" w:styleId="PlainTextChar">
    <w:name w:val="Plain Text Char"/>
    <w:basedOn w:val="DefaultParagraphFont"/>
    <w:link w:val="PlainText"/>
    <w:semiHidden/>
    <w:rsid w:val="00E36423"/>
    <w:rPr>
      <w:rFonts w:ascii="Consolas" w:eastAsia="Times New Roman" w:hAnsi="Consolas" w:cs="Times New Roman"/>
      <w:sz w:val="21"/>
      <w:szCs w:val="21"/>
      <w:lang w:val="en-GB" w:eastAsia="zh-CN"/>
    </w:rPr>
  </w:style>
  <w:style w:type="paragraph" w:styleId="Signature">
    <w:name w:val="Signature"/>
    <w:basedOn w:val="Normal"/>
    <w:link w:val="SignatureChar"/>
    <w:semiHidden/>
    <w:unhideWhenUsed/>
    <w:rsid w:val="00E36423"/>
    <w:pPr>
      <w:tabs>
        <w:tab w:val="clear" w:pos="2240"/>
        <w:tab w:val="clear" w:pos="2800"/>
        <w:tab w:val="clear" w:pos="3360"/>
        <w:tab w:val="clear" w:pos="3920"/>
        <w:tab w:val="clear" w:pos="4480"/>
        <w:tab w:val="clear" w:pos="5040"/>
        <w:tab w:val="clear" w:pos="5600"/>
        <w:tab w:val="clear" w:pos="6160"/>
        <w:tab w:val="clear" w:pos="6720"/>
      </w:tabs>
      <w:autoSpaceDE/>
      <w:autoSpaceDN/>
      <w:adjustRightInd/>
      <w:spacing w:after="0" w:line="240" w:lineRule="auto"/>
      <w:ind w:left="4252"/>
    </w:pPr>
    <w:rPr>
      <w:rFonts w:ascii="Calibri" w:eastAsia="Times New Roman" w:hAnsi="Calibri" w:cs="Times New Roman"/>
      <w:sz w:val="22"/>
      <w:szCs w:val="22"/>
      <w:lang w:val="en-GB" w:eastAsia="zh-CN"/>
    </w:rPr>
  </w:style>
  <w:style w:type="character" w:customStyle="1" w:styleId="SignatureChar">
    <w:name w:val="Signature Char"/>
    <w:basedOn w:val="DefaultParagraphFont"/>
    <w:link w:val="Signature"/>
    <w:semiHidden/>
    <w:rsid w:val="00E36423"/>
    <w:rPr>
      <w:rFonts w:ascii="Calibri" w:eastAsia="Times New Roman" w:hAnsi="Calibri" w:cs="Times New Roman"/>
      <w:sz w:val="22"/>
      <w:szCs w:val="22"/>
      <w:lang w:val="en-GB" w:eastAsia="zh-CN"/>
    </w:rPr>
  </w:style>
  <w:style w:type="paragraph" w:styleId="TableofAuthorities">
    <w:name w:val="table of authorities"/>
    <w:basedOn w:val="Normal"/>
    <w:next w:val="Normal"/>
    <w:semiHidden/>
    <w:unhideWhenUsed/>
    <w:rsid w:val="00E36423"/>
    <w:pPr>
      <w:tabs>
        <w:tab w:val="clear" w:pos="2240"/>
        <w:tab w:val="clear" w:pos="2800"/>
        <w:tab w:val="clear" w:pos="3360"/>
        <w:tab w:val="clear" w:pos="3920"/>
        <w:tab w:val="clear" w:pos="4480"/>
        <w:tab w:val="clear" w:pos="5040"/>
        <w:tab w:val="clear" w:pos="5600"/>
        <w:tab w:val="clear" w:pos="6160"/>
        <w:tab w:val="clear" w:pos="6720"/>
      </w:tabs>
      <w:autoSpaceDE/>
      <w:autoSpaceDN/>
      <w:adjustRightInd/>
      <w:spacing w:before="200" w:after="0" w:line="360" w:lineRule="auto"/>
      <w:ind w:left="220" w:hanging="220"/>
    </w:pPr>
    <w:rPr>
      <w:rFonts w:ascii="Calibri" w:eastAsia="Times New Roman" w:hAnsi="Calibri" w:cs="Times New Roman"/>
      <w:sz w:val="22"/>
      <w:szCs w:val="22"/>
      <w:lang w:val="en-GB" w:eastAsia="zh-CN"/>
    </w:rPr>
  </w:style>
  <w:style w:type="paragraph" w:styleId="TOAHeading">
    <w:name w:val="toa heading"/>
    <w:basedOn w:val="Normal"/>
    <w:next w:val="Normal"/>
    <w:semiHidden/>
    <w:unhideWhenUsed/>
    <w:rsid w:val="00E36423"/>
    <w:pPr>
      <w:tabs>
        <w:tab w:val="clear" w:pos="2240"/>
        <w:tab w:val="clear" w:pos="2800"/>
        <w:tab w:val="clear" w:pos="3360"/>
        <w:tab w:val="clear" w:pos="3920"/>
        <w:tab w:val="clear" w:pos="4480"/>
        <w:tab w:val="clear" w:pos="5040"/>
        <w:tab w:val="clear" w:pos="5600"/>
        <w:tab w:val="clear" w:pos="6160"/>
        <w:tab w:val="clear" w:pos="6720"/>
      </w:tabs>
      <w:autoSpaceDE/>
      <w:autoSpaceDN/>
      <w:adjustRightInd/>
      <w:spacing w:before="120" w:after="0" w:line="360" w:lineRule="auto"/>
    </w:pPr>
    <w:rPr>
      <w:rFonts w:asciiTheme="majorHAnsi" w:eastAsiaTheme="majorEastAsia" w:hAnsiTheme="majorHAnsi" w:cstheme="majorBidi"/>
      <w:b/>
      <w:bCs/>
      <w:sz w:val="24"/>
      <w:szCs w:val="24"/>
      <w:lang w:val="en-GB" w:eastAsia="zh-CN"/>
    </w:rPr>
  </w:style>
  <w:style w:type="paragraph" w:styleId="TOC6">
    <w:name w:val="toc 6"/>
    <w:basedOn w:val="Normal"/>
    <w:next w:val="Normal"/>
    <w:autoRedefine/>
    <w:uiPriority w:val="39"/>
    <w:unhideWhenUsed/>
    <w:rsid w:val="00E36423"/>
    <w:pPr>
      <w:tabs>
        <w:tab w:val="clear" w:pos="2240"/>
        <w:tab w:val="clear" w:pos="2800"/>
        <w:tab w:val="clear" w:pos="3360"/>
        <w:tab w:val="clear" w:pos="3920"/>
        <w:tab w:val="clear" w:pos="4480"/>
        <w:tab w:val="clear" w:pos="5040"/>
        <w:tab w:val="clear" w:pos="5600"/>
        <w:tab w:val="clear" w:pos="6160"/>
        <w:tab w:val="clear" w:pos="6720"/>
      </w:tabs>
      <w:autoSpaceDE/>
      <w:autoSpaceDN/>
      <w:adjustRightInd/>
      <w:spacing w:before="200" w:after="100" w:line="360" w:lineRule="auto"/>
      <w:ind w:left="1100"/>
    </w:pPr>
    <w:rPr>
      <w:rFonts w:ascii="Calibri" w:eastAsia="Times New Roman" w:hAnsi="Calibri" w:cs="Times New Roman"/>
      <w:sz w:val="22"/>
      <w:szCs w:val="22"/>
      <w:lang w:val="en-GB" w:eastAsia="zh-CN"/>
    </w:rPr>
  </w:style>
  <w:style w:type="paragraph" w:styleId="TOC7">
    <w:name w:val="toc 7"/>
    <w:basedOn w:val="Normal"/>
    <w:next w:val="Normal"/>
    <w:autoRedefine/>
    <w:uiPriority w:val="39"/>
    <w:unhideWhenUsed/>
    <w:rsid w:val="00E36423"/>
    <w:pPr>
      <w:tabs>
        <w:tab w:val="clear" w:pos="2240"/>
        <w:tab w:val="clear" w:pos="2800"/>
        <w:tab w:val="clear" w:pos="3360"/>
        <w:tab w:val="clear" w:pos="3920"/>
        <w:tab w:val="clear" w:pos="4480"/>
        <w:tab w:val="clear" w:pos="5040"/>
        <w:tab w:val="clear" w:pos="5600"/>
        <w:tab w:val="clear" w:pos="6160"/>
        <w:tab w:val="clear" w:pos="6720"/>
      </w:tabs>
      <w:autoSpaceDE/>
      <w:autoSpaceDN/>
      <w:adjustRightInd/>
      <w:spacing w:before="200" w:after="100" w:line="360" w:lineRule="auto"/>
      <w:ind w:left="1320"/>
    </w:pPr>
    <w:rPr>
      <w:rFonts w:ascii="Calibri" w:eastAsia="Times New Roman" w:hAnsi="Calibri" w:cs="Times New Roman"/>
      <w:sz w:val="22"/>
      <w:szCs w:val="22"/>
      <w:lang w:val="en-GB" w:eastAsia="zh-CN"/>
    </w:rPr>
  </w:style>
  <w:style w:type="paragraph" w:styleId="TOC8">
    <w:name w:val="toc 8"/>
    <w:basedOn w:val="Normal"/>
    <w:next w:val="Normal"/>
    <w:autoRedefine/>
    <w:uiPriority w:val="39"/>
    <w:unhideWhenUsed/>
    <w:rsid w:val="00E36423"/>
    <w:pPr>
      <w:tabs>
        <w:tab w:val="clear" w:pos="2240"/>
        <w:tab w:val="clear" w:pos="2800"/>
        <w:tab w:val="clear" w:pos="3360"/>
        <w:tab w:val="clear" w:pos="3920"/>
        <w:tab w:val="clear" w:pos="4480"/>
        <w:tab w:val="clear" w:pos="5040"/>
        <w:tab w:val="clear" w:pos="5600"/>
        <w:tab w:val="clear" w:pos="6160"/>
        <w:tab w:val="clear" w:pos="6720"/>
      </w:tabs>
      <w:autoSpaceDE/>
      <w:autoSpaceDN/>
      <w:adjustRightInd/>
      <w:spacing w:before="200" w:after="100" w:line="360" w:lineRule="auto"/>
      <w:ind w:left="1540"/>
    </w:pPr>
    <w:rPr>
      <w:rFonts w:ascii="Calibri" w:eastAsia="Times New Roman" w:hAnsi="Calibri" w:cs="Times New Roman"/>
      <w:sz w:val="22"/>
      <w:szCs w:val="22"/>
      <w:lang w:val="en-GB" w:eastAsia="zh-CN"/>
    </w:rPr>
  </w:style>
  <w:style w:type="paragraph" w:styleId="TOC9">
    <w:name w:val="toc 9"/>
    <w:basedOn w:val="Normal"/>
    <w:next w:val="Normal"/>
    <w:autoRedefine/>
    <w:uiPriority w:val="39"/>
    <w:unhideWhenUsed/>
    <w:rsid w:val="00E36423"/>
    <w:pPr>
      <w:tabs>
        <w:tab w:val="clear" w:pos="2240"/>
        <w:tab w:val="clear" w:pos="2800"/>
        <w:tab w:val="clear" w:pos="3360"/>
        <w:tab w:val="clear" w:pos="3920"/>
        <w:tab w:val="clear" w:pos="4480"/>
        <w:tab w:val="clear" w:pos="5040"/>
        <w:tab w:val="clear" w:pos="5600"/>
        <w:tab w:val="clear" w:pos="6160"/>
        <w:tab w:val="clear" w:pos="6720"/>
      </w:tabs>
      <w:autoSpaceDE/>
      <w:autoSpaceDN/>
      <w:adjustRightInd/>
      <w:spacing w:before="200" w:after="100" w:line="360" w:lineRule="auto"/>
      <w:ind w:left="1760"/>
    </w:pPr>
    <w:rPr>
      <w:rFonts w:ascii="Calibri" w:eastAsia="Times New Roman" w:hAnsi="Calibri" w:cs="Times New Roman"/>
      <w:sz w:val="22"/>
      <w:szCs w:val="22"/>
      <w:lang w:val="en-GB" w:eastAsia="zh-CN"/>
    </w:rPr>
  </w:style>
  <w:style w:type="paragraph" w:customStyle="1" w:styleId="FooterLandscapedEven">
    <w:name w:val="Footer Landscaped Even"/>
    <w:basedOn w:val="Footer"/>
    <w:qFormat/>
    <w:rsid w:val="00E36423"/>
    <w:pPr>
      <w:tabs>
        <w:tab w:val="clear" w:pos="2240"/>
        <w:tab w:val="clear" w:pos="2800"/>
        <w:tab w:val="clear" w:pos="3360"/>
        <w:tab w:val="clear" w:pos="3920"/>
        <w:tab w:val="clear" w:pos="4480"/>
        <w:tab w:val="clear" w:pos="4680"/>
        <w:tab w:val="clear" w:pos="5040"/>
        <w:tab w:val="clear" w:pos="5600"/>
        <w:tab w:val="clear" w:pos="6160"/>
        <w:tab w:val="clear" w:pos="6720"/>
        <w:tab w:val="clear" w:pos="9360"/>
        <w:tab w:val="center" w:pos="4153"/>
        <w:tab w:val="right" w:pos="8505"/>
      </w:tabs>
      <w:autoSpaceDE/>
      <w:autoSpaceDN/>
      <w:adjustRightInd/>
      <w:spacing w:after="1800" w:line="240" w:lineRule="auto"/>
      <w:jc w:val="center"/>
    </w:pPr>
    <w:rPr>
      <w:rFonts w:ascii="Calibri" w:eastAsia="Times New Roman" w:hAnsi="Calibri" w:cs="Times New Roman"/>
      <w:noProof/>
      <w:sz w:val="22"/>
      <w:szCs w:val="24"/>
      <w:lang w:val="en-GB"/>
    </w:rPr>
  </w:style>
  <w:style w:type="paragraph" w:customStyle="1" w:styleId="HeaderLandscapedOdd">
    <w:name w:val="Header Landscaped Odd"/>
    <w:basedOn w:val="Header"/>
    <w:qFormat/>
    <w:rsid w:val="00E36423"/>
    <w:pPr>
      <w:tabs>
        <w:tab w:val="clear" w:pos="2240"/>
        <w:tab w:val="clear" w:pos="2800"/>
        <w:tab w:val="clear" w:pos="3360"/>
        <w:tab w:val="clear" w:pos="3920"/>
        <w:tab w:val="clear" w:pos="4480"/>
        <w:tab w:val="clear" w:pos="4680"/>
        <w:tab w:val="clear" w:pos="5040"/>
        <w:tab w:val="clear" w:pos="5600"/>
        <w:tab w:val="clear" w:pos="6160"/>
        <w:tab w:val="clear" w:pos="6720"/>
        <w:tab w:val="clear" w:pos="9360"/>
        <w:tab w:val="center" w:pos="4153"/>
        <w:tab w:val="right" w:pos="8460"/>
      </w:tabs>
      <w:autoSpaceDE/>
      <w:autoSpaceDN/>
      <w:adjustRightInd/>
      <w:spacing w:before="1800" w:after="0" w:line="240" w:lineRule="auto"/>
      <w:jc w:val="right"/>
    </w:pPr>
    <w:rPr>
      <w:rFonts w:ascii="Calibri" w:eastAsia="Times New Roman" w:hAnsi="Calibri" w:cs="Times New Roman"/>
      <w:sz w:val="22"/>
      <w:szCs w:val="24"/>
      <w:lang w:val="en-GB"/>
    </w:rPr>
  </w:style>
  <w:style w:type="paragraph" w:customStyle="1" w:styleId="QuotationAttribution">
    <w:name w:val="Quotation_Attribution"/>
    <w:basedOn w:val="Quotation"/>
    <w:next w:val="Normal"/>
    <w:qFormat/>
    <w:rsid w:val="00E36423"/>
    <w:rPr>
      <w:b/>
    </w:rPr>
  </w:style>
  <w:style w:type="paragraph" w:customStyle="1" w:styleId="Insertedimage">
    <w:name w:val="Inserted image"/>
    <w:basedOn w:val="Normal"/>
    <w:next w:val="Normal"/>
    <w:qFormat/>
    <w:rsid w:val="00E36423"/>
    <w:pPr>
      <w:keepNext/>
      <w:tabs>
        <w:tab w:val="clear" w:pos="2240"/>
        <w:tab w:val="clear" w:pos="2800"/>
        <w:tab w:val="clear" w:pos="3360"/>
        <w:tab w:val="clear" w:pos="3920"/>
        <w:tab w:val="clear" w:pos="4480"/>
        <w:tab w:val="clear" w:pos="5040"/>
        <w:tab w:val="clear" w:pos="5600"/>
        <w:tab w:val="clear" w:pos="6160"/>
        <w:tab w:val="clear" w:pos="6720"/>
      </w:tabs>
      <w:autoSpaceDE/>
      <w:autoSpaceDN/>
      <w:adjustRightInd/>
      <w:spacing w:before="120" w:after="120" w:line="240" w:lineRule="auto"/>
      <w:jc w:val="center"/>
    </w:pPr>
    <w:rPr>
      <w:rFonts w:ascii="Calibri" w:eastAsia="Times New Roman" w:hAnsi="Calibri" w:cs="Times New Roman"/>
      <w:noProof/>
      <w:sz w:val="22"/>
      <w:szCs w:val="22"/>
      <w:lang w:val="en-GB" w:eastAsia="zh-CN"/>
    </w:rPr>
  </w:style>
  <w:style w:type="paragraph" w:styleId="Title">
    <w:name w:val="Title"/>
    <w:basedOn w:val="Normal"/>
    <w:next w:val="Normal"/>
    <w:link w:val="TitleChar"/>
    <w:uiPriority w:val="10"/>
    <w:qFormat/>
    <w:rsid w:val="00E36423"/>
    <w:pPr>
      <w:tabs>
        <w:tab w:val="clear" w:pos="2240"/>
        <w:tab w:val="clear" w:pos="2800"/>
        <w:tab w:val="clear" w:pos="3360"/>
        <w:tab w:val="clear" w:pos="3920"/>
        <w:tab w:val="clear" w:pos="4480"/>
        <w:tab w:val="clear" w:pos="5040"/>
        <w:tab w:val="clear" w:pos="5600"/>
        <w:tab w:val="clear" w:pos="6160"/>
        <w:tab w:val="clear" w:pos="6720"/>
      </w:tabs>
      <w:autoSpaceDE/>
      <w:autoSpaceDN/>
      <w:adjustRightInd/>
      <w:spacing w:before="360" w:after="360" w:line="360" w:lineRule="auto"/>
      <w:contextualSpacing/>
      <w:jc w:val="center"/>
    </w:pPr>
    <w:rPr>
      <w:rFonts w:asciiTheme="minorHAnsi" w:eastAsiaTheme="majorEastAsia" w:hAnsiTheme="minorHAnsi" w:cstheme="majorBidi"/>
      <w:b/>
      <w:spacing w:val="5"/>
      <w:kern w:val="28"/>
      <w:sz w:val="24"/>
      <w:szCs w:val="52"/>
      <w:lang w:val="en-GB" w:eastAsia="zh-CN"/>
    </w:rPr>
  </w:style>
  <w:style w:type="character" w:customStyle="1" w:styleId="TitleChar">
    <w:name w:val="Title Char"/>
    <w:basedOn w:val="DefaultParagraphFont"/>
    <w:link w:val="Title"/>
    <w:uiPriority w:val="10"/>
    <w:rsid w:val="00E36423"/>
    <w:rPr>
      <w:rFonts w:eastAsiaTheme="majorEastAsia" w:cstheme="majorBidi"/>
      <w:b/>
      <w:spacing w:val="5"/>
      <w:kern w:val="28"/>
      <w:sz w:val="24"/>
      <w:szCs w:val="52"/>
      <w:lang w:val="en-GB" w:eastAsia="zh-CN"/>
    </w:rPr>
  </w:style>
  <w:style w:type="character" w:styleId="FollowedHyperlink">
    <w:name w:val="FollowedHyperlink"/>
    <w:basedOn w:val="DefaultParagraphFont"/>
    <w:semiHidden/>
    <w:unhideWhenUsed/>
    <w:rsid w:val="00E36423"/>
    <w:rPr>
      <w:color w:val="800080" w:themeColor="followedHyperlink"/>
      <w:u w:val="single"/>
    </w:rPr>
  </w:style>
  <w:style w:type="paragraph" w:styleId="ListParagraph">
    <w:name w:val="List Paragraph"/>
    <w:basedOn w:val="Normal"/>
    <w:uiPriority w:val="34"/>
    <w:qFormat/>
    <w:rsid w:val="00475FF4"/>
    <w:pPr>
      <w:tabs>
        <w:tab w:val="clear" w:pos="2240"/>
        <w:tab w:val="clear" w:pos="2800"/>
        <w:tab w:val="clear" w:pos="3360"/>
        <w:tab w:val="clear" w:pos="3920"/>
        <w:tab w:val="clear" w:pos="4480"/>
        <w:tab w:val="clear" w:pos="5040"/>
        <w:tab w:val="clear" w:pos="5600"/>
        <w:tab w:val="clear" w:pos="6160"/>
        <w:tab w:val="clear" w:pos="6720"/>
      </w:tabs>
      <w:autoSpaceDE/>
      <w:autoSpaceDN/>
      <w:adjustRightInd/>
      <w:spacing w:before="200" w:after="200" w:line="360" w:lineRule="auto"/>
      <w:ind w:left="720"/>
      <w:contextualSpacing/>
    </w:pPr>
    <w:rPr>
      <w:rFonts w:eastAsia="Times New Roman" w:cs="Times New Roman"/>
      <w:szCs w:val="22"/>
      <w:lang w:val="en-GB" w:eastAsia="zh-CN"/>
    </w:rPr>
  </w:style>
  <w:style w:type="paragraph" w:customStyle="1" w:styleId="Default">
    <w:name w:val="Default"/>
    <w:rsid w:val="00E36423"/>
    <w:pPr>
      <w:autoSpaceDE w:val="0"/>
      <w:autoSpaceDN w:val="0"/>
      <w:adjustRightInd w:val="0"/>
      <w:spacing w:line="360" w:lineRule="auto"/>
    </w:pPr>
    <w:rPr>
      <w:rFonts w:ascii="Calibri" w:eastAsia="Times New Roman" w:hAnsi="Calibri" w:cs="Lucida Sans"/>
      <w:color w:val="000000"/>
      <w:sz w:val="22"/>
      <w:szCs w:val="24"/>
      <w:lang w:val="en-GB" w:eastAsia="zh-CN"/>
    </w:rPr>
  </w:style>
  <w:style w:type="character" w:customStyle="1" w:styleId="TableCellChar">
    <w:name w:val="Table Cell Char"/>
    <w:basedOn w:val="DefaultParagraphFont"/>
    <w:link w:val="TableCell"/>
    <w:locked/>
    <w:rsid w:val="00E36423"/>
    <w:rPr>
      <w:rFonts w:eastAsiaTheme="majorEastAsia" w:cstheme="majorBidi"/>
      <w:bCs/>
      <w:iCs/>
      <w:kern w:val="32"/>
      <w:sz w:val="18"/>
      <w:szCs w:val="18"/>
      <w:lang w:val="en-GB"/>
    </w:rPr>
  </w:style>
  <w:style w:type="character" w:customStyle="1" w:styleId="TableHeaderChar">
    <w:name w:val="Table Header Char"/>
    <w:basedOn w:val="TableCellChar"/>
    <w:link w:val="TableHeader"/>
    <w:locked/>
    <w:rsid w:val="00E36423"/>
    <w:rPr>
      <w:rFonts w:eastAsiaTheme="majorEastAsia" w:cstheme="majorBidi"/>
      <w:b/>
      <w:bCs w:val="0"/>
      <w:iCs/>
      <w:kern w:val="32"/>
      <w:sz w:val="18"/>
      <w:szCs w:val="18"/>
      <w:lang w:val="en-GB"/>
    </w:rPr>
  </w:style>
  <w:style w:type="paragraph" w:customStyle="1" w:styleId="TableHeader">
    <w:name w:val="Table Header"/>
    <w:basedOn w:val="TableCell"/>
    <w:next w:val="TableCell"/>
    <w:link w:val="TableHeaderChar"/>
    <w:qFormat/>
    <w:rsid w:val="00E36423"/>
    <w:pPr>
      <w:adjustRightInd w:val="0"/>
    </w:pPr>
    <w:rPr>
      <w:b/>
      <w:bCs w:val="0"/>
    </w:rPr>
  </w:style>
  <w:style w:type="paragraph" w:customStyle="1" w:styleId="AbstractNormal">
    <w:name w:val="Abstract Normal"/>
    <w:basedOn w:val="Normal"/>
    <w:qFormat/>
    <w:rsid w:val="00E36423"/>
    <w:pPr>
      <w:tabs>
        <w:tab w:val="clear" w:pos="2240"/>
        <w:tab w:val="clear" w:pos="2800"/>
        <w:tab w:val="clear" w:pos="3360"/>
        <w:tab w:val="clear" w:pos="3920"/>
        <w:tab w:val="clear" w:pos="4480"/>
        <w:tab w:val="clear" w:pos="5040"/>
        <w:tab w:val="clear" w:pos="5600"/>
        <w:tab w:val="clear" w:pos="6160"/>
        <w:tab w:val="clear" w:pos="6720"/>
      </w:tabs>
      <w:autoSpaceDE/>
      <w:autoSpaceDN/>
      <w:adjustRightInd/>
      <w:spacing w:after="0" w:line="276" w:lineRule="auto"/>
    </w:pPr>
    <w:rPr>
      <w:rFonts w:ascii="Calibri" w:eastAsia="Times New Roman" w:hAnsi="Calibri" w:cs="Times New Roman"/>
      <w:sz w:val="22"/>
      <w:szCs w:val="22"/>
      <w:lang w:val="en-GB" w:eastAsia="zh-CN"/>
    </w:rPr>
  </w:style>
  <w:style w:type="character" w:customStyle="1" w:styleId="UnresolvedMention1">
    <w:name w:val="Unresolved Mention1"/>
    <w:basedOn w:val="DefaultParagraphFont"/>
    <w:uiPriority w:val="99"/>
    <w:semiHidden/>
    <w:unhideWhenUsed/>
    <w:rsid w:val="00E36423"/>
    <w:rPr>
      <w:color w:val="605E5C"/>
      <w:shd w:val="clear" w:color="auto" w:fill="E1DFDD"/>
    </w:rPr>
  </w:style>
  <w:style w:type="table" w:styleId="PlainTable2">
    <w:name w:val="Plain Table 2"/>
    <w:basedOn w:val="TableNormal"/>
    <w:uiPriority w:val="42"/>
    <w:rsid w:val="00E36423"/>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eGridLight">
    <w:name w:val="Grid Table Light"/>
    <w:basedOn w:val="TableNormal"/>
    <w:uiPriority w:val="40"/>
    <w:rsid w:val="00E36423"/>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customStyle="1" w:styleId="Thesis-tables">
    <w:name w:val="Thesis-tables"/>
    <w:basedOn w:val="TableNormal"/>
    <w:uiPriority w:val="99"/>
    <w:rsid w:val="00E36423"/>
    <w:rPr>
      <w:rFonts w:ascii="Calibri" w:eastAsia="Times New Roman" w:hAnsi="Calibri" w:cs="Times New Roman"/>
      <w:sz w:val="18"/>
      <w:szCs w:val="22"/>
      <w:lang w:val="en-GB" w:eastAsia="zh-CN"/>
    </w:rPr>
    <w:tblPr/>
    <w:tblStylePr w:type="firstRow">
      <w:rPr>
        <w:rFonts w:asciiTheme="minorHAnsi" w:hAnsiTheme="minorHAnsi"/>
        <w:b/>
        <w:sz w:val="20"/>
      </w:rPr>
      <w:tblPr/>
      <w:tcPr>
        <w:tcBorders>
          <w:top w:val="single" w:sz="4" w:space="0" w:color="auto"/>
          <w:left w:val="nil"/>
          <w:bottom w:val="single" w:sz="4" w:space="0" w:color="auto"/>
          <w:right w:val="nil"/>
        </w:tcBorders>
      </w:tcPr>
    </w:tblStylePr>
    <w:tblStylePr w:type="firstCol">
      <w:rPr>
        <w:rFonts w:asciiTheme="minorHAnsi" w:hAnsiTheme="minorHAnsi"/>
        <w:b w:val="0"/>
        <w:sz w:val="20"/>
      </w:rPr>
    </w:tblStylePr>
    <w:tblStylePr w:type="swCell">
      <w:tblPr/>
      <w:tcPr>
        <w:tcBorders>
          <w:bottom w:val="single" w:sz="4" w:space="0" w:color="auto"/>
        </w:tcBorders>
      </w:tcPr>
    </w:tblStylePr>
  </w:style>
  <w:style w:type="table" w:styleId="PlainTable4">
    <w:name w:val="Plain Table 4"/>
    <w:basedOn w:val="TableNormal"/>
    <w:uiPriority w:val="44"/>
    <w:rsid w:val="00E36423"/>
    <w:pPr>
      <w:spacing w:before="200"/>
    </w:pPr>
    <w:rPr>
      <w:rFonts w:ascii="Calibri" w:eastAsia="Times New Roman" w:hAnsi="Calibri" w:cs="Times New Roman"/>
      <w:sz w:val="22"/>
      <w:szCs w:val="22"/>
      <w:lang w:val="en-GB" w:eastAsia="zh-CN"/>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Bullettablecell">
    <w:name w:val="Bullet table cell"/>
    <w:basedOn w:val="TableCell"/>
    <w:qFormat/>
    <w:rsid w:val="00E36423"/>
    <w:pPr>
      <w:numPr>
        <w:numId w:val="35"/>
      </w:numPr>
    </w:pPr>
  </w:style>
  <w:style w:type="character" w:styleId="FootnoteReference">
    <w:name w:val="footnote reference"/>
    <w:basedOn w:val="DefaultParagraphFont"/>
    <w:semiHidden/>
    <w:unhideWhenUsed/>
    <w:rsid w:val="00E36423"/>
    <w:rPr>
      <w:vertAlign w:val="superscript"/>
    </w:rPr>
  </w:style>
  <w:style w:type="character" w:customStyle="1" w:styleId="UnresolvedMention2">
    <w:name w:val="Unresolved Mention2"/>
    <w:basedOn w:val="DefaultParagraphFont"/>
    <w:uiPriority w:val="99"/>
    <w:semiHidden/>
    <w:unhideWhenUsed/>
    <w:rsid w:val="00061FD3"/>
    <w:rPr>
      <w:color w:val="605E5C"/>
      <w:shd w:val="clear" w:color="auto" w:fill="E1DFDD"/>
    </w:rPr>
  </w:style>
  <w:style w:type="character" w:styleId="PlaceholderText">
    <w:name w:val="Placeholder Text"/>
    <w:basedOn w:val="DefaultParagraphFont"/>
    <w:uiPriority w:val="99"/>
    <w:semiHidden/>
    <w:rsid w:val="00041963"/>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9926631">
      <w:bodyDiv w:val="1"/>
      <w:marLeft w:val="0"/>
      <w:marRight w:val="0"/>
      <w:marTop w:val="0"/>
      <w:marBottom w:val="0"/>
      <w:divBdr>
        <w:top w:val="none" w:sz="0" w:space="0" w:color="auto"/>
        <w:left w:val="none" w:sz="0" w:space="0" w:color="auto"/>
        <w:bottom w:val="none" w:sz="0" w:space="0" w:color="auto"/>
        <w:right w:val="none" w:sz="0" w:space="0" w:color="auto"/>
      </w:divBdr>
    </w:div>
    <w:div w:id="736779446">
      <w:bodyDiv w:val="1"/>
      <w:marLeft w:val="0"/>
      <w:marRight w:val="0"/>
      <w:marTop w:val="0"/>
      <w:marBottom w:val="0"/>
      <w:divBdr>
        <w:top w:val="none" w:sz="0" w:space="0" w:color="auto"/>
        <w:left w:val="none" w:sz="0" w:space="0" w:color="auto"/>
        <w:bottom w:val="none" w:sz="0" w:space="0" w:color="auto"/>
        <w:right w:val="none" w:sz="0" w:space="0" w:color="auto"/>
      </w:divBdr>
    </w:div>
    <w:div w:id="142850548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https://www.jamovi.org" TargetMode="Externa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https://www.jamovi.org" TargetMode="External"/><Relationship Id="rId12" Type="http://schemas.microsoft.com/office/2011/relationships/people" Target="peop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5</TotalTime>
  <Pages>18</Pages>
  <Words>15661</Words>
  <Characters>89273</Characters>
  <Application>Microsoft Office Word</Application>
  <DocSecurity>0</DocSecurity>
  <Lines>743</Lines>
  <Paragraphs>209</Paragraphs>
  <ScaleCrop>false</ScaleCrop>
  <HeadingPairs>
    <vt:vector size="2" baseType="variant">
      <vt:variant>
        <vt:lpstr>Title</vt:lpstr>
      </vt:variant>
      <vt:variant>
        <vt:i4>1</vt:i4>
      </vt:variant>
    </vt:vector>
  </HeadingPairs>
  <TitlesOfParts>
    <vt:vector size="1" baseType="lpstr">
      <vt:lpstr>Pilot Neuroimaging CO2</vt:lpstr>
    </vt:vector>
  </TitlesOfParts>
  <Company/>
  <LinksUpToDate>false</LinksUpToDate>
  <CharactersWithSpaces>1047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ilot Neuroimaging CO2</dc:title>
  <dc:creator>Nathan Huneke</dc:creator>
  <cp:lastModifiedBy>Nathan Huneke</cp:lastModifiedBy>
  <cp:revision>5</cp:revision>
  <dcterms:created xsi:type="dcterms:W3CDTF">2021-09-20T08:47:00Z</dcterms:created>
  <dcterms:modified xsi:type="dcterms:W3CDTF">2021-09-30T12:27:00Z</dcterms:modified>
</cp:coreProperties>
</file>